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4BBC9" w14:textId="7F109C29" w:rsidR="00843939" w:rsidRDefault="00843939" w:rsidP="00EC796E">
      <w:pPr>
        <w:spacing w:line="360" w:lineRule="auto"/>
        <w:jc w:val="center"/>
        <w:rPr>
          <w:rFonts w:cstheme="minorHAnsi"/>
          <w:b/>
          <w:bCs/>
          <w:u w:val="single"/>
        </w:rPr>
      </w:pPr>
      <w:r w:rsidRPr="009400CF">
        <w:rPr>
          <w:rFonts w:cstheme="minorHAnsi"/>
          <w:b/>
          <w:bCs/>
          <w:u w:val="single"/>
        </w:rPr>
        <w:t>Gender</w:t>
      </w:r>
      <w:r w:rsidR="005C2918">
        <w:rPr>
          <w:rFonts w:cstheme="minorHAnsi"/>
          <w:b/>
          <w:bCs/>
          <w:u w:val="single"/>
        </w:rPr>
        <w:t xml:space="preserve">-related </w:t>
      </w:r>
      <w:r w:rsidR="00CE2610">
        <w:rPr>
          <w:rFonts w:cstheme="minorHAnsi"/>
          <w:b/>
          <w:bCs/>
          <w:u w:val="single"/>
        </w:rPr>
        <w:t>d</w:t>
      </w:r>
      <w:r w:rsidRPr="009400CF">
        <w:rPr>
          <w:rFonts w:cstheme="minorHAnsi"/>
          <w:b/>
          <w:bCs/>
          <w:u w:val="single"/>
        </w:rPr>
        <w:t>ifferences in systemic sclerosis</w:t>
      </w:r>
      <w:r w:rsidR="00F003A8">
        <w:rPr>
          <w:rFonts w:cstheme="minorHAnsi"/>
          <w:b/>
          <w:bCs/>
          <w:u w:val="single"/>
        </w:rPr>
        <w:t xml:space="preserve"> </w:t>
      </w:r>
    </w:p>
    <w:p w14:paraId="0D4C67D5" w14:textId="47380296" w:rsidR="008245FD" w:rsidRDefault="008245FD" w:rsidP="00EC796E">
      <w:pPr>
        <w:spacing w:line="360" w:lineRule="auto"/>
        <w:jc w:val="center"/>
        <w:rPr>
          <w:rFonts w:cstheme="minorHAnsi"/>
          <w:b/>
          <w:bCs/>
          <w:u w:val="single"/>
        </w:rPr>
      </w:pPr>
    </w:p>
    <w:p w14:paraId="4AC814C6" w14:textId="5A6BDBC5" w:rsidR="008245FD" w:rsidRPr="008245FD" w:rsidRDefault="008245FD" w:rsidP="00F26E4D">
      <w:pPr>
        <w:spacing w:line="360" w:lineRule="auto"/>
        <w:jc w:val="both"/>
        <w:rPr>
          <w:rFonts w:cstheme="minorHAnsi"/>
        </w:rPr>
      </w:pPr>
      <w:r>
        <w:rPr>
          <w:rFonts w:cstheme="minorHAnsi"/>
        </w:rPr>
        <w:t>Michael Hughes</w:t>
      </w:r>
      <w:r w:rsidR="00F26E4D" w:rsidRPr="00194C6C">
        <w:rPr>
          <w:rFonts w:cs="Times New Roman (Body CS)"/>
          <w:vertAlign w:val="superscript"/>
        </w:rPr>
        <w:t>1,2</w:t>
      </w:r>
      <w:r>
        <w:rPr>
          <w:rFonts w:cstheme="minorHAnsi"/>
        </w:rPr>
        <w:t>, John D Pauling</w:t>
      </w:r>
      <w:r w:rsidR="00F26E4D">
        <w:rPr>
          <w:rFonts w:cs="Times New Roman (Body CS)"/>
          <w:vertAlign w:val="superscript"/>
        </w:rPr>
        <w:t>3,4</w:t>
      </w:r>
      <w:r>
        <w:rPr>
          <w:rFonts w:cstheme="minorHAnsi"/>
        </w:rPr>
        <w:t xml:space="preserve">, </w:t>
      </w:r>
      <w:r w:rsidR="00F26E4D">
        <w:rPr>
          <w:rFonts w:cstheme="minorHAnsi"/>
        </w:rPr>
        <w:t>Laura Armstrong</w:t>
      </w:r>
      <w:r w:rsidR="00480DB8">
        <w:rPr>
          <w:rFonts w:cstheme="minorHAnsi"/>
        </w:rPr>
        <w:t>-</w:t>
      </w:r>
      <w:r w:rsidR="00F26E4D">
        <w:rPr>
          <w:rFonts w:cstheme="minorHAnsi"/>
        </w:rPr>
        <w:t>James</w:t>
      </w:r>
      <w:r w:rsidR="00F26E4D">
        <w:rPr>
          <w:rFonts w:cs="Times New Roman (Body CS)"/>
          <w:vertAlign w:val="superscript"/>
        </w:rPr>
        <w:t>5</w:t>
      </w:r>
      <w:r w:rsidR="00F26E4D">
        <w:rPr>
          <w:rFonts w:cstheme="minorHAnsi"/>
        </w:rPr>
        <w:t>, Christopher P Denton</w:t>
      </w:r>
      <w:r w:rsidR="00F26E4D">
        <w:rPr>
          <w:rFonts w:cs="Times New Roman (Body CS)"/>
          <w:vertAlign w:val="superscript"/>
        </w:rPr>
        <w:t>6</w:t>
      </w:r>
      <w:r w:rsidR="00F26E4D">
        <w:rPr>
          <w:rFonts w:cstheme="minorHAnsi"/>
        </w:rPr>
        <w:t>, Paul Galdas</w:t>
      </w:r>
      <w:r w:rsidR="00F26E4D">
        <w:rPr>
          <w:rFonts w:cs="Times New Roman (Body CS)"/>
          <w:vertAlign w:val="superscript"/>
        </w:rPr>
        <w:t>7</w:t>
      </w:r>
      <w:r w:rsidR="00F26E4D">
        <w:rPr>
          <w:rFonts w:cstheme="minorHAnsi"/>
        </w:rPr>
        <w:t>, Caroline Flurey</w:t>
      </w:r>
      <w:r w:rsidR="00F26E4D">
        <w:rPr>
          <w:rFonts w:cs="Times New Roman (Body CS)"/>
          <w:vertAlign w:val="superscript"/>
        </w:rPr>
        <w:t>8</w:t>
      </w:r>
    </w:p>
    <w:p w14:paraId="258F2136" w14:textId="4CD51AE7" w:rsidR="008245FD" w:rsidRPr="00F26E4D" w:rsidRDefault="008245FD" w:rsidP="008245FD">
      <w:pPr>
        <w:spacing w:line="360" w:lineRule="auto"/>
        <w:rPr>
          <w:rFonts w:cstheme="minorHAnsi"/>
          <w:u w:val="single"/>
        </w:rPr>
      </w:pPr>
    </w:p>
    <w:p w14:paraId="2675E15E" w14:textId="541F9423" w:rsidR="00F26E4D" w:rsidRPr="00F26E4D" w:rsidRDefault="00F26E4D" w:rsidP="00480DB8">
      <w:pPr>
        <w:spacing w:line="360" w:lineRule="auto"/>
        <w:jc w:val="both"/>
        <w:rPr>
          <w:rFonts w:cstheme="minorHAnsi"/>
          <w:u w:val="single"/>
        </w:rPr>
      </w:pPr>
      <w:r w:rsidRPr="00F26E4D">
        <w:rPr>
          <w:rFonts w:cstheme="minorHAnsi"/>
          <w:u w:val="single"/>
        </w:rPr>
        <w:t xml:space="preserve">Author affiliations </w:t>
      </w:r>
    </w:p>
    <w:p w14:paraId="49DA924C" w14:textId="77777777" w:rsidR="009F24AD" w:rsidRDefault="009F24AD" w:rsidP="00480DB8">
      <w:pPr>
        <w:pStyle w:val="ListParagraph"/>
        <w:numPr>
          <w:ilvl w:val="0"/>
          <w:numId w:val="1"/>
        </w:numPr>
        <w:spacing w:line="360" w:lineRule="auto"/>
        <w:jc w:val="both"/>
      </w:pPr>
      <w:r>
        <w:t>Department of Rheumatology, Royal Hallamshire Hospital, Sheffield Teaching Hospitals NHS Foundation Trust, Sheffield, UK.</w:t>
      </w:r>
    </w:p>
    <w:p w14:paraId="35092E9D" w14:textId="77777777" w:rsidR="00F26E4D" w:rsidRDefault="00F26E4D" w:rsidP="00480DB8">
      <w:pPr>
        <w:pStyle w:val="ListParagraph"/>
        <w:numPr>
          <w:ilvl w:val="0"/>
          <w:numId w:val="1"/>
        </w:numPr>
        <w:spacing w:line="360" w:lineRule="auto"/>
        <w:jc w:val="both"/>
      </w:pPr>
      <w:r w:rsidRPr="00A81CE5">
        <w:t>Centre for Musculoskeletal Research, Faculty of Biology, Medicine and Health, The University of Manchester</w:t>
      </w:r>
      <w:r>
        <w:t>, UK.</w:t>
      </w:r>
    </w:p>
    <w:p w14:paraId="1970B9C9" w14:textId="77777777" w:rsidR="00F26E4D" w:rsidRDefault="00F26E4D" w:rsidP="00480DB8">
      <w:pPr>
        <w:pStyle w:val="ListParagraph"/>
        <w:numPr>
          <w:ilvl w:val="0"/>
          <w:numId w:val="1"/>
        </w:numPr>
        <w:spacing w:line="360" w:lineRule="auto"/>
        <w:jc w:val="both"/>
      </w:pPr>
      <w:r>
        <w:t>Royal National Hospital for Rheumatic Diseases (at Royal United Hospitals), Bath, UK.</w:t>
      </w:r>
    </w:p>
    <w:p w14:paraId="5ED8855B" w14:textId="2ACBE732" w:rsidR="00DB33B0" w:rsidRDefault="00F26E4D" w:rsidP="00480DB8">
      <w:pPr>
        <w:pStyle w:val="ListParagraph"/>
        <w:numPr>
          <w:ilvl w:val="0"/>
          <w:numId w:val="1"/>
        </w:numPr>
        <w:spacing w:line="360" w:lineRule="auto"/>
        <w:jc w:val="both"/>
      </w:pPr>
      <w:r>
        <w:t>Department of Pharmacy and Pharmacology, University of Bath, Bath, UK</w:t>
      </w:r>
      <w:r w:rsidR="00815EB6">
        <w:t>.</w:t>
      </w:r>
    </w:p>
    <w:p w14:paraId="44E7D62F" w14:textId="18235929" w:rsidR="00964129" w:rsidRDefault="00E857DA" w:rsidP="00480DB8">
      <w:pPr>
        <w:pStyle w:val="ListParagraph"/>
        <w:numPr>
          <w:ilvl w:val="0"/>
          <w:numId w:val="1"/>
        </w:numPr>
        <w:spacing w:line="360" w:lineRule="auto"/>
        <w:jc w:val="both"/>
      </w:pPr>
      <w:r w:rsidRPr="00E857DA">
        <w:t>Equality and Diversity Unit, University of the West of England, Bristol, UK</w:t>
      </w:r>
      <w:r w:rsidR="00815EB6">
        <w:t>.</w:t>
      </w:r>
    </w:p>
    <w:p w14:paraId="7948B35B" w14:textId="397E6B84" w:rsidR="00964129" w:rsidRDefault="006A0F80" w:rsidP="00480DB8">
      <w:pPr>
        <w:pStyle w:val="ListParagraph"/>
        <w:numPr>
          <w:ilvl w:val="0"/>
          <w:numId w:val="1"/>
        </w:numPr>
        <w:spacing w:line="360" w:lineRule="auto"/>
        <w:jc w:val="both"/>
      </w:pPr>
      <w:r>
        <w:t>Centre for Rheumatology</w:t>
      </w:r>
      <w:r w:rsidR="00964129" w:rsidRPr="00BC22CF">
        <w:t>, Royal Free Hospital, University College London, London, UK.</w:t>
      </w:r>
    </w:p>
    <w:p w14:paraId="5756662F" w14:textId="103DACC0" w:rsidR="00964129" w:rsidRDefault="00F003A8" w:rsidP="00480DB8">
      <w:pPr>
        <w:pStyle w:val="ListParagraph"/>
        <w:numPr>
          <w:ilvl w:val="0"/>
          <w:numId w:val="1"/>
        </w:numPr>
        <w:spacing w:line="360" w:lineRule="auto"/>
        <w:jc w:val="both"/>
      </w:pPr>
      <w:r>
        <w:t>Department of Health Sciences, University of York, York, UK</w:t>
      </w:r>
      <w:r w:rsidR="00815EB6">
        <w:t>.</w:t>
      </w:r>
    </w:p>
    <w:p w14:paraId="127BD42D" w14:textId="6828EF98" w:rsidR="00E857DA" w:rsidRPr="00E857DA" w:rsidRDefault="00E857DA" w:rsidP="00480DB8">
      <w:pPr>
        <w:pStyle w:val="ListParagraph"/>
        <w:numPr>
          <w:ilvl w:val="0"/>
          <w:numId w:val="1"/>
        </w:numPr>
        <w:spacing w:line="360" w:lineRule="auto"/>
        <w:jc w:val="both"/>
      </w:pPr>
      <w:r w:rsidRPr="00E857DA">
        <w:t>Department of Health and Social Sciences, University of the West of England, Bristol, UK</w:t>
      </w:r>
      <w:r>
        <w:t>.</w:t>
      </w:r>
    </w:p>
    <w:p w14:paraId="51F9C15D" w14:textId="77777777" w:rsidR="00DB33B0" w:rsidRDefault="00DB33B0" w:rsidP="00480DB8">
      <w:pPr>
        <w:spacing w:line="360" w:lineRule="auto"/>
        <w:jc w:val="both"/>
      </w:pPr>
    </w:p>
    <w:p w14:paraId="1DFAF3BC" w14:textId="77777777" w:rsidR="009F24AD" w:rsidRPr="005E56F7" w:rsidRDefault="009F24AD" w:rsidP="00480DB8">
      <w:pPr>
        <w:spacing w:line="360" w:lineRule="auto"/>
        <w:jc w:val="both"/>
        <w:rPr>
          <w:b/>
        </w:rPr>
      </w:pPr>
      <w:r w:rsidRPr="005E56F7">
        <w:rPr>
          <w:b/>
        </w:rPr>
        <w:t>Corresponding Author:</w:t>
      </w:r>
    </w:p>
    <w:p w14:paraId="3F6536CF" w14:textId="77777777" w:rsidR="009F24AD" w:rsidRDefault="009F24AD" w:rsidP="00480DB8">
      <w:pPr>
        <w:spacing w:line="360" w:lineRule="auto"/>
        <w:jc w:val="both"/>
      </w:pPr>
      <w:r>
        <w:t>Dr Michael Hughes BSc (Hons) MBBS MSc MRCP (UK) (Rheumatology) PhD</w:t>
      </w:r>
    </w:p>
    <w:p w14:paraId="28F46FED" w14:textId="77777777" w:rsidR="009F24AD" w:rsidRPr="009E7AEA" w:rsidRDefault="009F24AD" w:rsidP="00480DB8">
      <w:pPr>
        <w:spacing w:line="360" w:lineRule="auto"/>
        <w:jc w:val="both"/>
        <w:outlineLvl w:val="0"/>
        <w:rPr>
          <w:rFonts w:cs="Arial"/>
        </w:rPr>
      </w:pPr>
      <w:r>
        <w:rPr>
          <w:rFonts w:cs="Arial"/>
        </w:rPr>
        <w:t>Consultant Rheumatologist</w:t>
      </w:r>
    </w:p>
    <w:p w14:paraId="4476B0F0" w14:textId="77777777" w:rsidR="009F24AD" w:rsidRPr="009E7AEA" w:rsidRDefault="009F24AD" w:rsidP="00480DB8">
      <w:pPr>
        <w:spacing w:line="360" w:lineRule="auto"/>
        <w:jc w:val="both"/>
        <w:rPr>
          <w:rFonts w:cs="Arial"/>
        </w:rPr>
      </w:pPr>
      <w:r w:rsidRPr="009272EF">
        <w:rPr>
          <w:rFonts w:cs="Arial"/>
        </w:rPr>
        <w:t xml:space="preserve">Department of </w:t>
      </w:r>
      <w:r>
        <w:rPr>
          <w:rFonts w:cs="Arial"/>
        </w:rPr>
        <w:t>Rheumatology, Royal Hallamshire</w:t>
      </w:r>
      <w:r w:rsidRPr="009272EF">
        <w:rPr>
          <w:rFonts w:cs="Arial"/>
        </w:rPr>
        <w:t xml:space="preserve"> Hospital, Sheffield </w:t>
      </w:r>
      <w:r>
        <w:rPr>
          <w:rFonts w:cs="Arial"/>
        </w:rPr>
        <w:t xml:space="preserve">Teaching Hospitals </w:t>
      </w:r>
      <w:r w:rsidRPr="009272EF">
        <w:rPr>
          <w:rFonts w:cs="Arial"/>
        </w:rPr>
        <w:t xml:space="preserve">NHS </w:t>
      </w:r>
      <w:r>
        <w:rPr>
          <w:rFonts w:cs="Arial"/>
        </w:rPr>
        <w:t>Foundation Trust, Sheffield</w:t>
      </w:r>
      <w:r w:rsidRPr="009E7AEA">
        <w:rPr>
          <w:rFonts w:cs="Arial"/>
        </w:rPr>
        <w:t xml:space="preserve">, </w:t>
      </w:r>
      <w:r>
        <w:rPr>
          <w:rFonts w:cs="Arial"/>
        </w:rPr>
        <w:t xml:space="preserve">S10 2JF, </w:t>
      </w:r>
      <w:r w:rsidRPr="009E7AEA">
        <w:rPr>
          <w:rFonts w:cs="Arial"/>
        </w:rPr>
        <w:t>UK.</w:t>
      </w:r>
    </w:p>
    <w:p w14:paraId="6AB6A94F" w14:textId="2632A736" w:rsidR="009F24AD" w:rsidRDefault="00F42005" w:rsidP="00480DB8">
      <w:pPr>
        <w:spacing w:line="360" w:lineRule="auto"/>
        <w:jc w:val="both"/>
        <w:rPr>
          <w:rFonts w:cs="Arial"/>
        </w:rPr>
      </w:pPr>
      <w:hyperlink r:id="rId9" w:history="1">
        <w:r w:rsidR="00480DB8" w:rsidRPr="00F45F91">
          <w:rPr>
            <w:rStyle w:val="Hyperlink"/>
            <w:rFonts w:cs="Arial"/>
          </w:rPr>
          <w:t>Michael.hughes-6@postgrad.manchester.ac.uk</w:t>
        </w:r>
      </w:hyperlink>
      <w:r w:rsidR="00480DB8">
        <w:rPr>
          <w:rFonts w:cs="Arial"/>
        </w:rPr>
        <w:t xml:space="preserve"> | </w:t>
      </w:r>
      <w:r w:rsidR="009F24AD">
        <w:rPr>
          <w:rFonts w:cs="Arial"/>
        </w:rPr>
        <w:t>Telephone: +44 (0)</w:t>
      </w:r>
      <w:r w:rsidR="009F24AD" w:rsidRPr="009272EF">
        <w:rPr>
          <w:rFonts w:cs="Arial"/>
        </w:rPr>
        <w:t>114 271 1900</w:t>
      </w:r>
    </w:p>
    <w:p w14:paraId="083A142C" w14:textId="372491B5" w:rsidR="00480DB8" w:rsidRDefault="00480DB8" w:rsidP="009F24AD">
      <w:pPr>
        <w:spacing w:line="360" w:lineRule="auto"/>
        <w:rPr>
          <w:rFonts w:cs="Arial"/>
        </w:rPr>
      </w:pPr>
    </w:p>
    <w:p w14:paraId="21B920C3" w14:textId="77777777" w:rsidR="00480DB8" w:rsidRDefault="00480DB8" w:rsidP="00480DB8">
      <w:pPr>
        <w:spacing w:line="360" w:lineRule="auto"/>
        <w:jc w:val="both"/>
        <w:rPr>
          <w:rFonts w:cs="Arial"/>
        </w:rPr>
      </w:pPr>
      <w:r w:rsidRPr="00480DB8">
        <w:rPr>
          <w:rFonts w:cs="Arial"/>
          <w:b/>
          <w:bCs/>
        </w:rPr>
        <w:t>Declaration of interest</w:t>
      </w:r>
    </w:p>
    <w:p w14:paraId="10F6AFAA" w14:textId="3EE9B8B8" w:rsidR="00480DB8" w:rsidRPr="009E7AEA" w:rsidRDefault="00480DB8" w:rsidP="00480DB8">
      <w:pPr>
        <w:spacing w:line="360" w:lineRule="auto"/>
        <w:jc w:val="both"/>
        <w:rPr>
          <w:rFonts w:cs="Arial"/>
        </w:rPr>
      </w:pPr>
      <w:r>
        <w:rPr>
          <w:rFonts w:cs="Arial"/>
        </w:rPr>
        <w:t xml:space="preserve">Dr Hughes – None. </w:t>
      </w:r>
      <w:r w:rsidRPr="00B45B0D">
        <w:t>Dr Pauling has undertaken consultancy work and received speaker honoraria from Actelion pharmaceuticals. Dr Pauling has undertaken consultancy work for Boehringer Ingelheim.</w:t>
      </w:r>
      <w:r>
        <w:t xml:space="preserve"> Dr Armstrong-</w:t>
      </w:r>
      <w:r>
        <w:rPr>
          <w:rFonts w:cs="Arial"/>
        </w:rPr>
        <w:t>James – None. Professor Denton – None. Professor Galdas – None. Dr Flurey – None.</w:t>
      </w:r>
    </w:p>
    <w:p w14:paraId="0F751BC7" w14:textId="2F105344" w:rsidR="008245FD" w:rsidRDefault="008245FD" w:rsidP="009F24AD">
      <w:pPr>
        <w:spacing w:line="360" w:lineRule="auto"/>
        <w:rPr>
          <w:rFonts w:cstheme="minorHAnsi"/>
          <w:b/>
          <w:bCs/>
          <w:u w:val="single"/>
        </w:rPr>
      </w:pPr>
    </w:p>
    <w:p w14:paraId="2D32F71A" w14:textId="0A5A790F" w:rsidR="00141B64" w:rsidRDefault="00141B64" w:rsidP="00141B64">
      <w:pPr>
        <w:spacing w:line="360" w:lineRule="auto"/>
        <w:rPr>
          <w:rFonts w:cstheme="minorHAnsi"/>
        </w:rPr>
      </w:pPr>
      <w:r w:rsidRPr="00141B64">
        <w:rPr>
          <w:rFonts w:cstheme="minorHAnsi"/>
        </w:rPr>
        <w:t xml:space="preserve">Word count = </w:t>
      </w:r>
      <w:r w:rsidR="00C509F7">
        <w:rPr>
          <w:rFonts w:cstheme="minorHAnsi"/>
        </w:rPr>
        <w:t>3</w:t>
      </w:r>
      <w:r w:rsidR="003851C2">
        <w:rPr>
          <w:rFonts w:cstheme="minorHAnsi"/>
        </w:rPr>
        <w:t>704</w:t>
      </w:r>
      <w:r w:rsidR="00480DB8">
        <w:rPr>
          <w:rFonts w:cstheme="minorHAnsi"/>
        </w:rPr>
        <w:t xml:space="preserve"> | </w:t>
      </w:r>
      <w:r>
        <w:rPr>
          <w:rFonts w:cstheme="minorHAnsi"/>
        </w:rPr>
        <w:t xml:space="preserve">References = </w:t>
      </w:r>
      <w:r w:rsidR="00F42005">
        <w:rPr>
          <w:rFonts w:cstheme="minorHAnsi"/>
        </w:rPr>
        <w:t>92</w:t>
      </w:r>
      <w:bookmarkStart w:id="0" w:name="_GoBack"/>
      <w:bookmarkEnd w:id="0"/>
    </w:p>
    <w:p w14:paraId="136CE0F2" w14:textId="7C8A3049" w:rsidR="00C509F7" w:rsidRDefault="00C509F7" w:rsidP="00843939">
      <w:pPr>
        <w:spacing w:line="360" w:lineRule="auto"/>
        <w:jc w:val="both"/>
        <w:rPr>
          <w:rFonts w:eastAsia="Calibri" w:cstheme="minorHAnsi"/>
          <w:b/>
          <w:u w:val="single"/>
          <w:lang w:eastAsia="en-GB"/>
        </w:rPr>
      </w:pPr>
      <w:r>
        <w:rPr>
          <w:rFonts w:eastAsia="Calibri" w:cstheme="minorHAnsi"/>
          <w:b/>
          <w:u w:val="single"/>
          <w:lang w:eastAsia="en-GB"/>
        </w:rPr>
        <w:lastRenderedPageBreak/>
        <w:t>Abstract</w:t>
      </w:r>
    </w:p>
    <w:p w14:paraId="25D708C8" w14:textId="69AA6A49" w:rsidR="003851C2" w:rsidRPr="00A85E99" w:rsidRDefault="00BF23F5" w:rsidP="003851C2">
      <w:pPr>
        <w:spacing w:line="360" w:lineRule="auto"/>
        <w:jc w:val="both"/>
        <w:rPr>
          <w:rFonts w:cstheme="minorHAnsi"/>
        </w:rPr>
      </w:pPr>
      <w:r w:rsidRPr="00BF23F5">
        <w:rPr>
          <w:rFonts w:eastAsia="Calibri" w:cstheme="minorHAnsi"/>
          <w:bCs/>
          <w:lang w:eastAsia="en-GB"/>
        </w:rPr>
        <w:t xml:space="preserve">Systemic sclerosis (SSc) is a complex autoimmune connective tissue disease which is characterised by </w:t>
      </w:r>
      <w:r w:rsidR="009F24AD" w:rsidRPr="009F24AD">
        <w:rPr>
          <w:rFonts w:eastAsia="Calibri" w:cstheme="minorHAnsi"/>
          <w:bCs/>
          <w:lang w:eastAsia="en-GB"/>
        </w:rPr>
        <w:t>autoimmunity, widespread tissue fibrosis of the skin and internal organs, and vasculopathic alterations</w:t>
      </w:r>
      <w:r>
        <w:rPr>
          <w:rFonts w:eastAsia="Calibri" w:cstheme="minorHAnsi"/>
          <w:bCs/>
          <w:lang w:eastAsia="en-GB"/>
        </w:rPr>
        <w:t xml:space="preserve">. </w:t>
      </w:r>
      <w:r w:rsidR="003851C2">
        <w:rPr>
          <w:rFonts w:eastAsia="Calibri" w:cstheme="minorHAnsi"/>
          <w:bCs/>
          <w:lang w:eastAsia="en-GB"/>
        </w:rPr>
        <w:t>SSc</w:t>
      </w:r>
      <w:r>
        <w:rPr>
          <w:rFonts w:eastAsia="Calibri" w:cstheme="minorHAnsi"/>
          <w:bCs/>
          <w:lang w:eastAsia="en-GB"/>
        </w:rPr>
        <w:t xml:space="preserve"> </w:t>
      </w:r>
      <w:r w:rsidR="00AB16C1">
        <w:rPr>
          <w:rFonts w:eastAsia="Calibri" w:cstheme="minorHAnsi"/>
          <w:bCs/>
          <w:lang w:eastAsia="en-GB"/>
        </w:rPr>
        <w:t xml:space="preserve">is more common in </w:t>
      </w:r>
      <w:r w:rsidR="003851C2">
        <w:rPr>
          <w:rFonts w:eastAsia="Calibri" w:cstheme="minorHAnsi"/>
          <w:bCs/>
          <w:lang w:eastAsia="en-GB"/>
        </w:rPr>
        <w:t>women but</w:t>
      </w:r>
      <w:r w:rsidR="00AB16C1">
        <w:rPr>
          <w:rFonts w:eastAsia="Calibri" w:cstheme="minorHAnsi"/>
          <w:bCs/>
          <w:lang w:eastAsia="en-GB"/>
        </w:rPr>
        <w:t xml:space="preserve"> has a more severe expression of</w:t>
      </w:r>
      <w:r w:rsidR="0084365F">
        <w:rPr>
          <w:rFonts w:eastAsia="Calibri" w:cstheme="minorHAnsi"/>
          <w:bCs/>
          <w:lang w:eastAsia="en-GB"/>
        </w:rPr>
        <w:t xml:space="preserve"> disease</w:t>
      </w:r>
      <w:r w:rsidR="00F003A8">
        <w:rPr>
          <w:rFonts w:eastAsia="Calibri" w:cstheme="minorHAnsi"/>
          <w:bCs/>
          <w:lang w:eastAsia="en-GB"/>
        </w:rPr>
        <w:t xml:space="preserve"> </w:t>
      </w:r>
      <w:r w:rsidR="003851C2">
        <w:rPr>
          <w:rFonts w:cstheme="minorHAnsi"/>
        </w:rPr>
        <w:t xml:space="preserve">including internal organ-based complications </w:t>
      </w:r>
      <w:r w:rsidR="00F003A8">
        <w:rPr>
          <w:rFonts w:eastAsia="Calibri" w:cstheme="minorHAnsi"/>
          <w:bCs/>
          <w:lang w:eastAsia="en-GB"/>
        </w:rPr>
        <w:t>and higher</w:t>
      </w:r>
      <w:r w:rsidR="00AB16C1">
        <w:rPr>
          <w:rFonts w:eastAsia="Calibri" w:cstheme="minorHAnsi"/>
          <w:bCs/>
          <w:lang w:eastAsia="en-GB"/>
        </w:rPr>
        <w:t xml:space="preserve"> mortality</w:t>
      </w:r>
      <w:r w:rsidR="002C772B">
        <w:rPr>
          <w:rFonts w:eastAsia="Calibri" w:cstheme="minorHAnsi"/>
          <w:bCs/>
          <w:lang w:eastAsia="en-GB"/>
        </w:rPr>
        <w:t xml:space="preserve"> in men</w:t>
      </w:r>
      <w:r w:rsidR="00AB16C1">
        <w:rPr>
          <w:rFonts w:eastAsia="Calibri" w:cstheme="minorHAnsi"/>
          <w:bCs/>
          <w:lang w:eastAsia="en-GB"/>
        </w:rPr>
        <w:t xml:space="preserve">. </w:t>
      </w:r>
      <w:r w:rsidR="003851C2">
        <w:rPr>
          <w:rFonts w:cstheme="minorHAnsi"/>
        </w:rPr>
        <w:t xml:space="preserve">The extant literature shows that although </w:t>
      </w:r>
      <w:r w:rsidR="003851C2">
        <w:rPr>
          <w:rFonts w:cstheme="minorHAnsi"/>
        </w:rPr>
        <w:t xml:space="preserve">important </w:t>
      </w:r>
      <w:r w:rsidR="003851C2">
        <w:rPr>
          <w:rFonts w:cstheme="minorHAnsi"/>
        </w:rPr>
        <w:t>p</w:t>
      </w:r>
      <w:r w:rsidR="003851C2" w:rsidRPr="00003600">
        <w:rPr>
          <w:rFonts w:cstheme="minorHAnsi"/>
        </w:rPr>
        <w:t xml:space="preserve">athophysiological </w:t>
      </w:r>
      <w:r w:rsidR="003851C2">
        <w:rPr>
          <w:rFonts w:cstheme="minorHAnsi"/>
        </w:rPr>
        <w:t>sex</w:t>
      </w:r>
      <w:r w:rsidR="003851C2" w:rsidRPr="00003600">
        <w:rPr>
          <w:rFonts w:cstheme="minorHAnsi"/>
        </w:rPr>
        <w:t xml:space="preserve"> differences are present in SSc, behavioural differences (e.g. higher smoking rates in men)</w:t>
      </w:r>
      <w:r w:rsidR="003851C2">
        <w:rPr>
          <w:rFonts w:cstheme="minorHAnsi"/>
        </w:rPr>
        <w:t xml:space="preserve"> and occupational exposures</w:t>
      </w:r>
      <w:r w:rsidR="003851C2" w:rsidRPr="00003600">
        <w:rPr>
          <w:rFonts w:cstheme="minorHAnsi"/>
        </w:rPr>
        <w:t xml:space="preserve"> </w:t>
      </w:r>
      <w:r w:rsidR="003851C2">
        <w:rPr>
          <w:rFonts w:cstheme="minorHAnsi"/>
        </w:rPr>
        <w:t xml:space="preserve">may </w:t>
      </w:r>
      <w:r w:rsidR="003851C2" w:rsidRPr="00003600">
        <w:rPr>
          <w:rFonts w:cstheme="minorHAnsi"/>
        </w:rPr>
        <w:t xml:space="preserve">contribute to poorer </w:t>
      </w:r>
      <w:r w:rsidR="003851C2">
        <w:rPr>
          <w:rFonts w:cstheme="minorHAnsi"/>
        </w:rPr>
        <w:t>outcomes in men with SSc.</w:t>
      </w:r>
      <w:r w:rsidR="003851C2">
        <w:rPr>
          <w:rFonts w:cstheme="minorHAnsi"/>
        </w:rPr>
        <w:t xml:space="preserve"> </w:t>
      </w:r>
      <w:r w:rsidR="003851C2">
        <w:rPr>
          <w:rFonts w:cstheme="minorHAnsi"/>
        </w:rPr>
        <w:t xml:space="preserve">The higher death male death rate in the general population </w:t>
      </w:r>
      <w:r w:rsidR="003851C2">
        <w:rPr>
          <w:rFonts w:cstheme="minorHAnsi"/>
        </w:rPr>
        <w:t xml:space="preserve">and </w:t>
      </w:r>
      <w:r w:rsidR="003851C2">
        <w:rPr>
          <w:rFonts w:cstheme="minorHAnsi"/>
        </w:rPr>
        <w:t>greater prevalence of lung fibrosis</w:t>
      </w:r>
      <w:r w:rsidR="003851C2">
        <w:rPr>
          <w:rFonts w:cstheme="minorHAnsi"/>
        </w:rPr>
        <w:t xml:space="preserve"> are likely the key factors responsible for excess mortality found in men. </w:t>
      </w:r>
      <w:r w:rsidR="003851C2">
        <w:rPr>
          <w:rFonts w:cstheme="minorHAnsi"/>
        </w:rPr>
        <w:t>Other important factors include (but are not limited to) a greater prevalence of the disease subset, delayed time to diagnosis, and higher disease activity in early disease in men.</w:t>
      </w:r>
      <w:r w:rsidR="003851C2" w:rsidRPr="003851C2">
        <w:rPr>
          <w:rFonts w:cstheme="minorHAnsi"/>
        </w:rPr>
        <w:t xml:space="preserve"> </w:t>
      </w:r>
      <w:r w:rsidR="003851C2">
        <w:rPr>
          <w:rFonts w:cstheme="minorHAnsi"/>
        </w:rPr>
        <w:t>SSc carries a significant burden of disease-related morbidity</w:t>
      </w:r>
      <w:r w:rsidR="003851C2">
        <w:rPr>
          <w:rFonts w:cstheme="minorHAnsi"/>
        </w:rPr>
        <w:t>;</w:t>
      </w:r>
      <w:r w:rsidR="003851C2" w:rsidRPr="003851C2">
        <w:rPr>
          <w:rFonts w:cstheme="minorHAnsi"/>
        </w:rPr>
        <w:t xml:space="preserve"> </w:t>
      </w:r>
      <w:r w:rsidR="003851C2">
        <w:rPr>
          <w:rFonts w:cstheme="minorHAnsi"/>
        </w:rPr>
        <w:t>however, n</w:t>
      </w:r>
      <w:r w:rsidR="003851C2" w:rsidRPr="00EC796E">
        <w:rPr>
          <w:rFonts w:cstheme="minorHAnsi"/>
        </w:rPr>
        <w:t xml:space="preserve">o qualitative studies to date have focussed on gender differences </w:t>
      </w:r>
      <w:r w:rsidR="003851C2">
        <w:rPr>
          <w:rFonts w:cstheme="minorHAnsi"/>
        </w:rPr>
        <w:t>in</w:t>
      </w:r>
      <w:r w:rsidR="003851C2" w:rsidRPr="00EC796E">
        <w:rPr>
          <w:rFonts w:cstheme="minorHAnsi"/>
        </w:rPr>
        <w:t xml:space="preserve"> SSc</w:t>
      </w:r>
      <w:r w:rsidR="003851C2">
        <w:rPr>
          <w:rFonts w:cstheme="minorHAnsi"/>
        </w:rPr>
        <w:t xml:space="preserve">. </w:t>
      </w:r>
      <w:r w:rsidR="003851C2">
        <w:rPr>
          <w:rFonts w:cstheme="minorHAnsi"/>
        </w:rPr>
        <w:t xml:space="preserve">The purpose of this review is to provide a comprehensive overview of gender differences in SSc including (but not limited to) epidemiology, pathophysiology, clinical expression of disease, mortality, SSc in transgender individuals, and </w:t>
      </w:r>
      <w:r w:rsidR="003851C2">
        <w:rPr>
          <w:rFonts w:eastAsia="Calibri" w:cstheme="minorHAnsi"/>
          <w:bCs/>
          <w:lang w:eastAsia="en-GB"/>
        </w:rPr>
        <w:t>psychosocial aspects of disease.</w:t>
      </w:r>
    </w:p>
    <w:p w14:paraId="5A59999B" w14:textId="3A66BC2E" w:rsidR="003851C2" w:rsidRDefault="003851C2" w:rsidP="00843939">
      <w:pPr>
        <w:spacing w:line="360" w:lineRule="auto"/>
        <w:jc w:val="both"/>
        <w:rPr>
          <w:rFonts w:eastAsia="Calibri" w:cstheme="minorHAnsi"/>
          <w:bCs/>
          <w:lang w:eastAsia="en-GB"/>
        </w:rPr>
      </w:pPr>
    </w:p>
    <w:p w14:paraId="124E07A2" w14:textId="77777777" w:rsidR="003851C2" w:rsidRDefault="003851C2" w:rsidP="00843939">
      <w:pPr>
        <w:spacing w:line="360" w:lineRule="auto"/>
        <w:jc w:val="both"/>
        <w:rPr>
          <w:rFonts w:eastAsia="Calibri" w:cstheme="minorHAnsi"/>
          <w:bCs/>
          <w:lang w:eastAsia="en-GB"/>
        </w:rPr>
      </w:pPr>
    </w:p>
    <w:p w14:paraId="5AFE53BD" w14:textId="77777777" w:rsidR="00A85E99" w:rsidRDefault="00A85E99" w:rsidP="00843939">
      <w:pPr>
        <w:spacing w:line="360" w:lineRule="auto"/>
        <w:jc w:val="both"/>
        <w:rPr>
          <w:rFonts w:eastAsia="Calibri" w:cstheme="minorHAnsi"/>
          <w:b/>
          <w:u w:val="single"/>
          <w:lang w:eastAsia="en-GB"/>
        </w:rPr>
      </w:pPr>
    </w:p>
    <w:p w14:paraId="233DCB8F" w14:textId="5720FD83" w:rsidR="00C509F7" w:rsidRPr="00C509F7" w:rsidRDefault="00C509F7" w:rsidP="00843939">
      <w:pPr>
        <w:spacing w:line="360" w:lineRule="auto"/>
        <w:jc w:val="both"/>
        <w:rPr>
          <w:rFonts w:eastAsia="Calibri" w:cstheme="minorHAnsi"/>
          <w:bCs/>
          <w:lang w:eastAsia="en-GB"/>
        </w:rPr>
      </w:pPr>
      <w:r w:rsidRPr="00C509F7">
        <w:rPr>
          <w:rFonts w:eastAsia="Calibri" w:cstheme="minorHAnsi"/>
          <w:bCs/>
          <w:lang w:eastAsia="en-GB"/>
        </w:rPr>
        <w:t>Key words</w:t>
      </w:r>
      <w:r>
        <w:rPr>
          <w:rFonts w:eastAsia="Calibri" w:cstheme="minorHAnsi"/>
          <w:bCs/>
          <w:lang w:eastAsia="en-GB"/>
        </w:rPr>
        <w:t xml:space="preserve"> </w:t>
      </w:r>
      <w:r w:rsidRPr="00C509F7">
        <w:rPr>
          <w:rFonts w:eastAsia="Calibri" w:cstheme="minorHAnsi"/>
          <w:bCs/>
          <w:lang w:eastAsia="en-GB"/>
        </w:rPr>
        <w:t xml:space="preserve">= </w:t>
      </w:r>
      <w:r>
        <w:rPr>
          <w:rFonts w:eastAsia="Calibri" w:cstheme="minorHAnsi"/>
          <w:bCs/>
          <w:lang w:eastAsia="en-GB"/>
        </w:rPr>
        <w:t xml:space="preserve">Systemic sclerosis; Scleroderma; Gender: Men; Women; </w:t>
      </w:r>
      <w:r w:rsidR="004F2239">
        <w:rPr>
          <w:rFonts w:eastAsia="Calibri" w:cstheme="minorHAnsi"/>
          <w:bCs/>
          <w:lang w:eastAsia="en-GB"/>
        </w:rPr>
        <w:t>Pathogenesis; Epidemiology; Mortality; Organ-involvement; Treatment</w:t>
      </w:r>
    </w:p>
    <w:p w14:paraId="75FD4480" w14:textId="568779F0" w:rsidR="00C509F7" w:rsidRDefault="00C509F7" w:rsidP="00843939">
      <w:pPr>
        <w:spacing w:line="360" w:lineRule="auto"/>
        <w:jc w:val="both"/>
        <w:rPr>
          <w:rFonts w:eastAsia="Calibri" w:cstheme="minorHAnsi"/>
          <w:b/>
          <w:u w:val="single"/>
          <w:lang w:eastAsia="en-GB"/>
        </w:rPr>
      </w:pPr>
    </w:p>
    <w:p w14:paraId="265DCCD9" w14:textId="77886071" w:rsidR="003851C2" w:rsidRDefault="003851C2" w:rsidP="00843939">
      <w:pPr>
        <w:spacing w:line="360" w:lineRule="auto"/>
        <w:jc w:val="both"/>
        <w:rPr>
          <w:rFonts w:eastAsia="Calibri" w:cstheme="minorHAnsi"/>
          <w:b/>
          <w:u w:val="single"/>
          <w:lang w:eastAsia="en-GB"/>
        </w:rPr>
      </w:pPr>
    </w:p>
    <w:p w14:paraId="45E8D76C" w14:textId="77777777" w:rsidR="003851C2" w:rsidRDefault="003851C2" w:rsidP="00843939">
      <w:pPr>
        <w:spacing w:line="360" w:lineRule="auto"/>
        <w:jc w:val="both"/>
        <w:rPr>
          <w:rFonts w:eastAsia="Calibri" w:cstheme="minorHAnsi"/>
          <w:b/>
          <w:u w:val="single"/>
          <w:lang w:eastAsia="en-GB"/>
        </w:rPr>
      </w:pPr>
    </w:p>
    <w:p w14:paraId="0738D6DD" w14:textId="28257057" w:rsidR="00C509F7" w:rsidRDefault="00791CBC" w:rsidP="00843939">
      <w:pPr>
        <w:spacing w:line="360" w:lineRule="auto"/>
        <w:jc w:val="both"/>
        <w:rPr>
          <w:rFonts w:eastAsia="Calibri" w:cstheme="minorHAnsi"/>
          <w:bCs/>
          <w:lang w:eastAsia="en-GB"/>
        </w:rPr>
      </w:pPr>
      <w:r>
        <w:rPr>
          <w:rFonts w:eastAsia="Calibri" w:cstheme="minorHAnsi"/>
          <w:b/>
          <w:u w:val="single"/>
          <w:lang w:eastAsia="en-GB"/>
        </w:rPr>
        <w:t>Take-home messages</w:t>
      </w:r>
    </w:p>
    <w:p w14:paraId="2A02428E" w14:textId="0415B08C" w:rsidR="00AB16C1" w:rsidRDefault="00C509F7" w:rsidP="00AB16C1">
      <w:pPr>
        <w:pStyle w:val="ListParagraph"/>
        <w:numPr>
          <w:ilvl w:val="0"/>
          <w:numId w:val="2"/>
        </w:numPr>
        <w:spacing w:line="360" w:lineRule="auto"/>
        <w:jc w:val="both"/>
        <w:rPr>
          <w:rFonts w:eastAsia="Calibri" w:cstheme="minorHAnsi"/>
          <w:bCs/>
          <w:lang w:eastAsia="en-GB"/>
        </w:rPr>
      </w:pPr>
      <w:r>
        <w:rPr>
          <w:rFonts w:eastAsia="Calibri" w:cstheme="minorHAnsi"/>
          <w:bCs/>
          <w:lang w:eastAsia="en-GB"/>
        </w:rPr>
        <w:t>SSc is</w:t>
      </w:r>
      <w:r w:rsidR="00AB16C1">
        <w:rPr>
          <w:rFonts w:eastAsia="Calibri" w:cstheme="minorHAnsi"/>
          <w:bCs/>
          <w:lang w:eastAsia="en-GB"/>
        </w:rPr>
        <w:t xml:space="preserve"> more common in women compared to men</w:t>
      </w:r>
      <w:r w:rsidR="00791CBC">
        <w:rPr>
          <w:rFonts w:eastAsia="Calibri" w:cstheme="minorHAnsi"/>
          <w:bCs/>
          <w:lang w:eastAsia="en-GB"/>
        </w:rPr>
        <w:t>.</w:t>
      </w:r>
    </w:p>
    <w:p w14:paraId="412BA0BE" w14:textId="4F229F75" w:rsidR="00AB16C1" w:rsidRDefault="00AB16C1" w:rsidP="00843939">
      <w:pPr>
        <w:pStyle w:val="ListParagraph"/>
        <w:numPr>
          <w:ilvl w:val="0"/>
          <w:numId w:val="2"/>
        </w:numPr>
        <w:spacing w:line="360" w:lineRule="auto"/>
        <w:jc w:val="both"/>
        <w:rPr>
          <w:rFonts w:eastAsia="Calibri" w:cstheme="minorHAnsi"/>
          <w:bCs/>
          <w:lang w:eastAsia="en-GB"/>
        </w:rPr>
      </w:pPr>
      <w:r>
        <w:rPr>
          <w:rFonts w:eastAsia="Calibri" w:cstheme="minorHAnsi"/>
          <w:bCs/>
          <w:lang w:eastAsia="en-GB"/>
        </w:rPr>
        <w:t>Men with SSc have a more severe disease course including mortality</w:t>
      </w:r>
      <w:r w:rsidR="00791CBC">
        <w:rPr>
          <w:rFonts w:eastAsia="Calibri" w:cstheme="minorHAnsi"/>
          <w:bCs/>
          <w:lang w:eastAsia="en-GB"/>
        </w:rPr>
        <w:t>.</w:t>
      </w:r>
      <w:r>
        <w:rPr>
          <w:rFonts w:eastAsia="Calibri" w:cstheme="minorHAnsi"/>
          <w:bCs/>
          <w:lang w:eastAsia="en-GB"/>
        </w:rPr>
        <w:t xml:space="preserve"> </w:t>
      </w:r>
    </w:p>
    <w:p w14:paraId="65D9A4E1" w14:textId="1278CB72" w:rsidR="00C509F7" w:rsidRDefault="00AB16C1" w:rsidP="00843939">
      <w:pPr>
        <w:pStyle w:val="ListParagraph"/>
        <w:numPr>
          <w:ilvl w:val="0"/>
          <w:numId w:val="2"/>
        </w:numPr>
        <w:spacing w:line="360" w:lineRule="auto"/>
        <w:jc w:val="both"/>
        <w:rPr>
          <w:rFonts w:eastAsia="Calibri" w:cstheme="minorHAnsi"/>
          <w:bCs/>
          <w:lang w:eastAsia="en-GB"/>
        </w:rPr>
      </w:pPr>
      <w:r>
        <w:rPr>
          <w:rFonts w:eastAsia="Calibri" w:cstheme="minorHAnsi"/>
          <w:bCs/>
          <w:lang w:eastAsia="en-GB"/>
        </w:rPr>
        <w:t>The p</w:t>
      </w:r>
      <w:r w:rsidRPr="00AB16C1">
        <w:rPr>
          <w:rFonts w:eastAsia="Calibri" w:cstheme="minorHAnsi"/>
          <w:bCs/>
          <w:lang w:eastAsia="en-GB"/>
        </w:rPr>
        <w:t xml:space="preserve">athogenesis of SSc may differ </w:t>
      </w:r>
      <w:r>
        <w:rPr>
          <w:rFonts w:eastAsia="Calibri" w:cstheme="minorHAnsi"/>
          <w:bCs/>
          <w:lang w:eastAsia="en-GB"/>
        </w:rPr>
        <w:t xml:space="preserve">significantly </w:t>
      </w:r>
      <w:r w:rsidRPr="00AB16C1">
        <w:rPr>
          <w:rFonts w:eastAsia="Calibri" w:cstheme="minorHAnsi"/>
          <w:bCs/>
          <w:lang w:eastAsia="en-GB"/>
        </w:rPr>
        <w:t>between men and women</w:t>
      </w:r>
      <w:r w:rsidR="00791CBC">
        <w:rPr>
          <w:rFonts w:eastAsia="Calibri" w:cstheme="minorHAnsi"/>
          <w:bCs/>
          <w:lang w:eastAsia="en-GB"/>
        </w:rPr>
        <w:t>.</w:t>
      </w:r>
    </w:p>
    <w:p w14:paraId="529A0A50" w14:textId="07BFA0F7" w:rsidR="00AB16C1" w:rsidRDefault="00AB16C1" w:rsidP="00843939">
      <w:pPr>
        <w:pStyle w:val="ListParagraph"/>
        <w:numPr>
          <w:ilvl w:val="0"/>
          <w:numId w:val="2"/>
        </w:numPr>
        <w:spacing w:line="360" w:lineRule="auto"/>
        <w:jc w:val="both"/>
        <w:rPr>
          <w:rFonts w:eastAsia="Calibri" w:cstheme="minorHAnsi"/>
          <w:bCs/>
          <w:lang w:eastAsia="en-GB"/>
        </w:rPr>
      </w:pPr>
      <w:r>
        <w:rPr>
          <w:rFonts w:eastAsia="Calibri" w:cstheme="minorHAnsi"/>
          <w:bCs/>
          <w:lang w:eastAsia="en-GB"/>
        </w:rPr>
        <w:t>Delay in diagnosis and health behaviours/occupational exposures may be important</w:t>
      </w:r>
      <w:r w:rsidR="00791CBC">
        <w:rPr>
          <w:rFonts w:eastAsia="Calibri" w:cstheme="minorHAnsi"/>
          <w:bCs/>
          <w:lang w:eastAsia="en-GB"/>
        </w:rPr>
        <w:t>.</w:t>
      </w:r>
    </w:p>
    <w:p w14:paraId="66B76E5E" w14:textId="4BC05F7A" w:rsidR="00C509F7" w:rsidRPr="00AB16C1" w:rsidRDefault="00AB16C1" w:rsidP="00D61B9A">
      <w:pPr>
        <w:pStyle w:val="ListParagraph"/>
        <w:numPr>
          <w:ilvl w:val="0"/>
          <w:numId w:val="2"/>
        </w:numPr>
        <w:spacing w:line="360" w:lineRule="auto"/>
        <w:jc w:val="both"/>
        <w:rPr>
          <w:rFonts w:eastAsia="Calibri" w:cstheme="minorHAnsi"/>
          <w:bCs/>
          <w:lang w:eastAsia="en-GB"/>
        </w:rPr>
      </w:pPr>
      <w:r w:rsidRPr="00AB16C1">
        <w:rPr>
          <w:rFonts w:eastAsia="Calibri" w:cstheme="minorHAnsi"/>
          <w:bCs/>
          <w:lang w:eastAsia="en-GB"/>
        </w:rPr>
        <w:t xml:space="preserve">Little is known about gender differences relating to </w:t>
      </w:r>
      <w:r>
        <w:rPr>
          <w:rFonts w:cstheme="minorHAnsi"/>
        </w:rPr>
        <w:t>p</w:t>
      </w:r>
      <w:r w:rsidRPr="00AB16C1">
        <w:rPr>
          <w:rFonts w:cstheme="minorHAnsi"/>
        </w:rPr>
        <w:t>sychosocial aspects</w:t>
      </w:r>
      <w:r w:rsidR="00791CBC">
        <w:rPr>
          <w:rFonts w:cstheme="minorHAnsi"/>
        </w:rPr>
        <w:t>.</w:t>
      </w:r>
    </w:p>
    <w:p w14:paraId="55DD518B" w14:textId="4DFDFE87" w:rsidR="00EC796E" w:rsidRDefault="00C509F7" w:rsidP="00843939">
      <w:pPr>
        <w:spacing w:line="360" w:lineRule="auto"/>
        <w:jc w:val="both"/>
        <w:rPr>
          <w:rFonts w:eastAsia="Calibri" w:cstheme="minorHAnsi"/>
          <w:b/>
          <w:u w:val="single"/>
          <w:lang w:eastAsia="en-GB"/>
        </w:rPr>
      </w:pPr>
      <w:r>
        <w:rPr>
          <w:rFonts w:eastAsia="Calibri" w:cstheme="minorHAnsi"/>
          <w:b/>
          <w:u w:val="single"/>
          <w:lang w:eastAsia="en-GB"/>
        </w:rPr>
        <w:lastRenderedPageBreak/>
        <w:t xml:space="preserve">1. </w:t>
      </w:r>
      <w:r w:rsidR="00EC796E" w:rsidRPr="00EC796E">
        <w:rPr>
          <w:rFonts w:eastAsia="Calibri" w:cstheme="minorHAnsi"/>
          <w:b/>
          <w:u w:val="single"/>
          <w:lang w:eastAsia="en-GB"/>
        </w:rPr>
        <w:t>Introduction</w:t>
      </w:r>
    </w:p>
    <w:p w14:paraId="2DD83376" w14:textId="310DE887" w:rsidR="00DB33B0" w:rsidRPr="00DB33B0" w:rsidRDefault="00DB33B0" w:rsidP="00843939">
      <w:pPr>
        <w:spacing w:line="360" w:lineRule="auto"/>
        <w:jc w:val="both"/>
        <w:rPr>
          <w:rFonts w:eastAsia="Calibri" w:cstheme="minorHAnsi"/>
          <w:bCs/>
          <w:lang w:eastAsia="en-GB"/>
        </w:rPr>
      </w:pPr>
      <w:r>
        <w:rPr>
          <w:rFonts w:eastAsia="Calibri" w:cstheme="minorHAnsi"/>
          <w:bCs/>
          <w:lang w:eastAsia="en-GB"/>
        </w:rPr>
        <w:t xml:space="preserve">Systemic sclerosis (SSc) is a complex autoimmune connective tissue disease which is characterised by </w:t>
      </w:r>
      <w:r w:rsidR="009F24AD" w:rsidRPr="009F24AD">
        <w:rPr>
          <w:rFonts w:eastAsia="Calibri" w:cstheme="minorHAnsi"/>
          <w:bCs/>
          <w:lang w:eastAsia="en-GB"/>
        </w:rPr>
        <w:t xml:space="preserve">autoimmunity, widespread tissue fibrosis of the skin and internal organs, and vasculopathic alterations </w:t>
      </w:r>
      <w:r>
        <w:rPr>
          <w:rFonts w:eastAsia="Calibri" w:cstheme="minorHAnsi"/>
          <w:bCs/>
          <w:lang w:eastAsia="en-GB"/>
        </w:rPr>
        <w:fldChar w:fldCharType="begin" w:fldLock="1"/>
      </w:r>
      <w:r w:rsidR="004F2239">
        <w:rPr>
          <w:rFonts w:eastAsia="Calibri" w:cstheme="minorHAnsi"/>
          <w:bCs/>
          <w:lang w:eastAsia="en-GB"/>
        </w:rPr>
        <w:instrText>ADDIN CSL_CITATION {"citationItems":[{"id":"ITEM-1","itemData":{"author":[{"dropping-particle":"","family":"Denton","given":"Christopher P.","non-dropping-particle":"","parse-names":false,"suffix":""},{"dropping-particle":"","family":"Khanna","given":"Dinesh K","non-dropping-particle":"","parse-names":false,"suffix":""}],"container-title":"Lancet","id":"ITEM-1","issue":"10103","issued":{"date-parts":[["2017"]]},"page":"1685-1699","title":"Systemic sclerosis","type":"article-journal","volume":"390"},"uris":["http://www.mendeley.com/documents/?uuid=f81c4243-7729-4cb8-9fef-bfedf34548ef"]},{"id":"ITEM-2","itemData":{"author":[{"dropping-particle":"","family":"Hughes","given":"M.","non-dropping-particle":"","parse-names":false,"suffix":""},{"dropping-particle":"","family":"Herrick","given":"Ariane L","non-dropping-particle":"","parse-names":false,"suffix":""}],"container-title":"British Journal of Hospital Medicine","id":"ITEM-2","issue":"9","issued":{"date-parts":[["2019"]]},"page":"530-536","title":"Systemic sclerosis","type":"article-journal","volume":"80"},"uris":["http://www.mendeley.com/documents/?uuid=f375fe8b-8a7c-47b7-9478-9d7f1f2c2189"]},{"id":"ITEM-3","itemData":{"DOI":"https://doi.org/10.1016/j.autrev.2019.102396","ISSN":"1568-9972","abstract":"Systemic Sclerosis (SSc) pathogenesis involves multiple immunological, vascular and fibroproliferative abnormalities that contribute to a severe and complex clinical picture. Vasculopathy and fibroproliferative alterations are two hallmark pathological processes in SSc that are responsible for the most severe clinical manifestations of the disease and determine its clinical outcome and mortality. However, the pathogenesis of SSc vasculopathy and of the uncontrolled SSc fibrotic process remain incompletely understood. Recent investigations into the molecular pathways involved in these processes have identified an important role for epigenetic processes that contribute to overall disease progression and have emphasized microRNAs (miRNAs) as crucial epigenetic regulators. MiRNAs hold unique potential for elucidating SSc pathogenesis, improving diagnosis and developing effective targeted therapies for the disease. This review examines the important role that miRNAs play in the development and regulation of vascular and fibroproliferative alterations associated with SSc pathogenesis and their possible participation in the establishment of pathogenetic connections between these two processes. This review also emphasizes that further understanding of the involvement of miRNA in SSc fibrosis and vasculopathy will very likely provide novel future research directions and allow for the identification of groundbreaking therapeutic interventions within these processes. MiR-21, miR- 31, and miR-155 are of particular interest owing to their important involvement in both SSc vasculopathy and fibroproliferative alterations.","author":[{"dropping-particle":"","family":"Henry","given":"Tyler W","non-dropping-particle":"","parse-names":false,"suffix":""},{"dropping-particle":"","family":"Mendoza","given":"Fabian A","non-dropping-particle":"","parse-names":false,"suffix":""},{"dropping-particle":"","family":"Jimenez","given":"Sergio A","non-dropping-particle":"","parse-names":false,"suffix":""}],"container-title":"Autoimmunity Reviews","id":"ITEM-3","issue":"11","issued":{"date-parts":[["2019"]]},"page":"102396","title":"Role of microRNA in the pathogenesis of systemic sclerosis tissue fibrosis and vasculopathy","type":"article-journal","volume":"18"},"uris":["http://www.mendeley.com/documents/?uuid=cea0a270-adda-49fc-86de-1747204e32af"]}],"mendeley":{"formattedCitation":"(1–3)","plainTextFormattedCitation":"(1–3)","previouslyFormattedCitation":"(1–3)"},"properties":{"noteIndex":0},"schema":"https://github.com/citation-style-language/schema/raw/master/csl-citation.json"}</w:instrText>
      </w:r>
      <w:r>
        <w:rPr>
          <w:rFonts w:eastAsia="Calibri" w:cstheme="minorHAnsi"/>
          <w:bCs/>
          <w:lang w:eastAsia="en-GB"/>
        </w:rPr>
        <w:fldChar w:fldCharType="separate"/>
      </w:r>
      <w:r w:rsidR="004F2239" w:rsidRPr="004F2239">
        <w:rPr>
          <w:rFonts w:eastAsia="Calibri" w:cstheme="minorHAnsi"/>
          <w:bCs/>
          <w:noProof/>
          <w:lang w:eastAsia="en-GB"/>
        </w:rPr>
        <w:t>(1–3)</w:t>
      </w:r>
      <w:r>
        <w:rPr>
          <w:rFonts w:eastAsia="Calibri" w:cstheme="minorHAnsi"/>
          <w:bCs/>
          <w:lang w:eastAsia="en-GB"/>
        </w:rPr>
        <w:fldChar w:fldCharType="end"/>
      </w:r>
      <w:r>
        <w:rPr>
          <w:rFonts w:eastAsia="Calibri" w:cstheme="minorHAnsi"/>
          <w:bCs/>
          <w:lang w:eastAsia="en-GB"/>
        </w:rPr>
        <w:t xml:space="preserve">. </w:t>
      </w:r>
      <w:r w:rsidR="00141B64">
        <w:rPr>
          <w:rFonts w:eastAsia="Calibri" w:cstheme="minorHAnsi"/>
          <w:bCs/>
          <w:lang w:eastAsia="en-GB"/>
        </w:rPr>
        <w:t>Although significant advancements have been made in understanding pathogenesis and the availability of a number of treatments for many of the organ-based complications, SSc still carries a significant burden of disease-associated morbidity and mortality. In general, m</w:t>
      </w:r>
      <w:r w:rsidR="00141B64" w:rsidRPr="00141B64">
        <w:rPr>
          <w:rFonts w:eastAsia="Calibri" w:cstheme="minorHAnsi"/>
          <w:bCs/>
          <w:lang w:eastAsia="en-GB"/>
        </w:rPr>
        <w:t xml:space="preserve">en with </w:t>
      </w:r>
      <w:r w:rsidR="00141B64">
        <w:rPr>
          <w:rFonts w:eastAsia="Calibri" w:cstheme="minorHAnsi"/>
          <w:bCs/>
          <w:lang w:eastAsia="en-GB"/>
        </w:rPr>
        <w:t>SSc</w:t>
      </w:r>
      <w:r w:rsidR="00141B64" w:rsidRPr="00141B64">
        <w:rPr>
          <w:rFonts w:eastAsia="Calibri" w:cstheme="minorHAnsi"/>
          <w:bCs/>
          <w:lang w:eastAsia="en-GB"/>
        </w:rPr>
        <w:t xml:space="preserve"> have significantly reduced survival rates than women and report more severe disease</w:t>
      </w:r>
      <w:r w:rsidR="00141B64">
        <w:rPr>
          <w:rFonts w:eastAsia="Calibri" w:cstheme="minorHAnsi"/>
          <w:bCs/>
          <w:lang w:eastAsia="en-GB"/>
        </w:rPr>
        <w:t xml:space="preserve">. The purpose of this review is to examine aspects of </w:t>
      </w:r>
      <w:r w:rsidR="00583304">
        <w:rPr>
          <w:rFonts w:eastAsia="Calibri" w:cstheme="minorHAnsi"/>
          <w:bCs/>
          <w:lang w:eastAsia="en-GB"/>
        </w:rPr>
        <w:t xml:space="preserve">sex and </w:t>
      </w:r>
      <w:r w:rsidR="00141B64">
        <w:rPr>
          <w:rFonts w:eastAsia="Calibri" w:cstheme="minorHAnsi"/>
          <w:bCs/>
          <w:lang w:eastAsia="en-GB"/>
        </w:rPr>
        <w:t>gender differences in SSc relating to epidemiology, pathogenesis, diagnosis, h</w:t>
      </w:r>
      <w:r w:rsidR="00141B64" w:rsidRPr="00141B64">
        <w:rPr>
          <w:rFonts w:eastAsia="Calibri" w:cstheme="minorHAnsi"/>
          <w:bCs/>
          <w:lang w:eastAsia="en-GB"/>
        </w:rPr>
        <w:t>ealth behaviours and occupational exposures</w:t>
      </w:r>
      <w:r w:rsidR="00141B64">
        <w:rPr>
          <w:rFonts w:eastAsia="Calibri" w:cstheme="minorHAnsi"/>
          <w:bCs/>
          <w:lang w:eastAsia="en-GB"/>
        </w:rPr>
        <w:t>, clinical expression of disease including early disease and organ-based complications, mortality, SSc in transgender individuals, and psychosocial aspects of disease.</w:t>
      </w:r>
    </w:p>
    <w:p w14:paraId="7A3D1250" w14:textId="77777777" w:rsidR="00EC796E" w:rsidRDefault="00EC796E" w:rsidP="00843939">
      <w:pPr>
        <w:spacing w:line="360" w:lineRule="auto"/>
        <w:jc w:val="both"/>
        <w:rPr>
          <w:rFonts w:eastAsia="Calibri" w:cstheme="minorHAnsi"/>
          <w:bCs/>
          <w:lang w:eastAsia="en-GB"/>
        </w:rPr>
      </w:pPr>
    </w:p>
    <w:p w14:paraId="6F1D2FA7" w14:textId="213C36B2" w:rsidR="00843939" w:rsidRPr="00EC796E" w:rsidRDefault="00C509F7" w:rsidP="00843939">
      <w:pPr>
        <w:spacing w:line="360" w:lineRule="auto"/>
        <w:jc w:val="both"/>
        <w:rPr>
          <w:rFonts w:eastAsia="Calibri" w:cstheme="minorHAnsi"/>
          <w:b/>
          <w:u w:val="single"/>
          <w:lang w:eastAsia="en-GB"/>
        </w:rPr>
      </w:pPr>
      <w:r>
        <w:rPr>
          <w:rFonts w:eastAsia="Calibri" w:cstheme="minorHAnsi"/>
          <w:b/>
          <w:u w:val="single"/>
          <w:lang w:eastAsia="en-GB"/>
        </w:rPr>
        <w:t xml:space="preserve">2. </w:t>
      </w:r>
      <w:r w:rsidR="00843939" w:rsidRPr="00EC796E">
        <w:rPr>
          <w:rFonts w:eastAsia="Calibri" w:cstheme="minorHAnsi"/>
          <w:b/>
          <w:u w:val="single"/>
          <w:lang w:eastAsia="en-GB"/>
        </w:rPr>
        <w:t xml:space="preserve">Review strategy </w:t>
      </w:r>
    </w:p>
    <w:p w14:paraId="4DBA185F" w14:textId="77777777" w:rsidR="00843939" w:rsidRPr="009400CF" w:rsidRDefault="00843939" w:rsidP="00843939">
      <w:pPr>
        <w:spacing w:line="360" w:lineRule="auto"/>
        <w:jc w:val="both"/>
        <w:rPr>
          <w:rFonts w:eastAsia="Calibri" w:cstheme="minorHAnsi"/>
          <w:lang w:eastAsia="en-GB"/>
        </w:rPr>
      </w:pPr>
      <w:r w:rsidRPr="009400CF">
        <w:rPr>
          <w:rFonts w:eastAsia="Calibri" w:cstheme="minorHAnsi"/>
          <w:lang w:eastAsia="en-GB"/>
        </w:rPr>
        <w:t>The breadth of this comprehensive review was not amenable to a formal systematic literature review procedure due to the need to both identify and appraise a broad range of sources including cross-sectional studies, registry analyses, and qualitative research methods. The following standardised search criteria were applied within the National Institutes of Health's National Library of Medicine (PubMed) to facilitate the identification of manuscripts</w:t>
      </w:r>
      <w:r w:rsidR="00080B69" w:rsidRPr="009400CF">
        <w:rPr>
          <w:rFonts w:eastAsia="Calibri" w:cstheme="minorHAnsi"/>
          <w:lang w:eastAsia="en-GB"/>
        </w:rPr>
        <w:t xml:space="preserve"> relevant to pathogenesis, epidemiology and clinical features</w:t>
      </w:r>
      <w:r w:rsidRPr="009400CF">
        <w:rPr>
          <w:rFonts w:eastAsia="Calibri" w:cstheme="minorHAnsi"/>
          <w:lang w:eastAsia="en-GB"/>
        </w:rPr>
        <w:t xml:space="preserve"> (</w:t>
      </w:r>
      <w:r w:rsidR="003D1452" w:rsidRPr="009400CF">
        <w:rPr>
          <w:rFonts w:eastAsia="Calibri" w:cstheme="minorHAnsi"/>
          <w:lang w:eastAsia="en-GB"/>
        </w:rPr>
        <w:t>2356</w:t>
      </w:r>
      <w:r w:rsidRPr="009400CF">
        <w:rPr>
          <w:rFonts w:eastAsia="Calibri" w:cstheme="minorHAnsi"/>
          <w:lang w:eastAsia="en-GB"/>
        </w:rPr>
        <w:t xml:space="preserve"> citations on </w:t>
      </w:r>
      <w:r w:rsidR="003D1452" w:rsidRPr="009400CF">
        <w:rPr>
          <w:rFonts w:eastAsia="Calibri" w:cstheme="minorHAnsi"/>
          <w:lang w:eastAsia="en-GB"/>
        </w:rPr>
        <w:t>26</w:t>
      </w:r>
      <w:r w:rsidRPr="009400CF">
        <w:rPr>
          <w:rFonts w:eastAsia="Calibri" w:cstheme="minorHAnsi"/>
          <w:vertAlign w:val="superscript"/>
          <w:lang w:eastAsia="en-GB"/>
        </w:rPr>
        <w:t>th</w:t>
      </w:r>
      <w:r w:rsidRPr="009400CF">
        <w:rPr>
          <w:rFonts w:eastAsia="Calibri" w:cstheme="minorHAnsi"/>
          <w:lang w:eastAsia="en-GB"/>
        </w:rPr>
        <w:t xml:space="preserve"> </w:t>
      </w:r>
      <w:r w:rsidR="003D1452" w:rsidRPr="009400CF">
        <w:rPr>
          <w:rFonts w:eastAsia="Calibri" w:cstheme="minorHAnsi"/>
          <w:lang w:eastAsia="en-GB"/>
        </w:rPr>
        <w:t>May</w:t>
      </w:r>
      <w:r w:rsidRPr="009400CF">
        <w:rPr>
          <w:rFonts w:eastAsia="Calibri" w:cstheme="minorHAnsi"/>
          <w:lang w:eastAsia="en-GB"/>
        </w:rPr>
        <w:t xml:space="preserve"> 2019):</w:t>
      </w:r>
    </w:p>
    <w:p w14:paraId="7745D458" w14:textId="77777777" w:rsidR="00843939" w:rsidRPr="009400CF" w:rsidRDefault="00843939" w:rsidP="00843939">
      <w:pPr>
        <w:spacing w:line="360" w:lineRule="auto"/>
        <w:jc w:val="both"/>
        <w:rPr>
          <w:rFonts w:eastAsia="Calibri" w:cstheme="minorHAnsi"/>
          <w:lang w:eastAsia="en-GB"/>
        </w:rPr>
      </w:pPr>
    </w:p>
    <w:p w14:paraId="4CF01A05" w14:textId="77777777" w:rsidR="00843939" w:rsidRPr="009400CF" w:rsidRDefault="00843939" w:rsidP="00843939">
      <w:pPr>
        <w:spacing w:line="360" w:lineRule="auto"/>
        <w:jc w:val="both"/>
        <w:rPr>
          <w:rFonts w:cstheme="minorHAnsi"/>
        </w:rPr>
      </w:pPr>
      <w:r w:rsidRPr="009400CF">
        <w:rPr>
          <w:rFonts w:cstheme="minorHAnsi"/>
        </w:rPr>
        <w:t>((gender) OR (sex) OR (men)) AND ((systemic sclerosis) OR (CREST) OR (Scleroderma)) AND ((pathogenesis) OR (assessment) OR (classification) OR (clinical trial) OR (impact) OR (burden) OR (treatment) OR (clinical) OR (management) OR (features) OR (therapy) OR (work) OR (qualitative) OR (experience) OR (social) OR (function) OR (distress) OR (disability) OR (symptoms) OR (pain) OR (distress) OR (social) OR (quality of life))</w:t>
      </w:r>
    </w:p>
    <w:p w14:paraId="32231AF1" w14:textId="77777777" w:rsidR="00080B69" w:rsidRPr="009400CF" w:rsidRDefault="00080B69" w:rsidP="00843939">
      <w:pPr>
        <w:spacing w:line="360" w:lineRule="auto"/>
        <w:jc w:val="both"/>
        <w:rPr>
          <w:rFonts w:cstheme="minorHAnsi"/>
        </w:rPr>
      </w:pPr>
    </w:p>
    <w:p w14:paraId="07CD6353" w14:textId="77777777" w:rsidR="00080B69" w:rsidRPr="009400CF" w:rsidRDefault="00080B69" w:rsidP="00843939">
      <w:pPr>
        <w:spacing w:line="360" w:lineRule="auto"/>
        <w:jc w:val="both"/>
        <w:rPr>
          <w:rFonts w:cstheme="minorHAnsi"/>
        </w:rPr>
      </w:pPr>
      <w:r w:rsidRPr="009400CF">
        <w:rPr>
          <w:rFonts w:cstheme="minorHAnsi"/>
        </w:rPr>
        <w:t>In parallel, a specific search was performed to identify manuscripts which were relevant to the psychosocial aspects:</w:t>
      </w:r>
    </w:p>
    <w:p w14:paraId="6D681D79" w14:textId="77777777" w:rsidR="00080B69" w:rsidRPr="009400CF" w:rsidRDefault="00080B69" w:rsidP="00843939">
      <w:pPr>
        <w:spacing w:line="360" w:lineRule="auto"/>
        <w:jc w:val="both"/>
        <w:rPr>
          <w:rFonts w:cstheme="minorHAnsi"/>
        </w:rPr>
      </w:pPr>
    </w:p>
    <w:p w14:paraId="4E3F9F3F" w14:textId="00F352EF" w:rsidR="00080B69" w:rsidRPr="009400CF" w:rsidRDefault="00B53127" w:rsidP="00843939">
      <w:pPr>
        <w:spacing w:line="360" w:lineRule="auto"/>
        <w:jc w:val="both"/>
        <w:rPr>
          <w:rFonts w:cstheme="minorHAnsi"/>
        </w:rPr>
      </w:pPr>
      <w:r>
        <w:rPr>
          <w:rFonts w:cstheme="minorHAnsi"/>
        </w:rPr>
        <w:t>((gender) OR (masculinity) OR (masculine) OR (masculinities) OR (</w:t>
      </w:r>
      <w:proofErr w:type="spellStart"/>
      <w:r>
        <w:rPr>
          <w:rFonts w:cstheme="minorHAnsi"/>
        </w:rPr>
        <w:t>masc</w:t>
      </w:r>
      <w:proofErr w:type="spellEnd"/>
      <w:r>
        <w:rPr>
          <w:rFonts w:cstheme="minorHAnsi"/>
        </w:rPr>
        <w:t xml:space="preserve">*) OR (men’s health) OR (hegemonic)) AND ((systemic sclerosis) OR (scleroderma) OR (SSc) OR (lcSSc) OR (dcSSc)) </w:t>
      </w:r>
      <w:r>
        <w:rPr>
          <w:rFonts w:cstheme="minorHAnsi"/>
        </w:rPr>
        <w:lastRenderedPageBreak/>
        <w:t>AND ((</w:t>
      </w:r>
      <w:r w:rsidR="00080B69" w:rsidRPr="009400CF">
        <w:rPr>
          <w:rFonts w:cstheme="minorHAnsi"/>
        </w:rPr>
        <w:t>Coping</w:t>
      </w:r>
      <w:r>
        <w:rPr>
          <w:rFonts w:cstheme="minorHAnsi"/>
        </w:rPr>
        <w:t>)</w:t>
      </w:r>
      <w:r w:rsidR="00080B69" w:rsidRPr="009400CF">
        <w:rPr>
          <w:rFonts w:cstheme="minorHAnsi"/>
        </w:rPr>
        <w:t xml:space="preserve"> OR </w:t>
      </w:r>
      <w:r>
        <w:rPr>
          <w:rFonts w:cstheme="minorHAnsi"/>
        </w:rPr>
        <w:t>(</w:t>
      </w:r>
      <w:r w:rsidR="00080B69" w:rsidRPr="009400CF">
        <w:rPr>
          <w:rFonts w:cstheme="minorHAnsi"/>
        </w:rPr>
        <w:t>Cope</w:t>
      </w:r>
      <w:r>
        <w:rPr>
          <w:rFonts w:cstheme="minorHAnsi"/>
        </w:rPr>
        <w:t>)</w:t>
      </w:r>
      <w:r w:rsidR="00080B69" w:rsidRPr="009400CF">
        <w:rPr>
          <w:rFonts w:cstheme="minorHAnsi"/>
        </w:rPr>
        <w:t xml:space="preserve"> OR </w:t>
      </w:r>
      <w:r>
        <w:rPr>
          <w:rFonts w:cstheme="minorHAnsi"/>
        </w:rPr>
        <w:t>(</w:t>
      </w:r>
      <w:r w:rsidR="00080B69" w:rsidRPr="009400CF">
        <w:rPr>
          <w:rFonts w:cstheme="minorHAnsi"/>
        </w:rPr>
        <w:t>self-manage*</w:t>
      </w:r>
      <w:r>
        <w:rPr>
          <w:rFonts w:cstheme="minorHAnsi"/>
        </w:rPr>
        <w:t>)</w:t>
      </w:r>
      <w:r w:rsidR="00080B69" w:rsidRPr="009400CF">
        <w:rPr>
          <w:rFonts w:cstheme="minorHAnsi"/>
        </w:rPr>
        <w:t xml:space="preserve"> OR </w:t>
      </w:r>
      <w:r>
        <w:rPr>
          <w:rFonts w:cstheme="minorHAnsi"/>
        </w:rPr>
        <w:t>(</w:t>
      </w:r>
      <w:proofErr w:type="spellStart"/>
      <w:r w:rsidR="00080B69" w:rsidRPr="009400CF">
        <w:rPr>
          <w:rFonts w:cstheme="minorHAnsi"/>
        </w:rPr>
        <w:t>self manage</w:t>
      </w:r>
      <w:r>
        <w:rPr>
          <w:rFonts w:cstheme="minorHAnsi"/>
        </w:rPr>
        <w:t>ment</w:t>
      </w:r>
      <w:proofErr w:type="spellEnd"/>
      <w:r>
        <w:rPr>
          <w:rFonts w:cstheme="minorHAnsi"/>
        </w:rPr>
        <w:t>)</w:t>
      </w:r>
      <w:r w:rsidR="00080B69" w:rsidRPr="009400CF">
        <w:rPr>
          <w:rFonts w:cstheme="minorHAnsi"/>
        </w:rPr>
        <w:t xml:space="preserve"> OR </w:t>
      </w:r>
      <w:r>
        <w:rPr>
          <w:rFonts w:cstheme="minorHAnsi"/>
        </w:rPr>
        <w:t>(</w:t>
      </w:r>
      <w:r w:rsidR="00080B69" w:rsidRPr="009400CF">
        <w:rPr>
          <w:rFonts w:cstheme="minorHAnsi"/>
        </w:rPr>
        <w:t>impact</w:t>
      </w:r>
      <w:r>
        <w:rPr>
          <w:rFonts w:cstheme="minorHAnsi"/>
        </w:rPr>
        <w:t>)</w:t>
      </w:r>
      <w:r w:rsidR="00080B69" w:rsidRPr="009400CF">
        <w:rPr>
          <w:rFonts w:cstheme="minorHAnsi"/>
        </w:rPr>
        <w:t xml:space="preserve"> OR</w:t>
      </w:r>
      <w:r>
        <w:rPr>
          <w:rFonts w:cstheme="minorHAnsi"/>
        </w:rPr>
        <w:t>(</w:t>
      </w:r>
      <w:r w:rsidR="00080B69" w:rsidRPr="009400CF">
        <w:rPr>
          <w:rFonts w:cstheme="minorHAnsi"/>
        </w:rPr>
        <w:t xml:space="preserve"> depress*</w:t>
      </w:r>
      <w:r>
        <w:rPr>
          <w:rFonts w:cstheme="minorHAnsi"/>
        </w:rPr>
        <w:t>)</w:t>
      </w:r>
      <w:r w:rsidR="00080B69" w:rsidRPr="009400CF">
        <w:rPr>
          <w:rFonts w:cstheme="minorHAnsi"/>
        </w:rPr>
        <w:t xml:space="preserve"> OR </w:t>
      </w:r>
      <w:r>
        <w:rPr>
          <w:rFonts w:cstheme="minorHAnsi"/>
        </w:rPr>
        <w:t>(</w:t>
      </w:r>
      <w:r w:rsidR="00080B69" w:rsidRPr="009400CF">
        <w:rPr>
          <w:rFonts w:cstheme="minorHAnsi"/>
        </w:rPr>
        <w:t>low mood</w:t>
      </w:r>
      <w:r>
        <w:rPr>
          <w:rFonts w:cstheme="minorHAnsi"/>
        </w:rPr>
        <w:t>)</w:t>
      </w:r>
      <w:r w:rsidR="00080B69" w:rsidRPr="009400CF">
        <w:rPr>
          <w:rFonts w:cstheme="minorHAnsi"/>
        </w:rPr>
        <w:t xml:space="preserve"> OR </w:t>
      </w:r>
      <w:r>
        <w:rPr>
          <w:rFonts w:cstheme="minorHAnsi"/>
        </w:rPr>
        <w:t>(</w:t>
      </w:r>
      <w:r w:rsidR="00080B69" w:rsidRPr="009400CF">
        <w:rPr>
          <w:rFonts w:cstheme="minorHAnsi"/>
        </w:rPr>
        <w:t>emotion</w:t>
      </w:r>
      <w:r>
        <w:rPr>
          <w:rFonts w:cstheme="minorHAnsi"/>
        </w:rPr>
        <w:t>)</w:t>
      </w:r>
      <w:r w:rsidR="00080B69" w:rsidRPr="009400CF">
        <w:rPr>
          <w:rFonts w:cstheme="minorHAnsi"/>
        </w:rPr>
        <w:t xml:space="preserve"> OR </w:t>
      </w:r>
      <w:r>
        <w:rPr>
          <w:rFonts w:cstheme="minorHAnsi"/>
        </w:rPr>
        <w:t>(</w:t>
      </w:r>
      <w:r w:rsidR="00080B69" w:rsidRPr="009400CF">
        <w:rPr>
          <w:rFonts w:cstheme="minorHAnsi"/>
        </w:rPr>
        <w:t>quality of life</w:t>
      </w:r>
      <w:r>
        <w:rPr>
          <w:rFonts w:cstheme="minorHAnsi"/>
        </w:rPr>
        <w:t>)</w:t>
      </w:r>
      <w:r w:rsidR="00080B69" w:rsidRPr="009400CF">
        <w:rPr>
          <w:rFonts w:cstheme="minorHAnsi"/>
        </w:rPr>
        <w:t xml:space="preserve"> OR </w:t>
      </w:r>
      <w:r>
        <w:rPr>
          <w:rFonts w:cstheme="minorHAnsi"/>
        </w:rPr>
        <w:t>(</w:t>
      </w:r>
      <w:r w:rsidR="00080B69" w:rsidRPr="009400CF">
        <w:rPr>
          <w:rFonts w:cstheme="minorHAnsi"/>
        </w:rPr>
        <w:t>QOL</w:t>
      </w:r>
      <w:r>
        <w:rPr>
          <w:rFonts w:cstheme="minorHAnsi"/>
        </w:rPr>
        <w:t>)</w:t>
      </w:r>
      <w:r w:rsidR="00080B69" w:rsidRPr="009400CF">
        <w:rPr>
          <w:rFonts w:cstheme="minorHAnsi"/>
        </w:rPr>
        <w:t xml:space="preserve"> OR </w:t>
      </w:r>
      <w:r>
        <w:rPr>
          <w:rFonts w:cstheme="minorHAnsi"/>
        </w:rPr>
        <w:t>(</w:t>
      </w:r>
      <w:r w:rsidR="00080B69" w:rsidRPr="009400CF">
        <w:rPr>
          <w:rFonts w:cstheme="minorHAnsi"/>
        </w:rPr>
        <w:t>helplessness</w:t>
      </w:r>
      <w:r>
        <w:rPr>
          <w:rFonts w:cstheme="minorHAnsi"/>
        </w:rPr>
        <w:t>)</w:t>
      </w:r>
      <w:r w:rsidR="00080B69" w:rsidRPr="009400CF">
        <w:rPr>
          <w:rFonts w:cstheme="minorHAnsi"/>
        </w:rPr>
        <w:t xml:space="preserve"> OR </w:t>
      </w:r>
      <w:r>
        <w:rPr>
          <w:rFonts w:cstheme="minorHAnsi"/>
        </w:rPr>
        <w:t>(</w:t>
      </w:r>
      <w:r w:rsidR="00080B69" w:rsidRPr="009400CF">
        <w:rPr>
          <w:rFonts w:cstheme="minorHAnsi"/>
        </w:rPr>
        <w:t>wellbeing</w:t>
      </w:r>
      <w:r>
        <w:rPr>
          <w:rFonts w:cstheme="minorHAnsi"/>
        </w:rPr>
        <w:t>)</w:t>
      </w:r>
      <w:r w:rsidR="00080B69" w:rsidRPr="009400CF">
        <w:rPr>
          <w:rFonts w:cstheme="minorHAnsi"/>
        </w:rPr>
        <w:t xml:space="preserve"> OR </w:t>
      </w:r>
      <w:r>
        <w:rPr>
          <w:rFonts w:cstheme="minorHAnsi"/>
        </w:rPr>
        <w:t>(</w:t>
      </w:r>
      <w:r w:rsidR="00080B69" w:rsidRPr="009400CF">
        <w:rPr>
          <w:rFonts w:cstheme="minorHAnsi"/>
        </w:rPr>
        <w:t>adjustment</w:t>
      </w:r>
      <w:r>
        <w:rPr>
          <w:rFonts w:cstheme="minorHAnsi"/>
        </w:rPr>
        <w:t>)</w:t>
      </w:r>
      <w:r w:rsidR="00080B69" w:rsidRPr="009400CF">
        <w:rPr>
          <w:rFonts w:cstheme="minorHAnsi"/>
        </w:rPr>
        <w:t xml:space="preserve"> OR </w:t>
      </w:r>
      <w:r>
        <w:rPr>
          <w:rFonts w:cstheme="minorHAnsi"/>
        </w:rPr>
        <w:t>(</w:t>
      </w:r>
      <w:r w:rsidR="00080B69" w:rsidRPr="009400CF">
        <w:rPr>
          <w:rFonts w:cstheme="minorHAnsi"/>
        </w:rPr>
        <w:t>adaptation</w:t>
      </w:r>
      <w:r>
        <w:rPr>
          <w:rFonts w:cstheme="minorHAnsi"/>
        </w:rPr>
        <w:t>)</w:t>
      </w:r>
      <w:r w:rsidR="00080B69" w:rsidRPr="009400CF">
        <w:rPr>
          <w:rFonts w:cstheme="minorHAnsi"/>
        </w:rPr>
        <w:t xml:space="preserve"> OR </w:t>
      </w:r>
      <w:r>
        <w:rPr>
          <w:rFonts w:cstheme="minorHAnsi"/>
        </w:rPr>
        <w:t>(</w:t>
      </w:r>
      <w:r w:rsidR="00080B69" w:rsidRPr="009400CF">
        <w:rPr>
          <w:rFonts w:cstheme="minorHAnsi"/>
        </w:rPr>
        <w:t>identity</w:t>
      </w:r>
      <w:r>
        <w:rPr>
          <w:rFonts w:cstheme="minorHAnsi"/>
        </w:rPr>
        <w:t>)</w:t>
      </w:r>
      <w:r w:rsidR="00080B69" w:rsidRPr="009400CF">
        <w:rPr>
          <w:rFonts w:cstheme="minorHAnsi"/>
        </w:rPr>
        <w:t xml:space="preserve"> OR </w:t>
      </w:r>
      <w:r>
        <w:rPr>
          <w:rFonts w:cstheme="minorHAnsi"/>
        </w:rPr>
        <w:t>(</w:t>
      </w:r>
      <w:proofErr w:type="spellStart"/>
      <w:r w:rsidR="00080B69" w:rsidRPr="009400CF">
        <w:rPr>
          <w:rFonts w:cstheme="minorHAnsi"/>
        </w:rPr>
        <w:t>self care</w:t>
      </w:r>
      <w:proofErr w:type="spellEnd"/>
      <w:r>
        <w:rPr>
          <w:rFonts w:cstheme="minorHAnsi"/>
        </w:rPr>
        <w:t>)</w:t>
      </w:r>
      <w:r w:rsidR="00080B69" w:rsidRPr="009400CF">
        <w:rPr>
          <w:rFonts w:cstheme="minorHAnsi"/>
        </w:rPr>
        <w:t xml:space="preserve"> OR </w:t>
      </w:r>
      <w:r>
        <w:rPr>
          <w:rFonts w:cstheme="minorHAnsi"/>
        </w:rPr>
        <w:t>(</w:t>
      </w:r>
      <w:r w:rsidR="00080B69" w:rsidRPr="009400CF">
        <w:rPr>
          <w:rFonts w:cstheme="minorHAnsi"/>
        </w:rPr>
        <w:t>self-care</w:t>
      </w:r>
      <w:r>
        <w:rPr>
          <w:rFonts w:cstheme="minorHAnsi"/>
        </w:rPr>
        <w:t>)</w:t>
      </w:r>
      <w:r w:rsidR="00080B69" w:rsidRPr="009400CF">
        <w:rPr>
          <w:rFonts w:cstheme="minorHAnsi"/>
        </w:rPr>
        <w:t xml:space="preserve"> OR </w:t>
      </w:r>
      <w:r>
        <w:rPr>
          <w:rFonts w:cstheme="minorHAnsi"/>
        </w:rPr>
        <w:t>(</w:t>
      </w:r>
      <w:proofErr w:type="spellStart"/>
      <w:r w:rsidR="00080B69" w:rsidRPr="009400CF">
        <w:rPr>
          <w:rFonts w:cstheme="minorHAnsi"/>
        </w:rPr>
        <w:t>self belief</w:t>
      </w:r>
      <w:proofErr w:type="spellEnd"/>
      <w:r>
        <w:rPr>
          <w:rFonts w:cstheme="minorHAnsi"/>
        </w:rPr>
        <w:t>)</w:t>
      </w:r>
      <w:r w:rsidR="00080B69" w:rsidRPr="009400CF">
        <w:rPr>
          <w:rFonts w:cstheme="minorHAnsi"/>
        </w:rPr>
        <w:t xml:space="preserve"> OR </w:t>
      </w:r>
      <w:r>
        <w:rPr>
          <w:rFonts w:cstheme="minorHAnsi"/>
        </w:rPr>
        <w:t>(</w:t>
      </w:r>
      <w:r w:rsidR="00080B69" w:rsidRPr="009400CF">
        <w:rPr>
          <w:rFonts w:cstheme="minorHAnsi"/>
        </w:rPr>
        <w:t>self-belief</w:t>
      </w:r>
      <w:r>
        <w:rPr>
          <w:rFonts w:cstheme="minorHAnsi"/>
        </w:rPr>
        <w:t>)</w:t>
      </w:r>
      <w:r w:rsidR="00080B69" w:rsidRPr="009400CF">
        <w:rPr>
          <w:rFonts w:cstheme="minorHAnsi"/>
        </w:rPr>
        <w:t xml:space="preserve"> OR </w:t>
      </w:r>
      <w:r>
        <w:rPr>
          <w:rFonts w:cstheme="minorHAnsi"/>
        </w:rPr>
        <w:t>(</w:t>
      </w:r>
      <w:proofErr w:type="spellStart"/>
      <w:r w:rsidR="00080B69" w:rsidRPr="009400CF">
        <w:rPr>
          <w:rFonts w:cstheme="minorHAnsi"/>
        </w:rPr>
        <w:t>self efficacy</w:t>
      </w:r>
      <w:proofErr w:type="spellEnd"/>
      <w:r>
        <w:rPr>
          <w:rFonts w:cstheme="minorHAnsi"/>
        </w:rPr>
        <w:t>)</w:t>
      </w:r>
      <w:r w:rsidR="00080B69" w:rsidRPr="009400CF">
        <w:rPr>
          <w:rFonts w:cstheme="minorHAnsi"/>
        </w:rPr>
        <w:t xml:space="preserve"> OR </w:t>
      </w:r>
      <w:r>
        <w:rPr>
          <w:rFonts w:cstheme="minorHAnsi"/>
        </w:rPr>
        <w:t>(</w:t>
      </w:r>
      <w:r w:rsidR="00080B69" w:rsidRPr="009400CF">
        <w:rPr>
          <w:rFonts w:cstheme="minorHAnsi"/>
        </w:rPr>
        <w:t>self-efficacy</w:t>
      </w:r>
      <w:r>
        <w:rPr>
          <w:rFonts w:cstheme="minorHAnsi"/>
        </w:rPr>
        <w:t>)</w:t>
      </w:r>
      <w:r w:rsidR="00080B69" w:rsidRPr="009400CF">
        <w:rPr>
          <w:rFonts w:cstheme="minorHAnsi"/>
        </w:rPr>
        <w:t xml:space="preserve"> OR </w:t>
      </w:r>
      <w:r>
        <w:rPr>
          <w:rFonts w:cstheme="minorHAnsi"/>
        </w:rPr>
        <w:t>(</w:t>
      </w:r>
      <w:r w:rsidR="00080B69" w:rsidRPr="009400CF">
        <w:rPr>
          <w:rFonts w:cstheme="minorHAnsi"/>
        </w:rPr>
        <w:t>support</w:t>
      </w:r>
      <w:r>
        <w:rPr>
          <w:rFonts w:cstheme="minorHAnsi"/>
        </w:rPr>
        <w:t>)</w:t>
      </w:r>
      <w:r w:rsidR="00080B69" w:rsidRPr="009400CF">
        <w:rPr>
          <w:rFonts w:cstheme="minorHAnsi"/>
        </w:rPr>
        <w:t xml:space="preserve"> OR </w:t>
      </w:r>
      <w:r>
        <w:rPr>
          <w:rFonts w:cstheme="minorHAnsi"/>
        </w:rPr>
        <w:t>(</w:t>
      </w:r>
      <w:r w:rsidR="00080B69" w:rsidRPr="009400CF">
        <w:rPr>
          <w:rFonts w:cstheme="minorHAnsi"/>
        </w:rPr>
        <w:t>psych*</w:t>
      </w:r>
      <w:r>
        <w:rPr>
          <w:rFonts w:cstheme="minorHAnsi"/>
        </w:rPr>
        <w:t>)).</w:t>
      </w:r>
    </w:p>
    <w:p w14:paraId="79CD0A20" w14:textId="77777777" w:rsidR="00843939" w:rsidRPr="009400CF" w:rsidRDefault="00843939" w:rsidP="00843939">
      <w:pPr>
        <w:spacing w:line="360" w:lineRule="auto"/>
        <w:jc w:val="both"/>
        <w:rPr>
          <w:rFonts w:eastAsia="Calibri" w:cstheme="minorHAnsi"/>
          <w:lang w:eastAsia="en-GB"/>
        </w:rPr>
      </w:pPr>
    </w:p>
    <w:p w14:paraId="4A0A7073" w14:textId="207D73E2" w:rsidR="00843939" w:rsidRPr="009400CF" w:rsidRDefault="00843939" w:rsidP="00843939">
      <w:pPr>
        <w:spacing w:line="360" w:lineRule="auto"/>
        <w:jc w:val="both"/>
        <w:rPr>
          <w:rFonts w:eastAsia="Calibri" w:cstheme="minorHAnsi"/>
          <w:lang w:eastAsia="en-GB"/>
        </w:rPr>
      </w:pPr>
      <w:r w:rsidRPr="009400CF">
        <w:rPr>
          <w:rFonts w:eastAsia="Calibri" w:cstheme="minorHAnsi"/>
          <w:lang w:eastAsia="en-GB"/>
        </w:rPr>
        <w:t xml:space="preserve">The titles and abstracts of journal articles identified from this search strategy formed the main basis of identifying the relevant works. We also performed grey searches of the manuscripts </w:t>
      </w:r>
      <w:r w:rsidR="00143CBA">
        <w:rPr>
          <w:rFonts w:eastAsia="Calibri" w:cstheme="minorHAnsi"/>
          <w:lang w:eastAsia="en-GB"/>
        </w:rPr>
        <w:t>that</w:t>
      </w:r>
      <w:r w:rsidR="00143CBA" w:rsidRPr="009400CF">
        <w:rPr>
          <w:rFonts w:eastAsia="Calibri" w:cstheme="minorHAnsi"/>
          <w:lang w:eastAsia="en-GB"/>
        </w:rPr>
        <w:t xml:space="preserve"> </w:t>
      </w:r>
      <w:r w:rsidRPr="009400CF">
        <w:rPr>
          <w:rFonts w:eastAsia="Calibri" w:cstheme="minorHAnsi"/>
          <w:lang w:eastAsia="en-GB"/>
        </w:rPr>
        <w:t xml:space="preserve">were cited within these articles. </w:t>
      </w:r>
      <w:r w:rsidR="00E86C1A">
        <w:rPr>
          <w:rFonts w:eastAsia="Calibri" w:cstheme="minorHAnsi"/>
          <w:lang w:eastAsia="en-GB"/>
        </w:rPr>
        <w:t>We excluded articles relating to erectile dysfunction as the focus of this review was on gender-related differences in SSc.</w:t>
      </w:r>
    </w:p>
    <w:p w14:paraId="0D88CB50" w14:textId="77777777" w:rsidR="00843939" w:rsidRPr="009400CF" w:rsidRDefault="00843939" w:rsidP="00A66545">
      <w:pPr>
        <w:spacing w:line="360" w:lineRule="auto"/>
        <w:jc w:val="both"/>
        <w:rPr>
          <w:rFonts w:cstheme="minorHAnsi"/>
        </w:rPr>
      </w:pPr>
    </w:p>
    <w:p w14:paraId="53EC863E" w14:textId="7C219BF8" w:rsidR="001E64C6" w:rsidRPr="00EC796E" w:rsidRDefault="00C509F7" w:rsidP="00A66545">
      <w:pPr>
        <w:spacing w:line="360" w:lineRule="auto"/>
        <w:jc w:val="both"/>
        <w:rPr>
          <w:rFonts w:cstheme="minorHAnsi"/>
          <w:b/>
          <w:bCs/>
          <w:u w:val="single"/>
        </w:rPr>
      </w:pPr>
      <w:r>
        <w:rPr>
          <w:rFonts w:cstheme="minorHAnsi"/>
          <w:b/>
          <w:bCs/>
          <w:u w:val="single"/>
        </w:rPr>
        <w:t xml:space="preserve">3. </w:t>
      </w:r>
      <w:r w:rsidR="001E64C6" w:rsidRPr="00EC796E">
        <w:rPr>
          <w:rFonts w:cstheme="minorHAnsi"/>
          <w:b/>
          <w:bCs/>
          <w:u w:val="single"/>
        </w:rPr>
        <w:t>Epidemiology of SSc</w:t>
      </w:r>
    </w:p>
    <w:p w14:paraId="33E6CB9F" w14:textId="549DB529" w:rsidR="00BD15D9" w:rsidRPr="009400CF" w:rsidRDefault="00E13753" w:rsidP="00A66545">
      <w:pPr>
        <w:spacing w:line="360" w:lineRule="auto"/>
        <w:jc w:val="both"/>
        <w:rPr>
          <w:rFonts w:cstheme="minorHAnsi"/>
        </w:rPr>
      </w:pPr>
      <w:r w:rsidRPr="009400CF">
        <w:rPr>
          <w:rFonts w:cstheme="minorHAnsi"/>
        </w:rPr>
        <w:t>SSc is more</w:t>
      </w:r>
      <w:r w:rsidR="00EC796E">
        <w:rPr>
          <w:rFonts w:cstheme="minorHAnsi"/>
        </w:rPr>
        <w:t xml:space="preserve"> common</w:t>
      </w:r>
      <w:r w:rsidR="00143CBA">
        <w:rPr>
          <w:rFonts w:cstheme="minorHAnsi"/>
        </w:rPr>
        <w:t xml:space="preserve"> </w:t>
      </w:r>
      <w:r w:rsidR="005A6646" w:rsidRPr="009400CF">
        <w:rPr>
          <w:rFonts w:cstheme="minorHAnsi"/>
        </w:rPr>
        <w:t xml:space="preserve">in </w:t>
      </w:r>
      <w:r w:rsidR="009F7EA6">
        <w:rPr>
          <w:rFonts w:cstheme="minorHAnsi"/>
        </w:rPr>
        <w:t>females</w:t>
      </w:r>
      <w:r w:rsidR="005A6646" w:rsidRPr="009400CF">
        <w:rPr>
          <w:rFonts w:cstheme="minorHAnsi"/>
        </w:rPr>
        <w:t xml:space="preserve"> compared to </w:t>
      </w:r>
      <w:r w:rsidR="009F7EA6">
        <w:rPr>
          <w:rFonts w:cstheme="minorHAnsi"/>
        </w:rPr>
        <w:t>males</w:t>
      </w:r>
      <w:r w:rsidR="005A6646" w:rsidRPr="009400CF">
        <w:rPr>
          <w:rFonts w:cstheme="minorHAnsi"/>
        </w:rPr>
        <w:t xml:space="preserve">; although the </w:t>
      </w:r>
      <w:r w:rsidR="00F24E0D">
        <w:rPr>
          <w:rFonts w:cstheme="minorHAnsi"/>
        </w:rPr>
        <w:t xml:space="preserve">exact </w:t>
      </w:r>
      <w:r w:rsidR="005A6646" w:rsidRPr="009400CF">
        <w:rPr>
          <w:rFonts w:cstheme="minorHAnsi"/>
        </w:rPr>
        <w:t xml:space="preserve">ratio between the sexes has varied </w:t>
      </w:r>
      <w:r w:rsidR="00F24E0D">
        <w:rPr>
          <w:rFonts w:cstheme="minorHAnsi"/>
        </w:rPr>
        <w:t>widely</w:t>
      </w:r>
      <w:r w:rsidR="005A6646" w:rsidRPr="009400CF">
        <w:rPr>
          <w:rFonts w:cstheme="minorHAnsi"/>
        </w:rPr>
        <w:t xml:space="preserve"> in the reported literature. In general, the ratio between </w:t>
      </w:r>
      <w:r w:rsidR="009F7EA6">
        <w:rPr>
          <w:rFonts w:cstheme="minorHAnsi"/>
        </w:rPr>
        <w:t>female</w:t>
      </w:r>
      <w:r w:rsidR="005A6646" w:rsidRPr="009400CF">
        <w:rPr>
          <w:rFonts w:cstheme="minorHAnsi"/>
        </w:rPr>
        <w:t xml:space="preserve"> and male</w:t>
      </w:r>
      <w:r w:rsidR="00F24E0D">
        <w:rPr>
          <w:rFonts w:cstheme="minorHAnsi"/>
        </w:rPr>
        <w:t>s</w:t>
      </w:r>
      <w:r w:rsidR="005A6646" w:rsidRPr="009400CF">
        <w:rPr>
          <w:rFonts w:cstheme="minorHAnsi"/>
        </w:rPr>
        <w:t xml:space="preserve"> SSc patients is considered to be </w:t>
      </w:r>
      <w:r w:rsidR="00D84941" w:rsidRPr="009400CF">
        <w:rPr>
          <w:rFonts w:cstheme="minorHAnsi"/>
        </w:rPr>
        <w:t xml:space="preserve">approximately </w:t>
      </w:r>
      <w:r w:rsidR="005A6646" w:rsidRPr="009400CF">
        <w:rPr>
          <w:rFonts w:cstheme="minorHAnsi"/>
        </w:rPr>
        <w:t xml:space="preserve">3:1 </w:t>
      </w:r>
      <w:r w:rsidR="00D84941" w:rsidRPr="009400CF">
        <w:rPr>
          <w:rFonts w:cstheme="minorHAnsi"/>
        </w:rPr>
        <w:t>and as high as</w:t>
      </w:r>
      <w:r w:rsidR="005A6646" w:rsidRPr="009400CF">
        <w:rPr>
          <w:rFonts w:cstheme="minorHAnsi"/>
        </w:rPr>
        <w:t xml:space="preserve"> </w:t>
      </w:r>
      <w:r w:rsidR="00D84941" w:rsidRPr="009400CF">
        <w:rPr>
          <w:rFonts w:cstheme="minorHAnsi"/>
        </w:rPr>
        <w:t>7-8</w:t>
      </w:r>
      <w:r w:rsidR="005A6646" w:rsidRPr="009400CF">
        <w:rPr>
          <w:rFonts w:cstheme="minorHAnsi"/>
        </w:rPr>
        <w:t>:1</w:t>
      </w:r>
      <w:r w:rsidR="00D84941" w:rsidRPr="009400CF">
        <w:rPr>
          <w:rFonts w:cstheme="minorHAnsi"/>
        </w:rPr>
        <w:t xml:space="preserve"> </w:t>
      </w:r>
      <w:r w:rsidR="00957FB0" w:rsidRPr="009400CF">
        <w:rPr>
          <w:rFonts w:cstheme="minorHAnsi"/>
        </w:rPr>
        <w:fldChar w:fldCharType="begin" w:fldLock="1"/>
      </w:r>
      <w:r w:rsidR="004F2239">
        <w:rPr>
          <w:rFonts w:cstheme="minorHAnsi"/>
        </w:rPr>
        <w:instrText>ADDIN CSL_CITATION {"citationItems":[{"id":"ITEM-1","itemData":{"DOI":"10.7326/0003-4819-74-5-714","ISSN":"0003-4819","abstract":"A large-scale epidemiologic study of scleroderma was completed, including 86 patients who met specified criteria and who were hospital-diagnosed from 1947 through 1968. The average annual incidence was 2.7 new patients per million population, with rates three times higher in females than males for both whites and negroes. No significant racial differences in incidence were observed. There were few childhood cases compared with adult cases, and no male scleroderma patient under age 25 was identified. Incidence increased with age, peaking in the oldest age group studied (65+ years). No socioeconomic variables affecting scleroderma incidence were identified, nor was there epidemiologic evidence of an infectious agent contributing to its cause. The observed age, race, and sex pattern of occurrence of scleroderma resembles that of adult rheumatoid arthritis. Considering the occurrence of vascular lesions in scleroderma, these epidemiologic data suggest a sex- and age-influenced vascular abnormality involved in this disease.","author":[{"dropping-particle":"","family":"Medsger Jr.","given":"Thomas A","non-dropping-particle":"","parse-names":false,"suffix":""},{"dropping-particle":"","family":"Masi","given":"Alfonse","non-dropping-particle":"","parse-names":false,"suffix":""}],"container-title":"Annals of Internal Medicine","id":"ITEM-1","issue":"5","issued":{"date-parts":[["1971","5","1"]]},"page":"714-721","title":"Epidemiology of Systemic Sclerosis (Scleroderma)","type":"article-journal","volume":"74"},"uris":["http://www.mendeley.com/documents/?uuid=66fe3c0d-71e7-4f8a-965a-cfaba1cb7395"]},{"id":"ITEM-2","itemData":{"DOI":"https://doi.org/10.1016/S0025-6196(12)60294-8","ISSN":"0025-6196","abstract":"The incidence and prevalence rates of connective tissue disease syndromes in Rochester, Minnesota, from 1950 through 1979 are reported. The incidence of definite systemic lupus erythematosus (SLE) has not increased since 7 960. The incidence of SLE in the elderly population was higher than that in previous reports. Rates of SLE and discoid lupus erythematosus were approximately equal. Other diagnoses (in decreasing order of frequency) were suspected lupus erythematosus, scleroderma, drug-induced lupus, and overlapping connective tissue disease syndromes. The 10-year survival of patients with definite SLE was decreased, and the survival of patients with suspected SLE was the same as that of the general population.","author":[{"dropping-particle":"","family":"Michet Jr","given":"Clement","non-dropping-particle":"","parse-names":false,"suffix":""},{"dropping-particle":"","family":"McKenna","given":"Charles","non-dropping-particle":"","parse-names":false,"suffix":""},{"dropping-particle":"","family":"Elveback","given":"Lila","non-dropping-particle":"","parse-names":false,"suffix":""},{"dropping-particle":"","family":"Kaslow","given":"Richard","non-dropping-particle":"","parse-names":false,"suffix":""},{"dropping-particle":"","family":"Kurland","given":"Leonard","non-dropping-particle":"","parse-names":false,"suffix":""}],"container-title":"Mayo Clinic Proceedings","id":"ITEM-2","issue":"2","issued":{"date-parts":[["1985"]]},"page":"105-113","title":"Epidemiology of Systemic Lupus Erythematosus and Other Connective Tissue Diseases in Rochester, Minnesota, 1950 Through 1979","type":"article-journal","volume":"60"},"uris":["http://www.mendeley.com/documents/?uuid=830a5514-9b22-4373-8c4c-95f74a8bc102"]},{"id":"ITEM-3","itemData":{"author":[{"dropping-particle":"","family":"Silman","given":"AJ","non-dropping-particle":"","parse-names":false,"suffix":""}],"container-title":"Curr Opin Rheumatol","id":"ITEM-3","issued":{"date-parts":[["1991"]]},"page":"967-72.","title":"Epidemiology of scleroderma","type":"article-journal","volume":"3"},"uris":["http://www.mendeley.com/documents/?uuid=f01c4f6d-e68b-4d51-95ea-ae91cc007e04"]},{"id":"ITEM-4","itemData":{"DOI":"10.1136/ard.53.8.502","ISSN":"0003-4967","abstract":"OBJECTIVES: To investigate the incidence, prevalence and clinical features of systemic sclerosis (SS) in Iceland. METHODS: All patients diagnosed with SS from 1975-90 were included. Retrieval for the study began in 1980 and was carried out by computerised search from registers of all hospitals and health care clinics and death registration files, and with personal communication with doctors in Iceland. RESULTS: Over a 16 year period from 1975-90, 15 new cases were found with an incidence of 0.7 and 0.05/100,000, for females and males at risk respectively, and 0.38 for both sexes. At the end of 1990 there were 18 patients alive with SS, 13 with limited and five with diffuse cutaneous involvement. The age standardised prevalence was 11.9 and 1.5/100,000 for females and males at risk respectively. The crude prevalence rate for both sexes was 7.1/100,000. There were five deaths, two patients died of SS related causes, one had SS renal disease. The relative risk of death was similar to that in the general population. The calculated five year survival rate was 100% and the 10 year survival rate 81%. No HLA antigen association was found. CONCLUSION: Compared with previous surveys this study shows a low incidence of systemic sclerosis and a high proportion of patients with limited cutaneous involvement.","author":[{"dropping-particle":"","family":"Geirsson","given":"A J","non-dropping-particle":"","parse-names":false,"suffix":""},{"dropping-particle":"","family":"Steinsson","given":"K","non-dropping-particle":"","parse-names":false,"suffix":""},{"dropping-particle":"","family":"Guthmundsson","given":"S","non-dropping-particle":"","parse-names":false,"suffix":""},{"dropping-particle":"","family":"Sigurthsson","given":"V","non-dropping-particle":"","parse-names":false,"suffix":""}],"container-title":"Annals of the rheumatic diseases","id":"ITEM-4","issue":"8","issued":{"date-parts":[["1994","8"]]},"language":"eng","page":"502-505","title":"Systemic sclerosis in Iceland. A nationwide epidemiological study","type":"article-journal","volume":"53"},"uris":["http://www.mendeley.com/documents/?uuid=3e23a3e6-5627-4045-87e5-ec44b48518dc"]},{"id":"ITEM-5","itemData":{"DOI":"10.1111/j.1445-5994.1995.tb02854.x","ISSN":"0004-8291","abstract":"Abstract Background: Scleroderma is a systemic rheumatic disorder seen in a wide range of clinical specialties. Aims: To establish the prevalence and mortality rates of scleroderma in South Australia (SA), to determine the relative frequency and characteristics of the three principal subsets (diffuse, limited and overlap), and to examine the role of nailfold capillaroscopy in subset identification and implied prognosis. Methods: Outpatient and discharge diagnostic indexes from five major teaching hospitals in SA were reviewed between February 1987 and November 1993. A total of 215 patients with scleroderma were identified. Case notes of 115 of these patients were reviewed in order to validate scleroderma diagnosis, and subset characteristics such as sex, mean age at diagnosis, extent of skin involvement, internal organ involvement and serology were analysed. Fifty-two of these patients were then examined prospectively to confirm positive discharge diagnosis, and nailfold capillaroscopy was performed on these patients. Results: The point prevalence of scleroderma in SA for 1993 was estimated to be 208/106. This figure is a conservative estimate and is higher than most other reported series. The female to male ratio was 4:1. The majority of patients had limited disease with a ratio of 6:1:1.6 limited vs diffuse vs overlap. Systemic involvement excluding the oesophageal component in limited disease was found predominantly in the diffuse group. Autoimmune serology was positive in 90% of patients, with Scl-70 being more common in diffuse scleroderma, anti-centromere antibody (ACA) in the limited form and anti-ribonucleoprotein (RNP) in the overlap form. Nailfold capillaroscopy was useful in predicting disease-subtype as capillary dilatation was observed predominantly in limited disease, and capillary dropout in diffuse disease. Conclusions: Scleroderma is more common in SA than previously recognised. Limited disease is more common than diffuse or overlap disease, carries a better prognosis and is associated with ACA. Nailfold capillaroscopy is a useful tool in disease assessment and may provide useful diagnostic and prognostic information.","author":[{"dropping-particle":"","family":"Chandran","given":"GEETHA","non-dropping-particle":"","parse-names":false,"suffix":""},{"dropping-particle":"","family":"Ahern","given":"M J","non-dropping-particle":"","parse-names":false,"suffix":""},{"dropping-particle":"","family":"Smith","given":"M","non-dropping-particle":"","parse-names":false,"suffix":""},{"dropping-particle":"","family":"Roberts-Thomson","given":"P J","non-dropping-particle":"","parse-names":false,"suffix":""}],"container-title":"Australian and New Zealand Journal of Medicine","id":"ITEM-5","issue":"6","issued":{"date-parts":[["1995","12","1"]]},"note":"doi: 10.1111/j.1445-5994.1995.tb02854.x","page":"688-694","publisher":"John Wiley &amp; Sons, Ltd (10.1111)","title":"A study of scleroderma in South Australia: prevalence, subset characteristics and nailfold capillaroscopy","type":"article-journal","volume":"25"},"uris":["http://www.mendeley.com/documents/?uuid=870a4e35-7ee4-4497-9b90-ec1f5b7c634d"]},{"id":"ITEM-6","itemData":{"DOI":"10.1002/art.1780390814","ISSN":"0004-3591","abstract":"Abstract Objective. To investigate a high prevalence of systemic sclerosis (SSc; scleroderma) in a well-defined population of 21,255 Choctaw Indians residing in 8 southeastern Oklahoma counties who were ?users? of Indian Health Services. Methods. A case?control study of 12 SSc cases and 48 matched non-SSc controls (4 per case) was conducted to investigate potential occupational, residential, and infectious exposures, as well as genetic factors which might predispose to SSc. HLA class II alleles were determined by DNA oligotyping, and class I and III alleles were defined serologically. Results. The prevalence of SSc in full-blooded Choctaws was at least 8/1,704, or 469/100,000 (95% confidence interval [95% CI] 203?930) over the 4-year interval 1990?1994 and was significantly higher than that among non-full-blooded Choctaws (6/19,551, or 31/100,000) (P = 0.00001, odds ratio [OR] = 15.4, 95% CI 4.9?49.8). The overall prevalence of SSc in Oklahoma Choctaws (66/100,000) also was significantly higher than that in other Native Americans in Oklahoma (9.5/100,000) (P = 10?6, OR = 6.95, 95% CI 33?13.7), who showed a prevalence similar to that reported for whites (2.1?25.3/100,000). Among the SSc cases, there was striking homogeneity of disease expression with the majority exhibiting diffuse scleroderma, pulmonary fibrosis, and autoantibodies to topoisomerase I. No environmental exposures were found to be in excess among cases versus controls. The strongest risk factor for SSc in cases (100%) versus controls (54%) was an HLA haplotype bearing the alleles B35, Cw4, DRB1*1602 (DR2), DQA1*O501, and DQB1*0301 (DQ7) (P = 0.002, Pcorr = 0.036, OR = 21, 95% CI 2.9?437). Survey of another group of Choctaws residing in another state revealed no cases of SSc despite a high frequency of the same HLA haplotype. Conclusion. Full-blooded Choctaw Native Americans living in southeastern Oklahoma have the highest prevalence of SSc yet found in any population. A major risk factor for disease is a uniquely Amerindian HLA haplotype; however, additional genes and/or an as-yet-unidentified environmental exposure seem likely.","author":[{"dropping-particle":"","family":"Arnett","given":"Frank C","non-dropping-particle":"","parse-names":false,"suffix":""},{"dropping-particle":"","family":"Howard","given":"Robert F","non-dropping-particle":"","parse-names":false,"suffix":""},{"dropping-particle":"","family":"Tan","given":"Filemon","non-dropping-particle":"","parse-names":false,"suffix":""},{"dropping-particle":"","family":"Moulds","given":"Joann M","non-dropping-particle":"","parse-names":false,"suffix":""},{"dropping-particle":"","family":"Bias","given":"Wilma B","non-dropping-particle":"","parse-names":false,"suffix":""},{"dropping-particle":"","family":"Durban","given":"Egon","non-dropping-particle":"","parse-names":false,"suffix":""},{"dropping-particle":"","family":"Cameron","given":"H Daniel","non-dropping-particle":"","parse-names":false,"suffix":""},{"dropping-particle":"","family":"Paxton","given":"Gabe","non-dropping-particle":"","parse-names":false,"suffix":""},{"dropping-particle":"","family":"Hodge","given":"Trevor J","non-dropping-particle":"","parse-names":false,"suffix":""},{"dropping-particle":"","family":"Weathers","given":"Paul E","non-dropping-particle":"","parse-names":false,"suffix":""},{"dropping-particle":"","family":"Reveille","given":"John D","non-dropping-particle":"","parse-names":false,"suffix":""}],"container-title":"Arthritis &amp; Rheumatism","id":"ITEM-6","issue":"8","issued":{"date-parts":[["1996","8","1"]]},"note":"doi: 10.1002/art.1780390814","page":"1362-1370","publisher":"John Wiley &amp; Sons, Ltd","title":"Increased prevalence of systemic sclerosis in a native american tribe in oklahoma. Association with an amerindian HLA haplotype","type":"article-journal","volume":"39"},"uris":["http://www.mendeley.com/documents/?uuid=68106b0c-c08e-44ef-9b00-b21775cba2d9"]},{"id":"ITEM-7","itemData":{"DOI":"10.1111/j.1445-5994.1999.tb01587.x","ISSN":"0004-8291","abstract":"Abstract Background: Systemic sclerosis prevalence and mortality estimates have demonstrated wide variability. The sole Australian study published to date demonstrated high prevalence rates when compared to overseas estimates. The prevalence and mortality findings reported in this paper derive from a larger study which addressed the distribution and determinants of systemic sclerosis within Sydney. Aims: To determine systemic sclerosis prevalence and mortality rates within Sydney over 15 years, 1974?88. Methods: Cases were ascertained from multiple sources including death certificates, hospitals, physicians, vascular surgeons' and dermatologists' private practices, a systemic sclerosis self-help group and private medical laboratories. Results: Overall, 715 cases were identified. Females comprised 77% (95%CI:74?80) of cases. Disease of the limited subtype accounted for 79% (95%CI: 76?82) of all systemic sclerosis, being relatively more frequent in living than deceased cases, and in females than males. Crude prevalence estimates appeared to rise between 1975 (4.52/100,000 95%CI:3.75?5.29/100,000) and 1988 (8.62/100,000 95%CI:7.64?9.60/100,000) as did estimates of diffuse disease. However, diffuse disease prevalence, when expressed as a proportion of total disease prevalence, showed no significant temporal change. Although crude mortality rates also showed apparent temporal increases (0.24/100,000 in 1975 to 0.80/100,000 in 1988) standardised mortality rates showed less convincing trends (0.41/100,000 in 1976 and 0.40/100,000 in 1988). Death certificate-derived mortality rates provided relatively large underestimates of total mortality. However, these underestimates were relatively constant over time. Conclusions: This study has demonstrated systemic sclerosis prevalence and mortality rates comparable to overseas estimates, consistently higher prevalence and mortality rates in females than males, proportionally higher rates of diffuse disease in males than females and in deceased cases than living cases, a diffuse: limited disease ratio apparently","author":[{"dropping-particle":"","family":"Englert","given":"H","non-dropping-particle":"","parse-names":false,"suffix":""},{"dropping-particle":"","family":"Small-McMahon","given":"J","non-dropping-particle":"","parse-names":false,"suffix":""},{"dropping-particle":"","family":"Davis","given":"K","non-dropping-particle":"","parse-names":false,"suffix":""},{"dropping-particle":"","family":"O'Connor","given":"H","non-dropping-particle":"","parse-names":false,"suffix":""},{"dropping-particle":"","family":"Chambers","given":"P","non-dropping-particle":"","parse-names":false,"suffix":""},{"dropping-particle":"","family":"Brooks","given":"P","non-dropping-particle":"","parse-names":false,"suffix":""}],"container-title":"Australian and New Zealand Journal of Medicine","id":"ITEM-7","issue":"1","issued":{"date-parts":[["1999","2","1"]]},"note":"doi: 10.1111/j.1445-5994.1999.tb01587.x","page":"42-50","publisher":"John Wiley &amp; Sons, Ltd (10.1111)","title":"Systemic sclerosis prevalence and mortality in Sydney 1974-88","type":"article-journal","volume":"29"},"uris":["http://www.mendeley.com/documents/?uuid=10ba7d1a-962a-4f95-ae8d-8f00730c7b5b"]},{"id":"ITEM-8","itemData":{"author":[{"dropping-particle":"","family":"Mayes","given":"MD","non-dropping-particle":"","parse-names":false,"suffix":""}],"container-title":"Rheum Dis Clin North Am","id":"ITEM-8","issue":"4","issued":{"date-parts":[["2006"]]},"page":"751-64.","title":"Scleroderma epidemiology","type":"article-journal","volume":"22"},"uris":["http://www.mendeley.com/documents/?uuid=b5ce1ea5-292a-470e-8057-13f1c8a898f8"]},{"id":"ITEM-9","itemData":{"DOI":"10.1093/rap/rky041","ISSN":"2514-1775","abstract":"Although numerous studies have investigated the roles of various genetic, epigenetic and environmental factors that may impact its aetiology, SSc is still regarded as an idiopathic disease. Given that there is significant heterogeneity in what has been proposed to influence the development of SSc, this systematic review was conducted to assess the impacts of different factors on the aetiology of scleroderma.The search was performed in the PubMed, CINAHL and SCOPUS databases on 17 May 2017. Any study that made explicit reference to scleroderma or SSc that had information about the risk factors or epidemiology of the disease was included. The extracted outcome variables were prevalence, gender preponderance, geographical distribution, family history and various proposed environmental risk factors.One thousand five hundred and seventy-four articles were screened for eligibility. Thirty-four articles were eligible for the systematic literature review.Age between 45 and 64 years, female sex, positive family history and exposure to silica were found to be risk factors. There were conflicting findings regarding the impact of exposure to organic solvents and microchimerism. No relationship between infectious agents, alcohol consumption or cigarette smoking and the development of SSc was identified.","author":[{"dropping-particle":"","family":"Abbot","given":"Samuel","non-dropping-particle":"","parse-names":false,"suffix":""},{"dropping-particle":"","family":"Bossingham","given":"David","non-dropping-particle":"","parse-names":false,"suffix":""},{"dropping-particle":"","family":"Proudman","given":"Susanna","non-dropping-particle":"","parse-names":false,"suffix":""},{"dropping-particle":"","family":"Costa","given":"Caroline","non-dropping-particle":"de","parse-names":false,"suffix":""},{"dropping-particle":"","family":"Ho-Huynh","given":"Albert","non-dropping-particle":"","parse-names":false,"suffix":""}],"container-title":"Rheumatology Advances in Practice","id":"ITEM-9","issue":"2","issued":{"date-parts":[["2018","10","11"]]},"title":"Risk factors for the development of systemic sclerosis: a systematic review of the literature","type":"article-journal","volume":"2"},"uris":["http://www.mendeley.com/documents/?uuid=0fd0ccdf-50ee-4ec3-95e0-22994b572c83"]}],"mendeley":{"formattedCitation":"(4–12)","plainTextFormattedCitation":"(4–12)","previouslyFormattedCitation":"(4–12)"},"properties":{"noteIndex":0},"schema":"https://github.com/citation-style-language/schema/raw/master/csl-citation.json"}</w:instrText>
      </w:r>
      <w:r w:rsidR="00957FB0" w:rsidRPr="009400CF">
        <w:rPr>
          <w:rFonts w:cstheme="minorHAnsi"/>
        </w:rPr>
        <w:fldChar w:fldCharType="separate"/>
      </w:r>
      <w:r w:rsidR="004F2239" w:rsidRPr="004F2239">
        <w:rPr>
          <w:rFonts w:cstheme="minorHAnsi"/>
          <w:noProof/>
        </w:rPr>
        <w:t>(4–12)</w:t>
      </w:r>
      <w:r w:rsidR="00957FB0" w:rsidRPr="009400CF">
        <w:rPr>
          <w:rFonts w:cstheme="minorHAnsi"/>
        </w:rPr>
        <w:fldChar w:fldCharType="end"/>
      </w:r>
      <w:r w:rsidR="001D7C3B" w:rsidRPr="009400CF">
        <w:rPr>
          <w:rFonts w:cstheme="minorHAnsi"/>
        </w:rPr>
        <w:t xml:space="preserve">. Tamaki et al </w:t>
      </w:r>
      <w:r w:rsidR="001D7C3B" w:rsidRPr="009400CF">
        <w:rPr>
          <w:rFonts w:cstheme="minorHAnsi"/>
        </w:rPr>
        <w:fldChar w:fldCharType="begin" w:fldLock="1"/>
      </w:r>
      <w:r w:rsidR="004F2239">
        <w:rPr>
          <w:rFonts w:cstheme="minorHAnsi"/>
        </w:rPr>
        <w:instrText>ADDIN CSL_CITATION {"citationItems":[{"id":"ITEM-1","itemData":{"DOI":"10.1007/BF00371817","ISSN":"1432-069X","abstract":"We conducted an epidemiological study of systemic sclerosis in the city of Tokyo using the records of patients who had been registered to receive free medical service for intractable diseases. A total of 636 patients were registered as having systemic sclerosis in 1987, and we sent questionnaires to the doctor of each patient. The contents of the questionnaires included the patient's name, sex, age, occupation, major symptoms, therapy and laboratory findings. We received 357 completed replies, and were able to analyse them. Our study estimated that at 1 January 1988 the prevalence rate in Japan was between 2.1 and 5.3 per 100000. The male/female ratio was 14:1. The ages of the patients when surveyed ranged from 17 to 82 years, with a mean age of 51 years, peaking with the most numerous group being 50–59 years. The characteristic signs of systemic sclerosis were as follows: proximal scleroderma, 75%; sclerodactyly, 91%; pitting scars, 49%; short sublingual frenulum, 49%; pulmonary fibrosis, 45%; diffuse pigmentation, 45%; and phalangeal contracture, 35%. Raynaud's phenomenon was present in 93% of patients, and was the initial symptom in 59% of cases. With respect to specific antinuclear antibodies, anticentromere antibody was present in 19% and antitopoisomerase I antibody was present in 27%.","author":[{"dropping-particle":"","family":"Tamaki","given":"T","non-dropping-particle":"","parse-names":false,"suffix":""},{"dropping-particle":"","family":"Mori","given":"S","non-dropping-particle":"","parse-names":false,"suffix":""},{"dropping-particle":"","family":"Takehara","given":"K","non-dropping-particle":"","parse-names":false,"suffix":""}],"container-title":"Archives of Dermatological Research","id":"ITEM-1","issue":"6","issued":{"date-parts":[["1991"]]},"page":"366-371","title":"Epidemiological study of patients with systemic sclerosis in Tokyo","type":"article-journal","volume":"283"},"uris":["http://www.mendeley.com/documents/?uuid=0cf2442a-527c-4872-8e0e-5500577cdb47"]}],"mendeley":{"formattedCitation":"(13)","plainTextFormattedCitation":"(13)","previouslyFormattedCitation":"(13)"},"properties":{"noteIndex":0},"schema":"https://github.com/citation-style-language/schema/raw/master/csl-citation.json"}</w:instrText>
      </w:r>
      <w:r w:rsidR="001D7C3B" w:rsidRPr="009400CF">
        <w:rPr>
          <w:rFonts w:cstheme="minorHAnsi"/>
        </w:rPr>
        <w:fldChar w:fldCharType="separate"/>
      </w:r>
      <w:r w:rsidR="004F2239" w:rsidRPr="004F2239">
        <w:rPr>
          <w:rFonts w:cstheme="minorHAnsi"/>
          <w:noProof/>
        </w:rPr>
        <w:t>(13)</w:t>
      </w:r>
      <w:r w:rsidR="001D7C3B" w:rsidRPr="009400CF">
        <w:rPr>
          <w:rFonts w:cstheme="minorHAnsi"/>
        </w:rPr>
        <w:fldChar w:fldCharType="end"/>
      </w:r>
      <w:r w:rsidR="001D7C3B" w:rsidRPr="009400CF">
        <w:rPr>
          <w:rFonts w:cstheme="minorHAnsi"/>
        </w:rPr>
        <w:t xml:space="preserve"> reported in their study</w:t>
      </w:r>
      <w:r w:rsidR="0080106C">
        <w:rPr>
          <w:rFonts w:cstheme="minorHAnsi"/>
        </w:rPr>
        <w:t>,</w:t>
      </w:r>
      <w:r w:rsidR="001D7C3B" w:rsidRPr="009400CF">
        <w:rPr>
          <w:rFonts w:cstheme="minorHAnsi"/>
        </w:rPr>
        <w:t xml:space="preserve"> which included 629 patients </w:t>
      </w:r>
      <w:r w:rsidR="00BD15D9" w:rsidRPr="009400CF">
        <w:rPr>
          <w:rFonts w:cstheme="minorHAnsi"/>
        </w:rPr>
        <w:t xml:space="preserve">that </w:t>
      </w:r>
      <w:r w:rsidR="001D7C3B" w:rsidRPr="009400CF">
        <w:rPr>
          <w:rFonts w:cstheme="minorHAnsi"/>
        </w:rPr>
        <w:t>exam</w:t>
      </w:r>
      <w:r w:rsidR="00BD15D9" w:rsidRPr="009400CF">
        <w:rPr>
          <w:rFonts w:cstheme="minorHAnsi"/>
        </w:rPr>
        <w:t>ined</w:t>
      </w:r>
      <w:r w:rsidR="001D7C3B" w:rsidRPr="009400CF">
        <w:rPr>
          <w:rFonts w:cstheme="minorHAnsi"/>
        </w:rPr>
        <w:t xml:space="preserve"> applicants for free medical care </w:t>
      </w:r>
      <w:r w:rsidR="00F24E0D">
        <w:rPr>
          <w:rFonts w:cstheme="minorHAnsi"/>
        </w:rPr>
        <w:t xml:space="preserve">in Tokyo, </w:t>
      </w:r>
      <w:r w:rsidR="001D7C3B" w:rsidRPr="009400CF">
        <w:rPr>
          <w:rFonts w:cstheme="minorHAnsi"/>
        </w:rPr>
        <w:t xml:space="preserve">that the male: female ratio was as high as </w:t>
      </w:r>
      <w:r w:rsidR="00BD15D9" w:rsidRPr="009400CF">
        <w:rPr>
          <w:rFonts w:cstheme="minorHAnsi"/>
        </w:rPr>
        <w:t xml:space="preserve">14.5:1. </w:t>
      </w:r>
      <w:r w:rsidR="00F8229E" w:rsidRPr="009400CF">
        <w:rPr>
          <w:rFonts w:cstheme="minorHAnsi"/>
        </w:rPr>
        <w:t xml:space="preserve"> </w:t>
      </w:r>
      <w:r w:rsidR="00BD15D9" w:rsidRPr="009400CF">
        <w:rPr>
          <w:rFonts w:cstheme="minorHAnsi"/>
        </w:rPr>
        <w:t xml:space="preserve">There </w:t>
      </w:r>
      <w:r w:rsidR="00F24E0D">
        <w:rPr>
          <w:rFonts w:cstheme="minorHAnsi"/>
        </w:rPr>
        <w:t xml:space="preserve">is also </w:t>
      </w:r>
      <w:r w:rsidR="00BD15D9" w:rsidRPr="009400CF">
        <w:rPr>
          <w:rFonts w:cstheme="minorHAnsi"/>
        </w:rPr>
        <w:t xml:space="preserve">evidence </w:t>
      </w:r>
      <w:r w:rsidR="00F24E0D">
        <w:rPr>
          <w:rFonts w:cstheme="minorHAnsi"/>
        </w:rPr>
        <w:t>of variation within</w:t>
      </w:r>
      <w:r w:rsidR="00BD15D9" w:rsidRPr="009400CF">
        <w:rPr>
          <w:rFonts w:cstheme="minorHAnsi"/>
        </w:rPr>
        <w:t xml:space="preserve"> individual countries. For example, within the United Kingdom, Silman et al </w:t>
      </w:r>
      <w:r w:rsidR="00BD15D9" w:rsidRPr="009400CF">
        <w:rPr>
          <w:rFonts w:cstheme="minorHAnsi"/>
        </w:rPr>
        <w:fldChar w:fldCharType="begin" w:fldLock="1"/>
      </w:r>
      <w:r w:rsidR="004F2239">
        <w:rPr>
          <w:rFonts w:cstheme="minorHAnsi"/>
        </w:rPr>
        <w:instrText>ADDIN CSL_CITATION {"citationItems":[{"id":"ITEM-1","itemData":{"DOI":"10.1093/rheumatology/27.4.286","ISSN":"1462-0324","abstract":"A population based study of the occurrence of scleroderma was carried out on the 4.1 million adult residents of the West Midlands Region. Seven separate sources were used to obtain cases. This first epidemiological study of scleroderma in the UK suggests prevalence rates of 13 and 48 per million in males and females respectively, with annual incidence rates of 1 and 6 per million. The peak age of onset is between 45 and 54 but new cases continue to arise even during the eighth decade. There is a pronounced female excess, with a ratio of 6:1, this excess being particularly marked in those under 45. It is difficult to assess the completeness of notification and thus the estimates should be considered as minimum. There are, however, suggestions in these data that the completeness of recording was high.","author":[{"dropping-particle":"","family":"Silman","given":"A","non-dropping-particle":"","parse-names":false,"suffix":""},{"dropping-particle":"","family":"Jannini","given":"S","non-dropping-particle":"","parse-names":false,"suffix":""},{"dropping-particle":"","family":"Symmons","given":"D","non-dropping-particle":"","parse-names":false,"suffix":""},{"dropping-particle":"","family":"Bacon","given":"P","non-dropping-particle":"","parse-names":false,"suffix":""}],"container-title":"Rheumatology","id":"ITEM-1","issue":"4","issued":{"date-parts":[["1988","8","1"]]},"page":"286-290","title":"AN EPIDEMIOLOGICAL STUDY OF SCLERODERMA IN THE WEST MIDLANDS","type":"article-journal","volume":"27"},"uris":["http://www.mendeley.com/documents/?uuid=7c5cacbd-691a-446e-bf7c-413545ac1027"]}],"mendeley":{"formattedCitation":"(14)","plainTextFormattedCitation":"(14)","previouslyFormattedCitation":"(14)"},"properties":{"noteIndex":0},"schema":"https://github.com/citation-style-language/schema/raw/master/csl-citation.json"}</w:instrText>
      </w:r>
      <w:r w:rsidR="00BD15D9" w:rsidRPr="009400CF">
        <w:rPr>
          <w:rFonts w:cstheme="minorHAnsi"/>
        </w:rPr>
        <w:fldChar w:fldCharType="separate"/>
      </w:r>
      <w:r w:rsidR="004F2239" w:rsidRPr="004F2239">
        <w:rPr>
          <w:rFonts w:cstheme="minorHAnsi"/>
          <w:noProof/>
        </w:rPr>
        <w:t>(14)</w:t>
      </w:r>
      <w:r w:rsidR="00BD15D9" w:rsidRPr="009400CF">
        <w:rPr>
          <w:rFonts w:cstheme="minorHAnsi"/>
        </w:rPr>
        <w:fldChar w:fldCharType="end"/>
      </w:r>
      <w:r w:rsidR="00BD15D9" w:rsidRPr="009400CF">
        <w:rPr>
          <w:rFonts w:cstheme="minorHAnsi"/>
        </w:rPr>
        <w:t xml:space="preserve"> reported that the male: female ratio was 3.92:1 in the West Midlands, whereas, Allocock et al </w:t>
      </w:r>
      <w:r w:rsidR="00BD15D9" w:rsidRPr="009400CF">
        <w:rPr>
          <w:rFonts w:cstheme="minorHAnsi"/>
        </w:rPr>
        <w:fldChar w:fldCharType="begin" w:fldLock="1"/>
      </w:r>
      <w:r w:rsidR="004F2239">
        <w:rPr>
          <w:rFonts w:cstheme="minorHAnsi"/>
        </w:rPr>
        <w:instrText>ADDIN CSL_CITATION {"citationItems":[{"id":"ITEM-1","itemData":{"DOI":"10.1093/rheumatology/keh124","ISSN":"1462-0324","PMID":"14872101","abstract":"OBJECTIVES We aimed to obtain an estimate of the prevalence and demographics of systemic sclerosis (SSc) and its subtypes at the turn of the millennium. METHODS Case finding from multiple sources from a defined geographical area. Diagnosis confirmed by clinical examination. RESULTS The crude prevalence of SSc in northeast England was 8.8 (95% CI: 6.8-10.8) per 100,000. The prevalence when adjusted for the entire UK is 8.2 (95% CI: 6.2-9.8) per 100,000. The ratio of women to men was 5.2:1. The median age of patients was 57.1 yr. The ratio of limited cutaneous SSc to diffuse cutaneous SSc was 4.7:1. Limited cutaneous SSc is associated with the presence of anticentromere antibodies; diffuse cutaneous SSc is associated with anti-Scl 70 antibodies, but either antibody was found in either form of SSc. CONCLUSIONS SSc appears to be more common in northeast England than was found in the West Midlands in 1986. This may reflect changes in the diagnostic definition of SSc.","author":[{"dropping-particle":"","family":"Allcock","given":"R J","non-dropping-particle":"","parse-names":false,"suffix":""},{"dropping-particle":"","family":"Forrest","given":"I","non-dropping-particle":"","parse-names":false,"suffix":""},{"dropping-particle":"","family":"Corris","given":"P A","non-dropping-particle":"","parse-names":false,"suffix":""},{"dropping-particle":"","family":"Crook","given":"P R","non-dropping-particle":"","parse-names":false,"suffix":""},{"dropping-particle":"","family":"Griffiths","given":"I D","non-dropping-particle":"","parse-names":false,"suffix":""}],"container-title":"Rheumatology (Oxford, England)","id":"ITEM-1","issue":"5","issued":{"date-parts":[["2004","5"]]},"page":"596-602","title":"A study of the prevalence of systemic sclerosis in northeast England.","type":"article-journal","volume":"43"},"uris":["http://www.mendeley.com/documents/?uuid=554d7df1-d3cd-320f-9093-20c059d320a3"]}],"mendeley":{"formattedCitation":"(15)","plainTextFormattedCitation":"(15)","previouslyFormattedCitation":"(15)"},"properties":{"noteIndex":0},"schema":"https://github.com/citation-style-language/schema/raw/master/csl-citation.json"}</w:instrText>
      </w:r>
      <w:r w:rsidR="00BD15D9" w:rsidRPr="009400CF">
        <w:rPr>
          <w:rFonts w:cstheme="minorHAnsi"/>
        </w:rPr>
        <w:fldChar w:fldCharType="separate"/>
      </w:r>
      <w:r w:rsidR="004F2239" w:rsidRPr="004F2239">
        <w:rPr>
          <w:rFonts w:cstheme="minorHAnsi"/>
          <w:noProof/>
        </w:rPr>
        <w:t>(15)</w:t>
      </w:r>
      <w:r w:rsidR="00BD15D9" w:rsidRPr="009400CF">
        <w:rPr>
          <w:rFonts w:cstheme="minorHAnsi"/>
        </w:rPr>
        <w:fldChar w:fldCharType="end"/>
      </w:r>
      <w:r w:rsidR="00BD15D9" w:rsidRPr="009400CF">
        <w:rPr>
          <w:rFonts w:cstheme="minorHAnsi"/>
        </w:rPr>
        <w:t xml:space="preserve"> found that the ratio was 4.7:1 in the North East of England. </w:t>
      </w:r>
      <w:r w:rsidR="00864163" w:rsidRPr="009400CF">
        <w:rPr>
          <w:rFonts w:cstheme="minorHAnsi"/>
        </w:rPr>
        <w:t xml:space="preserve">In a recent study </w:t>
      </w:r>
      <w:r w:rsidR="0080106C">
        <w:rPr>
          <w:rFonts w:cstheme="minorHAnsi"/>
        </w:rPr>
        <w:t>that</w:t>
      </w:r>
      <w:r w:rsidR="0080106C" w:rsidRPr="009400CF">
        <w:rPr>
          <w:rFonts w:cstheme="minorHAnsi"/>
        </w:rPr>
        <w:t xml:space="preserve"> </w:t>
      </w:r>
      <w:r w:rsidR="00864163" w:rsidRPr="009400CF">
        <w:rPr>
          <w:rFonts w:cstheme="minorHAnsi"/>
        </w:rPr>
        <w:t>used data from the Clinical Practice Research Datalink between 1994 and 2013, of the 1327 incident cases</w:t>
      </w:r>
      <w:r w:rsidR="003026B2" w:rsidRPr="009400CF">
        <w:rPr>
          <w:rFonts w:cstheme="minorHAnsi"/>
        </w:rPr>
        <w:t>,</w:t>
      </w:r>
      <w:r w:rsidR="00864163" w:rsidRPr="009400CF">
        <w:rPr>
          <w:rFonts w:cstheme="minorHAnsi"/>
        </w:rPr>
        <w:t xml:space="preserve"> the crude and adjusted rate ratio between females and males was 4.9 and 4.7, respectively </w:t>
      </w:r>
      <w:r w:rsidR="00864163" w:rsidRPr="009400CF">
        <w:rPr>
          <w:rFonts w:cstheme="minorHAnsi"/>
        </w:rPr>
        <w:fldChar w:fldCharType="begin" w:fldLock="1"/>
      </w:r>
      <w:r w:rsidR="004F2239">
        <w:rPr>
          <w:rFonts w:cstheme="minorHAnsi"/>
        </w:rPr>
        <w:instrText>ADDIN CSL_CITATION {"citationItems":[{"id":"ITEM-1","itemData":{"DOI":"10.1007/s10067-018-4182-3","ISSN":"1434-9949","abstract":"To estimate the incidence, prevalence, and survival of systemic sclerosis in the United Kingdom. We conducted a historical cohort study using data from the Clinical Practice Research Datalink (CPRD). We calculated the incidence and survival of systemic sclerosis between 1994 and 2013 and examined its association with age, sex, and socioeconomic status. We calculated point prevalence on 1 July 2013 and examined its association with the same exposures. We identified 1327 cases with incident systemic sclerosis. Annual incidence was 19.4 per million person-years between 1994 and 2013. The incidence was 4.7 times higher in women than in men, was not influenced by socioeconomic status, and has remained stable over the 20 year study period. The peak age of onset was 55–69 years. Survival at 1, 5, and 10 years was 94.2, 80.0, and 65.7%, respectively. The prevalence was 307 (290–323) per million with the highest prevalence in the 70–84 years age group. We estimate there are currently 1180 new cases of systemic sclerosis each year in the UK, and 19,390 people living with systemic sclerosis. Due to the predicted growth and aging of the population, we predict a 24% increase in incident cases and 26% increase in prevalent cases in 20 years’ time. Our estimates of incidence and prevalence are higher than previously reported in the UK, but similar to recent USA and Swedish studies, and do not support a north-south gradient of the occurrence of systemic sclerosis in Europe.","author":[{"dropping-particle":"","family":"Royle","given":"Jeremy G","non-dropping-particle":"","parse-names":false,"suffix":""},{"dropping-particle":"","family":"Lanyon","given":"Peter C","non-dropping-particle":"","parse-names":false,"suffix":""},{"dropping-particle":"","family":"Grainge","given":"Matthew J","non-dropping-particle":"","parse-names":false,"suffix":""},{"dropping-particle":"","family":"Abhishek","given":"Abhishek","non-dropping-particle":"","parse-names":false,"suffix":""},{"dropping-particle":"","family":"Pearce","given":"Fiona A","non-dropping-particle":"","parse-names":false,"suffix":""}],"container-title":"Clinical Rheumatology","id":"ITEM-1","issue":"8","issued":{"date-parts":[["2018"]]},"page":"2103-2111","title":"The incidence, prevalence, and survival of systemic sclerosis in the UK Clinical Practice Research Datalink","type":"article-journal","volume":"37"},"uris":["http://www.mendeley.com/documents/?uuid=6eaf0be9-ba53-43c6-9b5e-374304875597"]}],"mendeley":{"formattedCitation":"(16)","plainTextFormattedCitation":"(16)","previouslyFormattedCitation":"(16)"},"properties":{"noteIndex":0},"schema":"https://github.com/citation-style-language/schema/raw/master/csl-citation.json"}</w:instrText>
      </w:r>
      <w:r w:rsidR="00864163" w:rsidRPr="009400CF">
        <w:rPr>
          <w:rFonts w:cstheme="minorHAnsi"/>
        </w:rPr>
        <w:fldChar w:fldCharType="separate"/>
      </w:r>
      <w:r w:rsidR="004F2239" w:rsidRPr="004F2239">
        <w:rPr>
          <w:rFonts w:cstheme="minorHAnsi"/>
          <w:noProof/>
        </w:rPr>
        <w:t>(16)</w:t>
      </w:r>
      <w:r w:rsidR="00864163" w:rsidRPr="009400CF">
        <w:rPr>
          <w:rFonts w:cstheme="minorHAnsi"/>
        </w:rPr>
        <w:fldChar w:fldCharType="end"/>
      </w:r>
      <w:r w:rsidR="00864163" w:rsidRPr="009400CF">
        <w:rPr>
          <w:rFonts w:cstheme="minorHAnsi"/>
        </w:rPr>
        <w:t xml:space="preserve">. </w:t>
      </w:r>
    </w:p>
    <w:p w14:paraId="381E5719" w14:textId="77777777" w:rsidR="007E2712" w:rsidRPr="009400CF" w:rsidRDefault="007E2712" w:rsidP="00A66545">
      <w:pPr>
        <w:spacing w:line="360" w:lineRule="auto"/>
        <w:jc w:val="both"/>
        <w:rPr>
          <w:rFonts w:cstheme="minorHAnsi"/>
        </w:rPr>
      </w:pPr>
    </w:p>
    <w:p w14:paraId="7F0026BB" w14:textId="172D7F7E" w:rsidR="00701455" w:rsidRPr="009400CF" w:rsidRDefault="00C509F7" w:rsidP="00A66545">
      <w:pPr>
        <w:spacing w:line="360" w:lineRule="auto"/>
        <w:jc w:val="both"/>
        <w:rPr>
          <w:rFonts w:cstheme="minorHAnsi"/>
          <w:u w:val="single"/>
        </w:rPr>
      </w:pPr>
      <w:r>
        <w:rPr>
          <w:rFonts w:cstheme="minorHAnsi"/>
          <w:u w:val="single"/>
        </w:rPr>
        <w:t xml:space="preserve">3.1. </w:t>
      </w:r>
      <w:r w:rsidR="007E2712" w:rsidRPr="009400CF">
        <w:rPr>
          <w:rFonts w:cstheme="minorHAnsi"/>
          <w:u w:val="single"/>
        </w:rPr>
        <w:t>Ethnicit</w:t>
      </w:r>
      <w:r w:rsidR="008866CE" w:rsidRPr="009400CF">
        <w:rPr>
          <w:rFonts w:cstheme="minorHAnsi"/>
          <w:u w:val="single"/>
        </w:rPr>
        <w:t>y</w:t>
      </w:r>
    </w:p>
    <w:p w14:paraId="43DACD2B" w14:textId="0A78100E" w:rsidR="00864163" w:rsidRPr="009400CF" w:rsidRDefault="008866CE" w:rsidP="00A66545">
      <w:pPr>
        <w:spacing w:line="360" w:lineRule="auto"/>
        <w:jc w:val="both"/>
        <w:rPr>
          <w:rFonts w:cstheme="minorHAnsi"/>
        </w:rPr>
      </w:pPr>
      <w:r w:rsidRPr="009400CF">
        <w:rPr>
          <w:rFonts w:cstheme="minorHAnsi"/>
        </w:rPr>
        <w:t xml:space="preserve">SSc is more common </w:t>
      </w:r>
      <w:r w:rsidR="005942CC" w:rsidRPr="009400CF">
        <w:rPr>
          <w:rFonts w:cstheme="minorHAnsi"/>
        </w:rPr>
        <w:t xml:space="preserve">in </w:t>
      </w:r>
      <w:proofErr w:type="gramStart"/>
      <w:r w:rsidR="005942CC" w:rsidRPr="009400CF">
        <w:rPr>
          <w:rFonts w:cstheme="minorHAnsi"/>
        </w:rPr>
        <w:t>African-American</w:t>
      </w:r>
      <w:proofErr w:type="gramEnd"/>
      <w:r w:rsidR="005942CC" w:rsidRPr="009400CF">
        <w:rPr>
          <w:rFonts w:cstheme="minorHAnsi"/>
        </w:rPr>
        <w:t xml:space="preserve"> (compared to Caucasian) patients</w:t>
      </w:r>
      <w:r w:rsidR="00583304">
        <w:rPr>
          <w:rFonts w:cstheme="minorHAnsi"/>
        </w:rPr>
        <w:t xml:space="preserve">, who also </w:t>
      </w:r>
      <w:r w:rsidR="005942CC" w:rsidRPr="009400CF">
        <w:rPr>
          <w:rFonts w:cstheme="minorHAnsi"/>
        </w:rPr>
        <w:t>exhibit a more se</w:t>
      </w:r>
      <w:r w:rsidR="00F1389F">
        <w:rPr>
          <w:rFonts w:cstheme="minorHAnsi"/>
        </w:rPr>
        <w:t xml:space="preserve">vere expression of the disease. This is potentially related to the higher </w:t>
      </w:r>
      <w:r w:rsidR="00F1389F" w:rsidRPr="009400CF">
        <w:rPr>
          <w:rFonts w:cstheme="minorHAnsi"/>
        </w:rPr>
        <w:t>prevalence of the diffuse subset of the disease</w:t>
      </w:r>
      <w:r w:rsidR="00F1389F">
        <w:rPr>
          <w:rFonts w:cstheme="minorHAnsi"/>
        </w:rPr>
        <w:t xml:space="preserve">, including a lower </w:t>
      </w:r>
      <w:r w:rsidR="00F1389F" w:rsidRPr="009400CF">
        <w:rPr>
          <w:rFonts w:cstheme="minorHAnsi"/>
        </w:rPr>
        <w:t xml:space="preserve">prevalence of anticentromere antibodies </w:t>
      </w:r>
      <w:r w:rsidR="00F1389F" w:rsidRPr="009400CF">
        <w:rPr>
          <w:rFonts w:cstheme="minorHAnsi"/>
        </w:rPr>
        <w:fldChar w:fldCharType="begin" w:fldLock="1"/>
      </w:r>
      <w:r w:rsidR="004F2239">
        <w:rPr>
          <w:rFonts w:cstheme="minorHAnsi"/>
        </w:rPr>
        <w:instrText>ADDIN CSL_CITATION {"citationItems":[{"id":"ITEM-1","itemData":{"DOI":"10.1002/art.11073","ISSN":"0004-3591","PMID":"12905479","abstract":"OBJECTIVE To estimate the prevalence, incidence, survival, and disease characteristics of systemic sclerosis (SSc) in the Detroit tricounty area. METHODS A census of SSc cases for the period 1989-1991 was conducted in the Detroit area, using multiple sources for case identification. Diagnoses were verified by medical record review. Capture-recapture analysis was used to estimate the total SSc population. Cases of localized scleroderma (morphea and linear disease) were excluded. RESULTS Based on 706 verified cases of SSc, prevalence was initially estimated to be 242.0 cases per million adults (95% confidence interval [95% CI] 213-274), with an annual incidence of 19.3 new cases per million adults per year (95% CI 12.4-30.2). Capture-recapture analysis, based on the degree of overlap of verified cases among multiple sources, resulted in a revised prevalence estimate of 276 cases per million adults (95% CI 245-310). Sex- and race-specific prevalence estimates were significantly higher for women than for men, and for blacks than for whites. The average age at diagnosis was significantly younger for blacks than for whites. Compared with white patients, black patients were almost twice as likely to have diffuse disease (prevalence proportion ratio 1.86, 95% CI 1.48-2.35). Median survival was approximately 11 years. Factors negatively affecting survival included male sex (hazard ratio 1.81, 95% CI 1.29-2.55) and older age at diagnosis (hazard ratio 1.04, 95% CI 1.03-1.05). CONCLUSION This study establishes baseline estimates of SSc occurrence and characteristics in a large US cohort consisting primarily of black adults and white adults. These data should facilitate research regarding the role of geographic, ethnic, racial, and environmental factors for this disease in comparison populations.","author":[{"dropping-particle":"","family":"Mayes","given":"Maureen D","non-dropping-particle":"","parse-names":false,"suffix":""},{"dropping-particle":"V","family":"Lacey","given":"James","non-dropping-particle":"","parse-names":false,"suffix":""},{"dropping-particle":"","family":"Beebe-Dimmer","given":"Jennifer","non-dropping-particle":"","parse-names":false,"suffix":""},{"dropping-particle":"","family":"Gillespie","given":"Brenda W","non-dropping-particle":"","parse-names":false,"suffix":""},{"dropping-particle":"","family":"Cooper","given":"Brenda","non-dropping-particle":"","parse-names":false,"suffix":""},{"dropping-particle":"","family":"Laing","given":"Timothy J","non-dropping-particle":"","parse-names":false,"suffix":""},{"dropping-particle":"","family":"Schottenfeld","given":"David","non-dropping-particle":"","parse-names":false,"suffix":""}],"container-title":"Arthritis and rheumatism","id":"ITEM-1","issue":"8","issued":{"date-parts":[["2003","8"]]},"page":"2246-55","title":"Prevalence, incidence, survival, and disease characteristics of systemic sclerosis in a large US population.","type":"article-journal","volume":"48"},"uris":["http://www.mendeley.com/documents/?uuid=df6ef028-b6fe-3fa9-93f4-e47a20bf3e55"]}],"mendeley":{"formattedCitation":"(17)","plainTextFormattedCitation":"(17)","previouslyFormattedCitation":"(17)"},"properties":{"noteIndex":0},"schema":"https://github.com/citation-style-language/schema/raw/master/csl-citation.json"}</w:instrText>
      </w:r>
      <w:r w:rsidR="00F1389F" w:rsidRPr="009400CF">
        <w:rPr>
          <w:rFonts w:cstheme="minorHAnsi"/>
        </w:rPr>
        <w:fldChar w:fldCharType="separate"/>
      </w:r>
      <w:r w:rsidR="004F2239" w:rsidRPr="004F2239">
        <w:rPr>
          <w:rFonts w:cstheme="minorHAnsi"/>
          <w:noProof/>
        </w:rPr>
        <w:t>(17)</w:t>
      </w:r>
      <w:r w:rsidR="00F1389F" w:rsidRPr="009400CF">
        <w:rPr>
          <w:rFonts w:cstheme="minorHAnsi"/>
        </w:rPr>
        <w:fldChar w:fldCharType="end"/>
      </w:r>
      <w:r w:rsidR="00143CBA">
        <w:rPr>
          <w:rFonts w:cstheme="minorHAnsi"/>
        </w:rPr>
        <w:t xml:space="preserve"> </w:t>
      </w:r>
      <w:r w:rsidR="00F1389F">
        <w:rPr>
          <w:rFonts w:cstheme="minorHAnsi"/>
        </w:rPr>
        <w:t xml:space="preserve">and greater positivity of the anti-Scl-70 antibody </w:t>
      </w:r>
      <w:r w:rsidR="005942CC" w:rsidRPr="009400CF">
        <w:rPr>
          <w:rFonts w:cstheme="minorHAnsi"/>
        </w:rPr>
        <w:fldChar w:fldCharType="begin" w:fldLock="1"/>
      </w:r>
      <w:r w:rsidR="004F2239">
        <w:rPr>
          <w:rFonts w:cstheme="minorHAnsi"/>
        </w:rPr>
        <w:instrText>ADDIN CSL_CITATION {"citationItems":[{"id":"ITEM-1","itemData":{"DOI":"10.7326/0003-4819-74-5-714","ISSN":"0003-4819","abstract":"A large-scale epidemiologic study of scleroderma was completed, including 86 patients who met specified criteria and who were hospital-diagnosed from 1947 through 1968. The average annual incidence was 2.7 new patients per million population, with rates three times higher in females than males for both whites and negroes. No significant racial differences in incidence were observed. There were few childhood cases compared with adult cases, and no male scleroderma patient under age 25 was identified. Incidence increased with age, peaking in the oldest age group studied (65+ years). No socioeconomic variables affecting scleroderma incidence were identified, nor was there epidemiologic evidence of an infectious agent contributing to its cause. The observed age, race, and sex pattern of occurrence of scleroderma resembles that of adult rheumatoid arthritis. Considering the occurrence of vascular lesions in scleroderma, these epidemiologic data suggest a sex- and age-influenced vascular abnormality involved in this disease.","author":[{"dropping-particle":"","family":"Medsger Jr.","given":"Thomas A","non-dropping-particle":"","parse-names":false,"suffix":""},{"dropping-particle":"","family":"Masi","given":"Alfonse","non-dropping-particle":"","parse-names":false,"suffix":""}],"container-title":"Annals of Internal Medicine","id":"ITEM-1","issue":"5","issued":{"date-parts":[["1971","5","1"]]},"page":"714-721","title":"Epidemiology of Systemic Sclerosis (Scleroderma)","type":"article-journal","volume":"74"},"uris":["http://www.mendeley.com/documents/?uuid=66fe3c0d-71e7-4f8a-965a-cfaba1cb7395"]},{"id":"ITEM-2","itemData":{"DOI":"10.1002/art.11073","ISSN":"0004-3591","PMID":"12905479","abstract":"OBJECTIVE To estimate the prevalence, incidence, survival, and disease characteristics of systemic sclerosis (SSc) in the Detroit tricounty area. METHODS A census of SSc cases for the period 1989-1991 was conducted in the Detroit area, using multiple sources for case identification. Diagnoses were verified by medical record review. Capture-recapture analysis was used to estimate the total SSc population. Cases of localized scleroderma (morphea and linear disease) were excluded. RESULTS Based on 706 verified cases of SSc, prevalence was initially estimated to be 242.0 cases per million adults (95% confidence interval [95% CI] 213-274), with an annual incidence of 19.3 new cases per million adults per year (95% CI 12.4-30.2). Capture-recapture analysis, based on the degree of overlap of verified cases among multiple sources, resulted in a revised prevalence estimate of 276 cases per million adults (95% CI 245-310). Sex- and race-specific prevalence estimates were significantly higher for women than for men, and for blacks than for whites. The average age at diagnosis was significantly younger for blacks than for whites. Compared with white patients, black patients were almost twice as likely to have diffuse disease (prevalence proportion ratio 1.86, 95% CI 1.48-2.35). Median survival was approximately 11 years. Factors negatively affecting survival included male sex (hazard ratio 1.81, 95% CI 1.29-2.55) and older age at diagnosis (hazard ratio 1.04, 95% CI 1.03-1.05). CONCLUSION This study establishes baseline estimates of SSc occurrence and characteristics in a large US cohort consisting primarily of black adults and white adults. These data should facilitate research regarding the role of geographic, ethnic, racial, and environmental factors for this disease in comparison populations.","author":[{"dropping-particle":"","family":"Mayes","given":"Maureen D","non-dropping-particle":"","parse-names":false,"suffix":""},{"dropping-particle":"V","family":"Lacey","given":"James","non-dropping-particle":"","parse-names":false,"suffix":""},{"dropping-particle":"","family":"Beebe-Dimmer","given":"Jennifer","non-dropping-particle":"","parse-names":false,"suffix":""},{"dropping-particle":"","family":"Gillespie","given":"Brenda W","non-dropping-particle":"","parse-names":false,"suffix":""},{"dropping-particle":"","family":"Cooper","given":"Brenda","non-dropping-particle":"","parse-names":false,"suffix":""},{"dropping-particle":"","family":"Laing","given":"Timothy J","non-dropping-particle":"","parse-names":false,"suffix":""},{"dropping-particle":"","family":"Schottenfeld","given":"David","non-dropping-particle":"","parse-names":false,"suffix":""}],"container-title":"Arthritis and rheumatism","id":"ITEM-2","issue":"8","issued":{"date-parts":[["2003","8"]]},"page":"2246-55","title":"Prevalence, incidence, survival, and disease characteristics of systemic sclerosis in a large US population.","type":"article-journal","volume":"48"},"uris":["http://www.mendeley.com/documents/?uuid=df6ef028-b6fe-3fa9-93f4-e47a20bf3e55"]},{"id":"ITEM-3","itemData":{"DOI":"10.1097/MD.0b013e31829be125","ISSN":"1536-5964","PMID":"23793108","abstract":"Experience suggests that African Americans may express autoimmune disease differently than other racial groups. In the context of systemic sclerosis (scleroderma), we sought to determine whether race was related to a more adverse expression of disease. Between January 1, 1990, and December 31, 2009, a total of 409 African American and 1808 white patients with scleroderma were evaluated at a single university medical center. While the distribution by sex was virtually identical in both groups, at 82% female, African American patients presented to the center at a younger mean age than white patients (47 vs. 53 yr; p &lt; 0.001). Two-thirds of white patients manifested the limited cutaneous subset of disease, whereas the majority of African American patients manifested the diffuse cutaneous subset (p &lt; 0.001). The proportion seropositive for anticentromere antibody was nearly 3-fold greater among white patients, at 34%, compared to African American patients (12%; p &lt; 0.001). Nearly a third of African American (31%) patients had autoantibodies to topoisomerase, compared to 19% of white patients (p = 0.001). Notably, African American patients experienced an increase in prevalence of cardiac (adjusted odds ratio [OR], 1.6; 95% confidence interval [CI], 1.3-2.2), renal (OR, 1.6; 95% CI, 1.2-2.1), digital ischemia (OR, 1.5; 95% CI, 1.4-2.2), muscle (OR, 1.7; 95% CI, 1.3-2.3), and restrictive lung (OR, 6.9; 95% CI, 5.1-9.4) disease. Overall, 700 (32%) patients died (159 African American; 541 white). The cumulative incidence of mortality at 10 years was 43% among African American patients compared to 35% among white patients (log-rank p = 0.0011). Compared to white patients, African American patients experienced an 80% increase in risk of mortality (relative risk [RR], 1.8; 95% CI, 1.4-2.2), after adjustment for age at disease onset and disease duration. Further adjustment by sex, disease subtype, and scleroderma-specific autoantibody status, and for the socioeconomic measures of educational attainment and health insurance status, diminished these risk estimates (RR, 1.3; 95% CI, 1.0-1.6). The heightened risk of mortality persisted in strata defined by age at disease onset, diffuse cutaneous disease, anticentromere seropositivity, decade of care at the center, and among women. These findings support the notion that race is related to a distinct phenotypic profile in scleroderma, and a more unfavorable prognosis among African Americans, warranting heightened diagnost…","author":[{"dropping-particle":"","family":"Gelber","given":"Allan C","non-dropping-particle":"","parse-names":false,"suffix":""},{"dropping-particle":"","family":"Manno","given":"Rebecca L","non-dropping-particle":"","parse-names":false,"suffix":""},{"dropping-particle":"","family":"Shah","given":"Ami A","non-dropping-particle":"","parse-names":false,"suffix":""},{"dropping-particle":"","family":"Woods","given":"Adrianne","non-dropping-particle":"","parse-names":false,"suffix":""},{"dropping-particle":"","family":"Le","given":"Elizabeth N","non-dropping-particle":"","parse-names":false,"suffix":""},{"dropping-particle":"","family":"Boin","given":"Francesco","non-dropping-particle":"","parse-names":false,"suffix":""},{"dropping-particle":"","family":"Hummers","given":"Laura K","non-dropping-particle":"","parse-names":false,"suffix":""},{"dropping-particle":"","family":"Wigley","given":"Fredrick M","non-dropping-particle":"","parse-names":false,"suffix":""}],"container-title":"Medicine","id":"ITEM-3","issue":"4","issued":{"date-parts":[["2013","7"]]},"page":"191-205","title":"Race and association with disease manifestations and mortality in scleroderma: a 20-year experience at the Johns Hopkins Scleroderma Center and review of the literature.","type":"article-journal","volume":"92"},"uris":["http://www.mendeley.com/documents/?uuid=f225be23-17ab-350a-a2df-1c53012357ee"]}],"mendeley":{"formattedCitation":"(4,17,18)","plainTextFormattedCitation":"(4,17,18)","previouslyFormattedCitation":"(4,17,18)"},"properties":{"noteIndex":0},"schema":"https://github.com/citation-style-language/schema/raw/master/csl-citation.json"}</w:instrText>
      </w:r>
      <w:r w:rsidR="005942CC" w:rsidRPr="009400CF">
        <w:rPr>
          <w:rFonts w:cstheme="minorHAnsi"/>
        </w:rPr>
        <w:fldChar w:fldCharType="separate"/>
      </w:r>
      <w:r w:rsidR="004F2239" w:rsidRPr="004F2239">
        <w:rPr>
          <w:rFonts w:cstheme="minorHAnsi"/>
          <w:noProof/>
        </w:rPr>
        <w:t>(4,17,18)</w:t>
      </w:r>
      <w:r w:rsidR="005942CC" w:rsidRPr="009400CF">
        <w:rPr>
          <w:rFonts w:cstheme="minorHAnsi"/>
        </w:rPr>
        <w:fldChar w:fldCharType="end"/>
      </w:r>
      <w:r w:rsidR="00F1389F">
        <w:rPr>
          <w:rFonts w:cstheme="minorHAnsi"/>
        </w:rPr>
        <w:t xml:space="preserve">. </w:t>
      </w:r>
      <w:r w:rsidR="005942CC" w:rsidRPr="009400CF">
        <w:rPr>
          <w:rFonts w:cstheme="minorHAnsi"/>
        </w:rPr>
        <w:t xml:space="preserve">Mayes et al </w:t>
      </w:r>
      <w:r w:rsidR="005942CC" w:rsidRPr="009400CF">
        <w:rPr>
          <w:rFonts w:cstheme="minorHAnsi"/>
        </w:rPr>
        <w:fldChar w:fldCharType="begin" w:fldLock="1"/>
      </w:r>
      <w:r w:rsidR="004F2239">
        <w:rPr>
          <w:rFonts w:cstheme="minorHAnsi"/>
        </w:rPr>
        <w:instrText>ADDIN CSL_CITATION {"citationItems":[{"id":"ITEM-1","itemData":{"DOI":"10.1002/art.11073","ISSN":"0004-3591","PMID":"12905479","abstract":"OBJECTIVE To estimate the prevalence, incidence, survival, and disease characteristics of systemic sclerosis (SSc) in the Detroit tricounty area. METHODS A census of SSc cases for the period 1989-1991 was conducted in the Detroit area, using multiple sources for case identification. Diagnoses were verified by medical record review. Capture-recapture analysis was used to estimate the total SSc population. Cases of localized scleroderma (morphea and linear disease) were excluded. RESULTS Based on 706 verified cases of SSc, prevalence was initially estimated to be 242.0 cases per million adults (95% confidence interval [95% CI] 213-274), with an annual incidence of 19.3 new cases per million adults per year (95% CI 12.4-30.2). Capture-recapture analysis, based on the degree of overlap of verified cases among multiple sources, resulted in a revised prevalence estimate of 276 cases per million adults (95% CI 245-310). Sex- and race-specific prevalence estimates were significantly higher for women than for men, and for blacks than for whites. The average age at diagnosis was significantly younger for blacks than for whites. Compared with white patients, black patients were almost twice as likely to have diffuse disease (prevalence proportion ratio 1.86, 95% CI 1.48-2.35). Median survival was approximately 11 years. Factors negatively affecting survival included male sex (hazard ratio 1.81, 95% CI 1.29-2.55) and older age at diagnosis (hazard ratio 1.04, 95% CI 1.03-1.05). CONCLUSION This study establishes baseline estimates of SSc occurrence and characteristics in a large US cohort consisting primarily of black adults and white adults. These data should facilitate research regarding the role of geographic, ethnic, racial, and environmental factors for this disease in comparison populations.","author":[{"dropping-particle":"","family":"Mayes","given":"Maureen D","non-dropping-particle":"","parse-names":false,"suffix":""},{"dropping-particle":"V","family":"Lacey","given":"James","non-dropping-particle":"","parse-names":false,"suffix":""},{"dropping-particle":"","family":"Beebe-Dimmer","given":"Jennifer","non-dropping-particle":"","parse-names":false,"suffix":""},{"dropping-particle":"","family":"Gillespie","given":"Brenda W","non-dropping-particle":"","parse-names":false,"suffix":""},{"dropping-particle":"","family":"Cooper","given":"Brenda","non-dropping-particle":"","parse-names":false,"suffix":""},{"dropping-particle":"","family":"Laing","given":"Timothy J","non-dropping-particle":"","parse-names":false,"suffix":""},{"dropping-particle":"","family":"Schottenfeld","given":"David","non-dropping-particle":"","parse-names":false,"suffix":""}],"container-title":"Arthritis and rheumatism","id":"ITEM-1","issue":"8","issued":{"date-parts":[["2003","8"]]},"page":"2246-55","title":"Prevalence, incidence, survival, and disease characteristics of systemic sclerosis in a large US population.","type":"article-journal","volume":"48"},"uris":["http://www.mendeley.com/documents/?uuid=df6ef028-b6fe-3fa9-93f4-e47a20bf3e55"]}],"mendeley":{"formattedCitation":"(17)","plainTextFormattedCitation":"(17)","previouslyFormattedCitation":"(17)"},"properties":{"noteIndex":0},"schema":"https://github.com/citation-style-language/schema/raw/master/csl-citation.json"}</w:instrText>
      </w:r>
      <w:r w:rsidR="005942CC" w:rsidRPr="009400CF">
        <w:rPr>
          <w:rFonts w:cstheme="minorHAnsi"/>
        </w:rPr>
        <w:fldChar w:fldCharType="separate"/>
      </w:r>
      <w:r w:rsidR="004F2239" w:rsidRPr="004F2239">
        <w:rPr>
          <w:rFonts w:cstheme="minorHAnsi"/>
          <w:noProof/>
        </w:rPr>
        <w:t>(17)</w:t>
      </w:r>
      <w:r w:rsidR="005942CC" w:rsidRPr="009400CF">
        <w:rPr>
          <w:rFonts w:cstheme="minorHAnsi"/>
        </w:rPr>
        <w:fldChar w:fldCharType="end"/>
      </w:r>
      <w:r w:rsidR="005942CC" w:rsidRPr="009400CF">
        <w:rPr>
          <w:rFonts w:cstheme="minorHAnsi"/>
        </w:rPr>
        <w:t xml:space="preserve"> investigated the epidemiology</w:t>
      </w:r>
      <w:r w:rsidR="00583304">
        <w:rPr>
          <w:rFonts w:cstheme="minorHAnsi"/>
        </w:rPr>
        <w:t>,</w:t>
      </w:r>
      <w:r w:rsidR="005942CC" w:rsidRPr="009400CF">
        <w:rPr>
          <w:rFonts w:cstheme="minorHAnsi"/>
        </w:rPr>
        <w:t xml:space="preserve"> including survival</w:t>
      </w:r>
      <w:r w:rsidR="00583304">
        <w:rPr>
          <w:rFonts w:cstheme="minorHAnsi"/>
        </w:rPr>
        <w:t>,</w:t>
      </w:r>
      <w:r w:rsidR="005942CC" w:rsidRPr="009400CF">
        <w:rPr>
          <w:rFonts w:cstheme="minorHAnsi"/>
        </w:rPr>
        <w:t xml:space="preserve"> in a large cohort </w:t>
      </w:r>
      <w:r w:rsidR="005030BB">
        <w:rPr>
          <w:rFonts w:cstheme="minorHAnsi"/>
        </w:rPr>
        <w:t xml:space="preserve">of </w:t>
      </w:r>
      <w:r w:rsidR="005942CC" w:rsidRPr="009400CF">
        <w:rPr>
          <w:rFonts w:cstheme="minorHAnsi"/>
        </w:rPr>
        <w:t xml:space="preserve">patients </w:t>
      </w:r>
      <w:r w:rsidR="005030BB" w:rsidRPr="009400CF">
        <w:rPr>
          <w:rFonts w:cstheme="minorHAnsi"/>
        </w:rPr>
        <w:t>(n=706</w:t>
      </w:r>
      <w:r w:rsidR="005030BB">
        <w:rPr>
          <w:rFonts w:cstheme="minorHAnsi"/>
        </w:rPr>
        <w:t>, 106 black</w:t>
      </w:r>
      <w:r w:rsidR="005030BB" w:rsidRPr="009400CF">
        <w:rPr>
          <w:rFonts w:cstheme="minorHAnsi"/>
        </w:rPr>
        <w:t xml:space="preserve">) </w:t>
      </w:r>
      <w:r w:rsidR="005942CC" w:rsidRPr="009400CF">
        <w:rPr>
          <w:rFonts w:cstheme="minorHAnsi"/>
        </w:rPr>
        <w:t>based on the census of SSc cases during the period of 1989 to 1991 in the Detroit area. The disease was</w:t>
      </w:r>
      <w:r w:rsidR="00556644">
        <w:rPr>
          <w:rFonts w:cstheme="minorHAnsi"/>
        </w:rPr>
        <w:t xml:space="preserve"> more frequently observed </w:t>
      </w:r>
      <w:r w:rsidR="005942CC" w:rsidRPr="009400CF">
        <w:rPr>
          <w:rFonts w:cstheme="minorHAnsi"/>
        </w:rPr>
        <w:t xml:space="preserve">in </w:t>
      </w:r>
      <w:r w:rsidR="00556644">
        <w:rPr>
          <w:rFonts w:cstheme="minorHAnsi"/>
        </w:rPr>
        <w:t xml:space="preserve">black </w:t>
      </w:r>
      <w:r w:rsidR="005942CC" w:rsidRPr="009400CF">
        <w:rPr>
          <w:rFonts w:cstheme="minorHAnsi"/>
        </w:rPr>
        <w:t xml:space="preserve">women compared to </w:t>
      </w:r>
      <w:r w:rsidR="0080106C">
        <w:rPr>
          <w:rFonts w:cstheme="minorHAnsi"/>
        </w:rPr>
        <w:t xml:space="preserve">black </w:t>
      </w:r>
      <w:r w:rsidR="005942CC" w:rsidRPr="009400CF">
        <w:rPr>
          <w:rFonts w:cstheme="minorHAnsi"/>
        </w:rPr>
        <w:t xml:space="preserve">men with </w:t>
      </w:r>
      <w:r w:rsidR="00556644">
        <w:rPr>
          <w:rFonts w:cstheme="minorHAnsi"/>
        </w:rPr>
        <w:t xml:space="preserve">a reported prevalence of 433.5 and 103.9 per million, respectively </w:t>
      </w:r>
      <w:r w:rsidR="00D97D72" w:rsidRPr="009400CF">
        <w:rPr>
          <w:rFonts w:cstheme="minorHAnsi"/>
        </w:rPr>
        <w:fldChar w:fldCharType="begin" w:fldLock="1"/>
      </w:r>
      <w:r w:rsidR="004F2239">
        <w:rPr>
          <w:rFonts w:cstheme="minorHAnsi"/>
        </w:rPr>
        <w:instrText>ADDIN CSL_CITATION {"citationItems":[{"id":"ITEM-1","itemData":{"DOI":"10.1002/art.11073","ISSN":"0004-3591","PMID":"12905479","abstract":"OBJECTIVE To estimate the prevalence, incidence, survival, and disease characteristics of systemic sclerosis (SSc) in the Detroit tricounty area. METHODS A census of SSc cases for the period 1989-1991 was conducted in the Detroit area, using multiple sources for case identification. Diagnoses were verified by medical record review. Capture-recapture analysis was used to estimate the total SSc population. Cases of localized scleroderma (morphea and linear disease) were excluded. RESULTS Based on 706 verified cases of SSc, prevalence was initially estimated to be 242.0 cases per million adults (95% confidence interval [95% CI] 213-274), with an annual incidence of 19.3 new cases per million adults per year (95% CI 12.4-30.2). Capture-recapture analysis, based on the degree of overlap of verified cases among multiple sources, resulted in a revised prevalence estimate of 276 cases per million adults (95% CI 245-310). Sex- and race-specific prevalence estimates were significantly higher for women than for men, and for blacks than for whites. The average age at diagnosis was significantly younger for blacks than for whites. Compared with white patients, black patients were almost twice as likely to have diffuse disease (prevalence proportion ratio 1.86, 95% CI 1.48-2.35). Median survival was approximately 11 years. Factors negatively affecting survival included male sex (hazard ratio 1.81, 95% CI 1.29-2.55) and older age at diagnosis (hazard ratio 1.04, 95% CI 1.03-1.05). CONCLUSION This study establishes baseline estimates of SSc occurrence and characteristics in a large US cohort consisting primarily of black adults and white adults. These data should facilitate research regarding the role of geographic, ethnic, racial, and environmental factors for this disease in comparison populations.","author":[{"dropping-particle":"","family":"Mayes","given":"Maureen D","non-dropping-particle":"","parse-names":false,"suffix":""},{"dropping-particle":"V","family":"Lacey","given":"James","non-dropping-particle":"","parse-names":false,"suffix":""},{"dropping-particle":"","family":"Beebe-Dimmer","given":"Jennifer","non-dropping-particle":"","parse-names":false,"suffix":""},{"dropping-particle":"","family":"Gillespie","given":"Brenda W","non-dropping-particle":"","parse-names":false,"suffix":""},{"dropping-particle":"","family":"Cooper","given":"Brenda","non-dropping-particle":"","parse-names":false,"suffix":""},{"dropping-particle":"","family":"Laing","given":"Timothy J","non-dropping-particle":"","parse-names":false,"suffix":""},{"dropping-particle":"","family":"Schottenfeld","given":"David","non-dropping-particle":"","parse-names":false,"suffix":""}],"container-title":"Arthritis and rheumatism","id":"ITEM-1","issue":"8","issued":{"date-parts":[["2003","8"]]},"page":"2246-55","title":"Prevalence, incidence, survival, and disease characteristics of systemic sclerosis in a large US population.","type":"article-journal","volume":"48"},"uris":["http://www.mendeley.com/documents/?uuid=df6ef028-b6fe-3fa9-93f4-e47a20bf3e55"]}],"mendeley":{"formattedCitation":"(17)","plainTextFormattedCitation":"(17)","previouslyFormattedCitation":"(17)"},"properties":{"noteIndex":0},"schema":"https://github.com/citation-style-language/schema/raw/master/csl-citation.json"}</w:instrText>
      </w:r>
      <w:r w:rsidR="00D97D72" w:rsidRPr="009400CF">
        <w:rPr>
          <w:rFonts w:cstheme="minorHAnsi"/>
        </w:rPr>
        <w:fldChar w:fldCharType="separate"/>
      </w:r>
      <w:r w:rsidR="004F2239" w:rsidRPr="004F2239">
        <w:rPr>
          <w:rFonts w:cstheme="minorHAnsi"/>
          <w:noProof/>
        </w:rPr>
        <w:t>(17)</w:t>
      </w:r>
      <w:r w:rsidR="00D97D72" w:rsidRPr="009400CF">
        <w:rPr>
          <w:rFonts w:cstheme="minorHAnsi"/>
        </w:rPr>
        <w:fldChar w:fldCharType="end"/>
      </w:r>
      <w:r w:rsidR="00556644">
        <w:rPr>
          <w:rFonts w:cstheme="minorHAnsi"/>
        </w:rPr>
        <w:t xml:space="preserve">. In a retrospective study </w:t>
      </w:r>
      <w:r w:rsidR="00556644">
        <w:rPr>
          <w:rFonts w:cstheme="minorHAnsi"/>
        </w:rPr>
        <w:lastRenderedPageBreak/>
        <w:t>of black patients (n=63) with SSc who attended a tertiary hospital in South Africa, the male to female</w:t>
      </w:r>
      <w:r w:rsidR="00E916F4">
        <w:rPr>
          <w:rFonts w:cstheme="minorHAnsi"/>
        </w:rPr>
        <w:t xml:space="preserve"> ratio</w:t>
      </w:r>
      <w:r w:rsidR="00556644">
        <w:rPr>
          <w:rFonts w:cstheme="minorHAnsi"/>
        </w:rPr>
        <w:t xml:space="preserve"> was 4.6:1</w:t>
      </w:r>
      <w:r w:rsidR="00F1389F">
        <w:rPr>
          <w:rFonts w:cstheme="minorHAnsi"/>
        </w:rPr>
        <w:t xml:space="preserve"> (16)</w:t>
      </w:r>
      <w:r w:rsidR="00556644">
        <w:rPr>
          <w:rFonts w:cstheme="minorHAnsi"/>
        </w:rPr>
        <w:t xml:space="preserve">. </w:t>
      </w:r>
      <w:r w:rsidR="00F1389F">
        <w:rPr>
          <w:rFonts w:cstheme="minorHAnsi"/>
        </w:rPr>
        <w:t xml:space="preserve">The authors further reported that calcinosis more frequently occurred in men, whereas, arthralgia’s/arthritis were more common in women (16). </w:t>
      </w:r>
      <w:r w:rsidR="00D97D72" w:rsidRPr="009400CF">
        <w:rPr>
          <w:rFonts w:cstheme="minorHAnsi"/>
        </w:rPr>
        <w:t xml:space="preserve">Nitert and Silver </w:t>
      </w:r>
      <w:r w:rsidR="00D97D72" w:rsidRPr="009400CF">
        <w:rPr>
          <w:rFonts w:cstheme="minorHAnsi"/>
        </w:rPr>
        <w:fldChar w:fldCharType="begin" w:fldLock="1"/>
      </w:r>
      <w:r w:rsidR="004F2239">
        <w:rPr>
          <w:rFonts w:cstheme="minorHAnsi"/>
        </w:rPr>
        <w:instrText>ADDIN CSL_CITATION {"citationItems":[{"id":"ITEM-1","itemData":{"abstract":"OBJECTIVE: Little research has examined patterns of hospitalization and use of emergency rooms (ER) among patients with systemic sclerosis (SSc). We compared the incidence of hospitalizations and ER visits across 3 race groups (non-Hispanic white, non-Hispanic black, other) and determined predictors of referral to the Medical University of South Carolina (MUSC), a major referral center for patients with SSc residing in the southeastern United States. METHODS: Data were obtained on all South Carolina hospitalizations (1996-2000) for patients who were ever hospitalized for a diagnosis of SSc during that time period. Hospitalization and ER incidence rates were determined in conjunction with corresponding population sizes obtained from the 2000 US Census, and rates were compared across race, sex, and age groups using Poisson regression models. Logistic regression was used to determine predictors of being treated at MUSC. RESULTS: The hospitalization incidence rate was significantly (p &amp;amp;lt; 0.05) higher among blacks compared to whites (rate ratio 1.66; 95% confidence interval 1.41, 1.96), as was the ER incidence rate (rate ratio 1.78; 95% CI 1.50, 2.11). Even after adjusting for sex, age, median household income, primary insurance claim payor, county, and comorbidity, blacks were 60% less likely (p &amp;amp;lt; 0.05) than whites to receive inpatient treatment at MUSC. Similar results were observed when comparing other non-whites to whites. CONCLUSION: The increased hospitalizations and ER visits among non-whites provide additional evidence of greater disease burden among these population groups. Despite this increased burden, non-whites are less likely to receive care at a major SSc referral center.","author":[{"dropping-particle":"","family":"Nietert","given":"Paul J","non-dropping-particle":"","parse-names":false,"suffix":""},{"dropping-particle":"","family":"Silver","given":"Richard M","non-dropping-particle":"","parse-names":false,"suffix":""}],"container-title":"The Journal of Rheumatology","id":"ITEM-1","issue":"6","issued":{"date-parts":[["2003","6","1"]]},"page":"1238 LP  - 1243","title":"Patterns of hospital admissions and emergency room visits among patients with scleroderma in South Carolina, USA.","type":"article-journal","volume":"30"},"uris":["http://www.mendeley.com/documents/?uuid=f272dbe0-e418-4300-8c00-a0fa4701ae79"]}],"mendeley":{"formattedCitation":"(19)","plainTextFormattedCitation":"(19)","previouslyFormattedCitation":"(19)"},"properties":{"noteIndex":0},"schema":"https://github.com/citation-style-language/schema/raw/master/csl-citation.json"}</w:instrText>
      </w:r>
      <w:r w:rsidR="00D97D72" w:rsidRPr="009400CF">
        <w:rPr>
          <w:rFonts w:cstheme="minorHAnsi"/>
        </w:rPr>
        <w:fldChar w:fldCharType="separate"/>
      </w:r>
      <w:r w:rsidR="004F2239" w:rsidRPr="004F2239">
        <w:rPr>
          <w:rFonts w:cstheme="minorHAnsi"/>
          <w:noProof/>
        </w:rPr>
        <w:t>(19)</w:t>
      </w:r>
      <w:r w:rsidR="00D97D72" w:rsidRPr="009400CF">
        <w:rPr>
          <w:rFonts w:cstheme="minorHAnsi"/>
        </w:rPr>
        <w:fldChar w:fldCharType="end"/>
      </w:r>
      <w:r w:rsidR="00D97D72" w:rsidRPr="009400CF">
        <w:rPr>
          <w:rFonts w:cstheme="minorHAnsi"/>
        </w:rPr>
        <w:t xml:space="preserve"> examined the patterns of hospital admissions and emergency room visits among patients (n=785) with SSc over 5 years in South </w:t>
      </w:r>
      <w:r w:rsidR="00AC70D9" w:rsidRPr="009400CF">
        <w:rPr>
          <w:rFonts w:cstheme="minorHAnsi"/>
        </w:rPr>
        <w:t>Carolin</w:t>
      </w:r>
      <w:r w:rsidR="00AC70D9">
        <w:rPr>
          <w:rFonts w:cstheme="minorHAnsi"/>
        </w:rPr>
        <w:t>a</w:t>
      </w:r>
      <w:r w:rsidR="00D97D72" w:rsidRPr="009400CF">
        <w:rPr>
          <w:rFonts w:cstheme="minorHAnsi"/>
        </w:rPr>
        <w:t>. The authors found that the number of visits/admissions was greater in b</w:t>
      </w:r>
      <w:r w:rsidR="00A3335E" w:rsidRPr="009400CF">
        <w:rPr>
          <w:rFonts w:cstheme="minorHAnsi"/>
        </w:rPr>
        <w:t>lack compared with white m</w:t>
      </w:r>
      <w:r w:rsidR="005030BB">
        <w:rPr>
          <w:rFonts w:cstheme="minorHAnsi"/>
        </w:rPr>
        <w:t xml:space="preserve">ales, and also for older women </w:t>
      </w:r>
      <w:r w:rsidR="00A3335E" w:rsidRPr="009400CF">
        <w:rPr>
          <w:rFonts w:cstheme="minorHAnsi"/>
        </w:rPr>
        <w:t xml:space="preserve">aged </w:t>
      </w:r>
      <w:r w:rsidR="005030BB">
        <w:rPr>
          <w:rFonts w:cstheme="minorHAnsi"/>
        </w:rPr>
        <w:t xml:space="preserve">between </w:t>
      </w:r>
      <w:r w:rsidR="00A3335E" w:rsidRPr="009400CF">
        <w:rPr>
          <w:rFonts w:cstheme="minorHAnsi"/>
        </w:rPr>
        <w:t>50 to</w:t>
      </w:r>
      <w:r w:rsidR="005030BB">
        <w:rPr>
          <w:rFonts w:cstheme="minorHAnsi"/>
        </w:rPr>
        <w:t xml:space="preserve"> 64 years, and &gt;65 years</w:t>
      </w:r>
      <w:r w:rsidR="00A3335E" w:rsidRPr="009400CF">
        <w:rPr>
          <w:rFonts w:cstheme="minorHAnsi"/>
        </w:rPr>
        <w:t xml:space="preserve"> </w:t>
      </w:r>
      <w:r w:rsidR="00A3335E" w:rsidRPr="009400CF">
        <w:rPr>
          <w:rFonts w:cstheme="minorHAnsi"/>
        </w:rPr>
        <w:fldChar w:fldCharType="begin" w:fldLock="1"/>
      </w:r>
      <w:r w:rsidR="004F2239">
        <w:rPr>
          <w:rFonts w:cstheme="minorHAnsi"/>
        </w:rPr>
        <w:instrText>ADDIN CSL_CITATION {"citationItems":[{"id":"ITEM-1","itemData":{"abstract":"OBJECTIVE: Little research has examined patterns of hospitalization and use of emergency rooms (ER) among patients with systemic sclerosis (SSc). We compared the incidence of hospitalizations and ER visits across 3 race groups (non-Hispanic white, non-Hispanic black, other) and determined predictors of referral to the Medical University of South Carolina (MUSC), a major referral center for patients with SSc residing in the southeastern United States. METHODS: Data were obtained on all South Carolina hospitalizations (1996-2000) for patients who were ever hospitalized for a diagnosis of SSc during that time period. Hospitalization and ER incidence rates were determined in conjunction with corresponding population sizes obtained from the 2000 US Census, and rates were compared across race, sex, and age groups using Poisson regression models. Logistic regression was used to determine predictors of being treated at MUSC. RESULTS: The hospitalization incidence rate was significantly (p &amp;amp;lt; 0.05) higher among blacks compared to whites (rate ratio 1.66; 95% confidence interval 1.41, 1.96), as was the ER incidence rate (rate ratio 1.78; 95% CI 1.50, 2.11). Even after adjusting for sex, age, median household income, primary insurance claim payor, county, and comorbidity, blacks were 60% less likely (p &amp;amp;lt; 0.05) than whites to receive inpatient treatment at MUSC. Similar results were observed when comparing other non-whites to whites. CONCLUSION: The increased hospitalizations and ER visits among non-whites provide additional evidence of greater disease burden among these population groups. Despite this increased burden, non-whites are less likely to receive care at a major SSc referral center.","author":[{"dropping-particle":"","family":"Nietert","given":"Paul J","non-dropping-particle":"","parse-names":false,"suffix":""},{"dropping-particle":"","family":"Silver","given":"Richard M","non-dropping-particle":"","parse-names":false,"suffix":""}],"container-title":"The Journal of Rheumatology","id":"ITEM-1","issue":"6","issued":{"date-parts":[["2003","6","1"]]},"page":"1238 LP  - 1243","title":"Patterns of hospital admissions and emergency room visits among patients with scleroderma in South Carolina, USA.","type":"article-journal","volume":"30"},"uris":["http://www.mendeley.com/documents/?uuid=f272dbe0-e418-4300-8c00-a0fa4701ae79"]}],"mendeley":{"formattedCitation":"(19)","plainTextFormattedCitation":"(19)","previouslyFormattedCitation":"(19)"},"properties":{"noteIndex":0},"schema":"https://github.com/citation-style-language/schema/raw/master/csl-citation.json"}</w:instrText>
      </w:r>
      <w:r w:rsidR="00A3335E" w:rsidRPr="009400CF">
        <w:rPr>
          <w:rFonts w:cstheme="minorHAnsi"/>
        </w:rPr>
        <w:fldChar w:fldCharType="separate"/>
      </w:r>
      <w:r w:rsidR="004F2239" w:rsidRPr="004F2239">
        <w:rPr>
          <w:rFonts w:cstheme="minorHAnsi"/>
          <w:noProof/>
        </w:rPr>
        <w:t>(19)</w:t>
      </w:r>
      <w:r w:rsidR="00A3335E" w:rsidRPr="009400CF">
        <w:rPr>
          <w:rFonts w:cstheme="minorHAnsi"/>
        </w:rPr>
        <w:fldChar w:fldCharType="end"/>
      </w:r>
      <w:r w:rsidR="00A3335E" w:rsidRPr="009400CF">
        <w:rPr>
          <w:rFonts w:cstheme="minorHAnsi"/>
        </w:rPr>
        <w:t>.</w:t>
      </w:r>
    </w:p>
    <w:p w14:paraId="7104F30F" w14:textId="65ED7C9C" w:rsidR="00F10F7B" w:rsidRDefault="00F10F7B" w:rsidP="00CD0441">
      <w:pPr>
        <w:spacing w:line="360" w:lineRule="auto"/>
        <w:jc w:val="both"/>
        <w:rPr>
          <w:rFonts w:cstheme="minorHAnsi"/>
        </w:rPr>
      </w:pPr>
    </w:p>
    <w:p w14:paraId="62D257BE" w14:textId="2BDE36F6" w:rsidR="00F10F7B" w:rsidRPr="00F10F7B" w:rsidRDefault="00C509F7" w:rsidP="00CD0441">
      <w:pPr>
        <w:spacing w:line="360" w:lineRule="auto"/>
        <w:jc w:val="both"/>
        <w:rPr>
          <w:rFonts w:cstheme="minorHAnsi"/>
          <w:b/>
          <w:bCs/>
          <w:u w:val="single"/>
        </w:rPr>
      </w:pPr>
      <w:r>
        <w:rPr>
          <w:rFonts w:cstheme="minorHAnsi"/>
          <w:b/>
          <w:bCs/>
          <w:u w:val="single"/>
        </w:rPr>
        <w:t xml:space="preserve">4. </w:t>
      </w:r>
      <w:r w:rsidR="00F10F7B" w:rsidRPr="00F10F7B">
        <w:rPr>
          <w:rFonts w:cstheme="minorHAnsi"/>
          <w:b/>
          <w:bCs/>
          <w:u w:val="single"/>
        </w:rPr>
        <w:t>Pathogenesis</w:t>
      </w:r>
    </w:p>
    <w:p w14:paraId="6C4E4EC3" w14:textId="296B9615" w:rsidR="008A0204" w:rsidRDefault="00D61B9A" w:rsidP="00E82660">
      <w:pPr>
        <w:spacing w:line="360" w:lineRule="auto"/>
        <w:jc w:val="both"/>
        <w:rPr>
          <w:rFonts w:cstheme="minorHAnsi"/>
        </w:rPr>
      </w:pPr>
      <w:r>
        <w:rPr>
          <w:rFonts w:cstheme="minorHAnsi"/>
        </w:rPr>
        <w:t xml:space="preserve">The </w:t>
      </w:r>
      <w:r w:rsidR="00330948">
        <w:rPr>
          <w:rFonts w:cstheme="minorHAnsi"/>
        </w:rPr>
        <w:t>preponderance</w:t>
      </w:r>
      <w:r>
        <w:rPr>
          <w:rFonts w:cstheme="minorHAnsi"/>
        </w:rPr>
        <w:t xml:space="preserve"> of SSc</w:t>
      </w:r>
      <w:r w:rsidR="00330948">
        <w:rPr>
          <w:rFonts w:cstheme="minorHAnsi"/>
        </w:rPr>
        <w:t xml:space="preserve"> in females</w:t>
      </w:r>
      <w:r>
        <w:rPr>
          <w:rFonts w:cstheme="minorHAnsi"/>
        </w:rPr>
        <w:t xml:space="preserve"> provides the clearest signal for the existence of important </w:t>
      </w:r>
      <w:r w:rsidR="00330948">
        <w:rPr>
          <w:rFonts w:cstheme="minorHAnsi"/>
        </w:rPr>
        <w:t>sex</w:t>
      </w:r>
      <w:r>
        <w:rPr>
          <w:rFonts w:cstheme="minorHAnsi"/>
        </w:rPr>
        <w:t>-related aetiopathogenic drivers in SSc. Putative factors</w:t>
      </w:r>
      <w:r w:rsidR="00330948" w:rsidRPr="00330948">
        <w:rPr>
          <w:rFonts w:cstheme="minorHAnsi"/>
        </w:rPr>
        <w:t xml:space="preserve"> </w:t>
      </w:r>
      <w:r w:rsidR="00330948">
        <w:rPr>
          <w:rFonts w:cstheme="minorHAnsi"/>
        </w:rPr>
        <w:t xml:space="preserve">that </w:t>
      </w:r>
      <w:r w:rsidR="00330948" w:rsidRPr="00330948">
        <w:rPr>
          <w:rFonts w:cstheme="minorHAnsi"/>
        </w:rPr>
        <w:t>may account for differences in both prevalence and observed outcomes</w:t>
      </w:r>
      <w:r>
        <w:rPr>
          <w:rFonts w:cstheme="minorHAnsi"/>
        </w:rPr>
        <w:t xml:space="preserve"> include the influence of female reproductive hormones, fetal microchimerism, X-linked </w:t>
      </w:r>
      <w:r w:rsidR="004C446A">
        <w:rPr>
          <w:rFonts w:cstheme="minorHAnsi"/>
        </w:rPr>
        <w:t xml:space="preserve">genetic </w:t>
      </w:r>
      <w:r>
        <w:rPr>
          <w:rFonts w:cstheme="minorHAnsi"/>
        </w:rPr>
        <w:t>factors (including skewed inactivation, X-linked non-coding RNA and X-linked nucleotide polymorphisms)</w:t>
      </w:r>
      <w:r w:rsidR="004C446A">
        <w:rPr>
          <w:rFonts w:cstheme="minorHAnsi"/>
        </w:rPr>
        <w:t xml:space="preserve"> and also environmental/occupational exposures </w:t>
      </w:r>
      <w:r w:rsidR="00E86C1A">
        <w:rPr>
          <w:rFonts w:cstheme="minorHAnsi"/>
        </w:rPr>
        <w:fldChar w:fldCharType="begin" w:fldLock="1"/>
      </w:r>
      <w:r w:rsidR="004F2239">
        <w:rPr>
          <w:rFonts w:cstheme="minorHAnsi"/>
        </w:rPr>
        <w:instrText>ADDIN CSL_CITATION {"citationItems":[{"id":"ITEM-1","itemData":{"DOI":"10.1007/s12016-013-8392-9","ISSN":"1559-0267","abstract":"Systemic sclerosis is a multifactorial and heterogeneous disease. Genetic and environmental factors are known to interplay in the onset and progression of systemic sclerosis. Sex plays an important and determinant role in the development of such a disorder. Systemic sclerosis shows a significant female preponderance. However, the reason for this female preponderance is incompletely understood. Hormonal status, genetic and epigenetic differences, and lifestyle have been considered in order to explain female preponderance in systemic sclerosis. Sex chromosomes play a determinant role in contributing to systemic sclerosis onset and progression, as well as in its sex-biased prevalence. It is known, in fact, that X chromosome contains many sex- and immuno-related genes, thus contributing to immuno tolerance and sex hormone status. This review focuses mainly on the recent progress on epigenetic mechanisms—exclusively linked to the X chromosome—which would contribute to the development of systemic sclerosis. Furthermore, we report also some hypotheses (dealing with skewed X chromosome inactivation, X gene reactivation, acquired monosomy) that have been proposed in order to justify the female preponderance in autoimmune diseases. However, despite the intensive efforts in elucidating the mechanisms involved in the pathogenesis of systemic sclerosis, many questions remain still unanswered.","author":[{"dropping-particle":"","family":"D’Amico","given":"Fabio","non-dropping-particle":"","parse-names":false,"suffix":""},{"dropping-particle":"","family":"Skarmoutsou","given":"Evangelia","non-dropping-particle":"","parse-names":false,"suffix":""},{"dropping-particle":"","family":"Mazzarino","given":"Maria Clorinda","non-dropping-particle":"","parse-names":false,"suffix":""}],"container-title":"Clinical Reviews in Allergy &amp; Immunology","id":"ITEM-1","issue":"3","issued":{"date-parts":[["2014"]]},"page":"334-343","title":"The Sex Bias in Systemic Sclerosis: on the Possible Mechanisms Underlying the Female Disease Preponderance","type":"article-journal","volume":"47"},"uris":["http://www.mendeley.com/documents/?uuid=e61257d6-e6c2-46df-a271-5dc441a613e8"]}],"mendeley":{"formattedCitation":"(20)","plainTextFormattedCitation":"(20)","previouslyFormattedCitation":"(20)"},"properties":{"noteIndex":0},"schema":"https://github.com/citation-style-language/schema/raw/master/csl-citation.json"}</w:instrText>
      </w:r>
      <w:r w:rsidR="00E86C1A">
        <w:rPr>
          <w:rFonts w:cstheme="minorHAnsi"/>
        </w:rPr>
        <w:fldChar w:fldCharType="separate"/>
      </w:r>
      <w:r w:rsidR="004F2239" w:rsidRPr="004F2239">
        <w:rPr>
          <w:rFonts w:cstheme="minorHAnsi"/>
          <w:noProof/>
        </w:rPr>
        <w:t>(20)</w:t>
      </w:r>
      <w:r w:rsidR="00E86C1A">
        <w:rPr>
          <w:rFonts w:cstheme="minorHAnsi"/>
        </w:rPr>
        <w:fldChar w:fldCharType="end"/>
      </w:r>
      <w:r w:rsidR="004C446A">
        <w:rPr>
          <w:rFonts w:cstheme="minorHAnsi"/>
        </w:rPr>
        <w:t>.</w:t>
      </w:r>
      <w:r w:rsidR="00E82660">
        <w:rPr>
          <w:rFonts w:cstheme="minorHAnsi"/>
        </w:rPr>
        <w:t xml:space="preserve"> </w:t>
      </w:r>
    </w:p>
    <w:p w14:paraId="47CFD779" w14:textId="77777777" w:rsidR="008A0204" w:rsidRDefault="008A0204" w:rsidP="00E82660">
      <w:pPr>
        <w:spacing w:line="360" w:lineRule="auto"/>
        <w:jc w:val="both"/>
        <w:rPr>
          <w:rFonts w:cstheme="minorHAnsi"/>
        </w:rPr>
      </w:pPr>
    </w:p>
    <w:p w14:paraId="10050DFB" w14:textId="432D170B" w:rsidR="00E173A4" w:rsidRDefault="00AC3C28" w:rsidP="00E82660">
      <w:pPr>
        <w:spacing w:line="360" w:lineRule="auto"/>
        <w:jc w:val="both"/>
        <w:rPr>
          <w:rFonts w:cstheme="minorHAnsi"/>
        </w:rPr>
      </w:pPr>
      <w:r>
        <w:rPr>
          <w:rFonts w:cstheme="minorHAnsi"/>
        </w:rPr>
        <w:t xml:space="preserve">The potential role of sex hormones on the </w:t>
      </w:r>
      <w:r w:rsidR="00A30693">
        <w:rPr>
          <w:rFonts w:cstheme="minorHAnsi"/>
        </w:rPr>
        <w:t>pathogenesis</w:t>
      </w:r>
      <w:r>
        <w:rPr>
          <w:rFonts w:cstheme="minorHAnsi"/>
        </w:rPr>
        <w:t xml:space="preserve"> of SSc </w:t>
      </w:r>
      <w:r w:rsidR="00330948">
        <w:rPr>
          <w:rFonts w:cstheme="minorHAnsi"/>
        </w:rPr>
        <w:t xml:space="preserve">has also received </w:t>
      </w:r>
      <w:r w:rsidR="00984E61">
        <w:rPr>
          <w:rFonts w:cstheme="minorHAnsi"/>
        </w:rPr>
        <w:t xml:space="preserve">research </w:t>
      </w:r>
      <w:r w:rsidR="00330948">
        <w:rPr>
          <w:rFonts w:cstheme="minorHAnsi"/>
        </w:rPr>
        <w:t>attention</w:t>
      </w:r>
      <w:r>
        <w:rPr>
          <w:rFonts w:cstheme="minorHAnsi"/>
        </w:rPr>
        <w:t xml:space="preserve">. A recent systematic literature </w:t>
      </w:r>
      <w:r w:rsidR="00330948">
        <w:rPr>
          <w:rFonts w:cstheme="minorHAnsi"/>
        </w:rPr>
        <w:t>of the</w:t>
      </w:r>
      <w:r w:rsidR="00330948" w:rsidRPr="00330948">
        <w:rPr>
          <w:rFonts w:ascii="Calibri" w:hAnsi="Calibri" w:cs="Calibri"/>
          <w:noProof/>
        </w:rPr>
        <w:t xml:space="preserve"> </w:t>
      </w:r>
      <w:r w:rsidR="00330948">
        <w:rPr>
          <w:rFonts w:cstheme="minorHAnsi"/>
        </w:rPr>
        <w:t>s</w:t>
      </w:r>
      <w:r w:rsidR="00330948" w:rsidRPr="00330948">
        <w:rPr>
          <w:rFonts w:cstheme="minorHAnsi"/>
        </w:rPr>
        <w:t>ex hormones and sex hormone-targeting therapies</w:t>
      </w:r>
      <w:r w:rsidR="00330948">
        <w:rPr>
          <w:rFonts w:cstheme="minorHAnsi"/>
        </w:rPr>
        <w:t xml:space="preserve"> </w:t>
      </w:r>
      <w:r>
        <w:rPr>
          <w:rFonts w:cstheme="minorHAnsi"/>
        </w:rPr>
        <w:t xml:space="preserve"> literature concluded that oestrogens (particularly </w:t>
      </w:r>
      <w:r w:rsidR="004C446A">
        <w:rPr>
          <w:rFonts w:cstheme="minorHAnsi"/>
        </w:rPr>
        <w:t>o</w:t>
      </w:r>
      <w:r w:rsidRPr="00AC3C28">
        <w:rPr>
          <w:rFonts w:cstheme="minorHAnsi"/>
        </w:rPr>
        <w:t>estradiol</w:t>
      </w:r>
      <w:r>
        <w:rPr>
          <w:rFonts w:cstheme="minorHAnsi"/>
        </w:rPr>
        <w:t xml:space="preserve">) may have important pro-fibrotic but vasculoprotective properties in SSc </w:t>
      </w:r>
      <w:r w:rsidR="00E86C1A">
        <w:rPr>
          <w:rFonts w:cstheme="minorHAnsi"/>
        </w:rPr>
        <w:fldChar w:fldCharType="begin" w:fldLock="1"/>
      </w:r>
      <w:r w:rsidR="004F2239">
        <w:rPr>
          <w:rFonts w:cstheme="minorHAnsi"/>
        </w:rPr>
        <w:instrText>ADDIN CSL_CITATION {"citationItems":[{"id":"ITEM-1","itemData":{"DOI":"https://doi.org/10.1016/j.semarthrit.2019.07.007","ISSN":"0049-0172","abstract":"Background The pathophysiology of systemic sclerosis (SSc) is complex and elusive, however, considering the strong female preponderance and different clinical characteristics between men and women, a contribution of sex hormones has been proposed. Objectives We undertook this systematic literature review to investigate: (1) the role played by male and female sex hormones in the pathogenesis of SSc; (2) how sex hormone levels change in SSc patients and how hormonal variations modify the progression of SSc; (3) the effect of therapies targeting sex hormones on the disease course. Methods A literature search was performed in Pubmed, Embase, Web of Science, and Cochrane library databases. Given the heterogeneity in study design, different quality assessment tools were applied where appropriate. Results We retrieved 300 articles and 30 were included in the review. The available evidence points to a fibrogenic, but also a vasodilatory, role of estrogens in SSc. With the limitation of small sample sizes, women with SSc tend to have lower levels of androgens and non-significantly higher levels of estradiol compared to healthy controls, while in men we found increased levels of estradiol and discordant results for androgens. After menopause the skin score seems to decrease and prevalence of pulmonary artery hypertension seems to rise, which might be prevented by the use of hormone replacement therapy. No recent high-quality trial evaluated the efficacy of hormone-targeting therapies in SSc. Conclusions Few translational studies of varying quality evaluated the role of sex hormones in SSc showing possible profibrotic and vasodilatatory effects of estrogens, but more research is needed to elucidate the extent of this contribution. Insights on the influence of sex hormones, along with the availability of new compounds acting on estrogen pathways, might provide ideas for additional studies on the application of sex hormone-targeting therapies in SSc.","author":[{"dropping-particle":"","family":"Ciaffi","given":"Jacopo","non-dropping-particle":"","parse-names":false,"suffix":""},{"dropping-particle":"","family":"Leeuwen","given":"Nina M","non-dropping-particle":"van","parse-names":false,"suffix":""},{"dropping-particle":"","family":"Schoones","given":"Jan W","non-dropping-particle":"","parse-names":false,"suffix":""},{"dropping-particle":"","family":"Huizinga","given":"Tom W J","non-dropping-particle":"","parse-names":false,"suffix":""},{"dropping-particle":"","family":"Vries-Bouwstra","given":"Jeska K","non-dropping-particle":"de","parse-names":false,"suffix":""}],"container-title":"Seminars in Arthritis and Rheumatism","id":"ITEM-1","issued":{"date-parts":[["2019"]]},"title":"Sex hormones and sex hormone-targeting therapies in systemic sclerosis: A systematic literature review","type":"article-journal"},"uris":["http://www.mendeley.com/documents/?uuid=ecaa394c-b483-4f69-9ba3-792ac51fd297"]}],"mendeley":{"formattedCitation":"(21)","plainTextFormattedCitation":"(21)","previouslyFormattedCitation":"(21)"},"properties":{"noteIndex":0},"schema":"https://github.com/citation-style-language/schema/raw/master/csl-citation.json"}</w:instrText>
      </w:r>
      <w:r w:rsidR="00E86C1A">
        <w:rPr>
          <w:rFonts w:cstheme="minorHAnsi"/>
        </w:rPr>
        <w:fldChar w:fldCharType="separate"/>
      </w:r>
      <w:r w:rsidR="004F2239" w:rsidRPr="004F2239">
        <w:rPr>
          <w:rFonts w:cstheme="minorHAnsi"/>
          <w:noProof/>
        </w:rPr>
        <w:t>(21)</w:t>
      </w:r>
      <w:r w:rsidR="00E86C1A">
        <w:rPr>
          <w:rFonts w:cstheme="minorHAnsi"/>
        </w:rPr>
        <w:fldChar w:fldCharType="end"/>
      </w:r>
      <w:r w:rsidR="00E86C1A">
        <w:rPr>
          <w:rFonts w:cstheme="minorHAnsi"/>
        </w:rPr>
        <w:t>.</w:t>
      </w:r>
      <w:r>
        <w:rPr>
          <w:rFonts w:cstheme="minorHAnsi"/>
        </w:rPr>
        <w:t xml:space="preserve"> Apparent differences in clinical phenotype in females </w:t>
      </w:r>
      <w:r w:rsidR="00E173A4">
        <w:rPr>
          <w:rFonts w:cstheme="minorHAnsi"/>
        </w:rPr>
        <w:t xml:space="preserve">presenting </w:t>
      </w:r>
      <w:r>
        <w:rPr>
          <w:rFonts w:cstheme="minorHAnsi"/>
        </w:rPr>
        <w:t xml:space="preserve">before and after </w:t>
      </w:r>
      <w:r w:rsidR="00E173A4">
        <w:rPr>
          <w:rFonts w:cstheme="minorHAnsi"/>
        </w:rPr>
        <w:t xml:space="preserve">the </w:t>
      </w:r>
      <w:r>
        <w:rPr>
          <w:rFonts w:cstheme="minorHAnsi"/>
        </w:rPr>
        <w:t xml:space="preserve">menopause </w:t>
      </w:r>
      <w:r w:rsidR="008245FD">
        <w:rPr>
          <w:rFonts w:cstheme="minorHAnsi"/>
        </w:rPr>
        <w:fldChar w:fldCharType="begin" w:fldLock="1"/>
      </w:r>
      <w:r w:rsidR="004F2239">
        <w:rPr>
          <w:rFonts w:cstheme="minorHAnsi"/>
        </w:rPr>
        <w:instrText>ADDIN CSL_CITATION {"citationItems":[{"id":"ITEM-1","itemData":{"DOI":"10.1111/j.1749-6632.2002.tb04221.x","ISSN":"0077-8923","abstract":"Abstract: In scleroderma patients, isolated pulmonary hypertension (PHT) has been associated with selected HLA haplotypes, severe impairment of the diffusing capacity for carbon monoxide and the diagnosis of CREST. Most patients with CREST have a late-age onset of the disease, corresponding to the perimenopausal or postmenopausal period. We conducted a retrospective cohort study to determine the role of post-menopause and of the other known clinical and biological markers in the development of isolated pulmonary hypertension in Italian patients with systemic sclerosis. 189 female patients with scleroderma who had no ecographic signs of pulmonary hypertension (PHT) and radiographic signs of lung fibrosis at the first visit and did not develop significant pulmonary fibrosis during the observation time were included. Sixty-three out of 189 patients (33.3%) presented isolated pulmonary hypertension. A severe impairment of diffusing capacity for carbon monoxide at admission was found to be an early predictive element for its development. An increased risk was associated with postmenopausal condition (RR= 5.2, p= 0.000), CREST syndrome (RR= 2.8, p= 0.001) and haplotype HLA-B35 (RR= 2.8; p= 0.002). A significant positive interaction between postmenopausal condition and either HLA-B35 (RR= 15.2; p= 0.000) or the diagnosis of CREST (RR= 14.1; p= 0.000) was found. Postmenopausal condition alone or in combination with HLA-B35 and CREST syndrome is the main risk-factor for developing primary pulmonary hypertension in scleroderma patients. This suggests that hormonal replacement therapy could play a role in preventing isolated PHT in patients with systemic sclerosis.","author":[{"dropping-particle":"","family":"Scorza","given":"R","non-dropping-particle":"","parse-names":false,"suffix":""},{"dropping-particle":"","family":"Caronni","given":"M","non-dropping-particle":"","parse-names":false,"suffix":""},{"dropping-particle":"","family":"Bazzi","given":"S","non-dropping-particle":"","parse-names":false,"suffix":""},{"dropping-particle":"","family":"Nador","given":"F","non-dropping-particle":"","parse-names":false,"suffix":""},{"dropping-particle":"","family":"L","given":"Beretta","non-dropping-particle":"","parse-names":false,"suffix":""},{"dropping-particle":"","family":"Antoniolli","given":"R","non-dropping-particle":"","parse-names":false,"suffix":""},{"dropping-particle":"","family":"Origgi","given":"L","non-dropping-particle":"","parse-names":false,"suffix":""},{"dropping-particle":"","family":"Ponti","given":"A","non-dropping-particle":"","parse-names":false,"suffix":""}],"container-title":"Annals of the New York Academy of Sciences","id":"ITEM-1","issue":"1","issued":{"date-parts":[["2002","6","1"]]},"note":"doi: 10.1111/j.1749-6632.2002.tb04221.x","page":"238-246","publisher":"John Wiley &amp; Sons, Ltd (10.1111)","title":"Post-Menopause is the Main Risk Factor for Developing Isolated Pulmonary Hypertension in Systemic Sclerosis","type":"article-journal","volume":"966"},"uris":["http://www.mendeley.com/documents/?uuid=b200b179-c31e-4576-92cb-8fbae96af211"]},{"id":"ITEM-2","itemData":{"DOI":"10.1186/ar4587","ISSN":"1478-6354","abstract":"We aimed to evaluate the effect of menopause on skin thickening, as measured by the modified Rodnan skin score (mRSS), in women with systemic sclerosis (SSc).","author":[{"dropping-particle":"","family":"Vinet","given":"Évelyne","non-dropping-particle":"","parse-names":false,"suffix":""},{"dropping-particle":"","family":"Bernatsky","given":"Sasha","non-dropping-particle":"","parse-names":false,"suffix":""},{"dropping-particle":"","family":"Hudson","given":"Marie","non-dropping-particle":"","parse-names":false,"suffix":""},{"dropping-particle":"","family":"Pineau","given":"Christian A","non-dropping-particle":"","parse-names":false,"suffix":""},{"dropping-particle":"","family":"Baron","given":"Murray","non-dropping-particle":"","parse-names":false,"suffix":""},{"dropping-particle":"","family":"Group","given":"the Canadian Scleroderma Research","non-dropping-particle":"","parse-names":false,"suffix":""}],"container-title":"Arthritis Research &amp; Therapy","id":"ITEM-2","issue":"3","issued":{"date-parts":[["2014"]]},"page":"R130","title":"Effect of menopause on the modified Rodnan skin score in systemic sclerosis","type":"article-journal","volume":"16"},"uris":["http://www.mendeley.com/documents/?uuid=22bc6a29-83a1-4a6d-91b8-5fee3302f0b3"]}],"mendeley":{"formattedCitation":"(22,23)","plainTextFormattedCitation":"(22,23)","previouslyFormattedCitation":"(22,23)"},"properties":{"noteIndex":0},"schema":"https://github.com/citation-style-language/schema/raw/master/csl-citation.json"}</w:instrText>
      </w:r>
      <w:r w:rsidR="008245FD">
        <w:rPr>
          <w:rFonts w:cstheme="minorHAnsi"/>
        </w:rPr>
        <w:fldChar w:fldCharType="separate"/>
      </w:r>
      <w:r w:rsidR="004F2239" w:rsidRPr="004F2239">
        <w:rPr>
          <w:rFonts w:cstheme="minorHAnsi"/>
          <w:noProof/>
        </w:rPr>
        <w:t>(22,23)</w:t>
      </w:r>
      <w:r w:rsidR="008245FD">
        <w:rPr>
          <w:rFonts w:cstheme="minorHAnsi"/>
        </w:rPr>
        <w:fldChar w:fldCharType="end"/>
      </w:r>
      <w:r w:rsidR="008245FD">
        <w:rPr>
          <w:rFonts w:cstheme="minorHAnsi"/>
        </w:rPr>
        <w:t xml:space="preserve"> </w:t>
      </w:r>
      <w:r w:rsidR="00E173A4">
        <w:rPr>
          <w:rFonts w:cstheme="minorHAnsi"/>
        </w:rPr>
        <w:t xml:space="preserve">also </w:t>
      </w:r>
      <w:r w:rsidR="00625C2F">
        <w:rPr>
          <w:rFonts w:cstheme="minorHAnsi"/>
        </w:rPr>
        <w:t>suggests</w:t>
      </w:r>
      <w:r w:rsidR="00330948">
        <w:rPr>
          <w:rFonts w:cstheme="minorHAnsi"/>
        </w:rPr>
        <w:t xml:space="preserve"> </w:t>
      </w:r>
      <w:r w:rsidR="00E173A4">
        <w:rPr>
          <w:rFonts w:cstheme="minorHAnsi"/>
        </w:rPr>
        <w:t xml:space="preserve">a link between sex hormone levels and clinical phenotype (with lower fibrosis but higher rates of PAH associated with hypo-oestrogenic </w:t>
      </w:r>
      <w:r w:rsidR="00E173A4" w:rsidRPr="008245FD">
        <w:rPr>
          <w:rFonts w:cstheme="minorHAnsi"/>
        </w:rPr>
        <w:t>states</w:t>
      </w:r>
      <w:r w:rsidR="00E86C1A">
        <w:rPr>
          <w:rFonts w:cstheme="minorHAnsi"/>
        </w:rPr>
        <w:t xml:space="preserve"> </w:t>
      </w:r>
      <w:r w:rsidR="00E86C1A">
        <w:rPr>
          <w:rFonts w:cstheme="minorHAnsi"/>
        </w:rPr>
        <w:fldChar w:fldCharType="begin" w:fldLock="1"/>
      </w:r>
      <w:r w:rsidR="004F2239">
        <w:rPr>
          <w:rFonts w:cstheme="minorHAnsi"/>
        </w:rPr>
        <w:instrText>ADDIN CSL_CITATION {"citationItems":[{"id":"ITEM-1","itemData":{"DOI":"https://doi.org/10.1016/j.semarthrit.2019.07.007","ISSN":"0049-0172","abstract":"Background The pathophysiology of systemic sclerosis (SSc) is complex and elusive, however, considering the strong female preponderance and different clinical characteristics between men and women, a contribution of sex hormones has been proposed. Objectives We undertook this systematic literature review to investigate: (1) the role played by male and female sex hormones in the pathogenesis of SSc; (2) how sex hormone levels change in SSc patients and how hormonal variations modify the progression of SSc; (3) the effect of therapies targeting sex hormones on the disease course. Methods A literature search was performed in Pubmed, Embase, Web of Science, and Cochrane library databases. Given the heterogeneity in study design, different quality assessment tools were applied where appropriate. Results We retrieved 300 articles and 30 were included in the review. The available evidence points to a fibrogenic, but also a vasodilatory, role of estrogens in SSc. With the limitation of small sample sizes, women with SSc tend to have lower levels of androgens and non-significantly higher levels of estradiol compared to healthy controls, while in men we found increased levels of estradiol and discordant results for androgens. After menopause the skin score seems to decrease and prevalence of pulmonary artery hypertension seems to rise, which might be prevented by the use of hormone replacement therapy. No recent high-quality trial evaluated the efficacy of hormone-targeting therapies in SSc. Conclusions Few translational studies of varying quality evaluated the role of sex hormones in SSc showing possible profibrotic and vasodilatatory effects of estrogens, but more research is needed to elucidate the extent of this contribution. Insights on the influence of sex hormones, along with the availability of new compounds acting on estrogen pathways, might provide ideas for additional studies on the application of sex hormone-targeting therapies in SSc.","author":[{"dropping-particle":"","family":"Ciaffi","given":"Jacopo","non-dropping-particle":"","parse-names":false,"suffix":""},{"dropping-particle":"","family":"Leeuwen","given":"Nina M","non-dropping-particle":"van","parse-names":false,"suffix":""},{"dropping-particle":"","family":"Schoones","given":"Jan W","non-dropping-particle":"","parse-names":false,"suffix":""},{"dropping-particle":"","family":"Huizinga","given":"Tom W J","non-dropping-particle":"","parse-names":false,"suffix":""},{"dropping-particle":"","family":"Vries-Bouwstra","given":"Jeska K","non-dropping-particle":"de","parse-names":false,"suffix":""}],"container-title":"Seminars in Arthritis and Rheumatism","id":"ITEM-1","issued":{"date-parts":[["2019"]]},"title":"Sex hormones and sex hormone-targeting therapies in systemic sclerosis: A systematic literature review","type":"article-journal"},"uris":["http://www.mendeley.com/documents/?uuid=ecaa394c-b483-4f69-9ba3-792ac51fd297"]}],"mendeley":{"formattedCitation":"(21)","plainTextFormattedCitation":"(21)","previouslyFormattedCitation":"(21)"},"properties":{"noteIndex":0},"schema":"https://github.com/citation-style-language/schema/raw/master/csl-citation.json"}</w:instrText>
      </w:r>
      <w:r w:rsidR="00E86C1A">
        <w:rPr>
          <w:rFonts w:cstheme="minorHAnsi"/>
        </w:rPr>
        <w:fldChar w:fldCharType="separate"/>
      </w:r>
      <w:r w:rsidR="004F2239" w:rsidRPr="004F2239">
        <w:rPr>
          <w:rFonts w:cstheme="minorHAnsi"/>
          <w:noProof/>
        </w:rPr>
        <w:t>(21)</w:t>
      </w:r>
      <w:r w:rsidR="00E86C1A">
        <w:rPr>
          <w:rFonts w:cstheme="minorHAnsi"/>
        </w:rPr>
        <w:fldChar w:fldCharType="end"/>
      </w:r>
      <w:r w:rsidR="00E86C1A">
        <w:rPr>
          <w:rFonts w:cstheme="minorHAnsi"/>
        </w:rPr>
        <w:t>.</w:t>
      </w:r>
      <w:r w:rsidR="00E173A4" w:rsidRPr="008245FD">
        <w:rPr>
          <w:rFonts w:cstheme="minorHAnsi"/>
        </w:rPr>
        <w:t xml:space="preserve"> </w:t>
      </w:r>
      <w:r w:rsidR="00295DE0">
        <w:rPr>
          <w:rFonts w:cstheme="minorHAnsi"/>
        </w:rPr>
        <w:t>These findings have been challenged by recent work suggesting an anti-fibrotic role of oestrogens in pre-clinical models of SSc</w:t>
      </w:r>
      <w:r w:rsidR="008245FD">
        <w:rPr>
          <w:rFonts w:cstheme="minorHAnsi"/>
        </w:rPr>
        <w:t xml:space="preserve"> </w:t>
      </w:r>
      <w:r w:rsidR="008245FD">
        <w:rPr>
          <w:rFonts w:cstheme="minorHAnsi"/>
        </w:rPr>
        <w:fldChar w:fldCharType="begin" w:fldLock="1"/>
      </w:r>
      <w:r w:rsidR="004F2239">
        <w:rPr>
          <w:rFonts w:cstheme="minorHAnsi"/>
        </w:rPr>
        <w:instrText>ADDIN CSL_CITATION {"citationItems":[{"id":"ITEM-1","itemData":{"DOI":"10.1016/j.jid.2019.07.719","ISSN":"0022-202X","author":[{"dropping-particle":"","family":"Avouac","given":"Jérôme","non-dropping-particle":"","parse-names":false,"suffix":""},{"dropping-particle":"","family":"Pezet","given":"Sonia","non-dropping-particle":"","parse-names":false,"suffix":""},{"dropping-particle":"","family":"Gonzalez","given":"Virginie","non-dropping-particle":"","parse-names":false,"suffix":""},{"dropping-particle":"","family":"Baudoin","given":"Léa","non-dropping-particle":"","parse-names":false,"suffix":""},{"dropping-particle":"","family":"Cauvet","given":"Anne","non-dropping-particle":"","parse-names":false,"suffix":""},{"dropping-particle":"","family":"Ruiz","given":"Barbara","non-dropping-particle":"","parse-names":false,"suffix":""},{"dropping-particle":"","family":"Boleto","given":"Gonçalo","non-dropping-particle":"","parse-names":false,"suffix":""},{"dropping-particle":"","family":"Brandely","given":"Marie Laure","non-dropping-particle":"","parse-names":false,"suffix":""},{"dropping-particle":"","family":"Elmerich","given":"Manon","non-dropping-particle":"","parse-names":false,"suffix":""},{"dropping-particle":"","family":"Allanore","given":"Yannick","non-dropping-particle":"","parse-names":false,"suffix":""}],"container-title":"Journal of Investigative Dermatology","id":"ITEM-1","issued":{"date-parts":[["2019","9","25"]]},"note":"doi: 10.1016/j.jid.2019.07.719","publisher":"Elsevier","title":"Estrogens counteract the profibrotic effects of TGFGF-β and their inhibition exacerbates experimental dermal fibrosis","type":"article-journal"},"uris":["http://www.mendeley.com/documents/?uuid=5d5bf08b-5949-48dc-962b-e418da5eff45"]}],"mendeley":{"formattedCitation":"(24)","plainTextFormattedCitation":"(24)","previouslyFormattedCitation":"(24)"},"properties":{"noteIndex":0},"schema":"https://github.com/citation-style-language/schema/raw/master/csl-citation.json"}</w:instrText>
      </w:r>
      <w:r w:rsidR="008245FD">
        <w:rPr>
          <w:rFonts w:cstheme="minorHAnsi"/>
        </w:rPr>
        <w:fldChar w:fldCharType="separate"/>
      </w:r>
      <w:r w:rsidR="004F2239" w:rsidRPr="004F2239">
        <w:rPr>
          <w:rFonts w:cstheme="minorHAnsi"/>
          <w:noProof/>
        </w:rPr>
        <w:t>(24)</w:t>
      </w:r>
      <w:r w:rsidR="008245FD">
        <w:rPr>
          <w:rFonts w:cstheme="minorHAnsi"/>
        </w:rPr>
        <w:fldChar w:fldCharType="end"/>
      </w:r>
      <w:r w:rsidR="00295DE0">
        <w:rPr>
          <w:rFonts w:cstheme="minorHAnsi"/>
        </w:rPr>
        <w:t>, which is consistent with the more severe clinical phenotype in males (see below). These contrasting findings have important implications for medications such tamoxifen and their potential effects in SSc.</w:t>
      </w:r>
      <w:r w:rsidR="00884C29">
        <w:rPr>
          <w:rFonts w:cstheme="minorHAnsi"/>
        </w:rPr>
        <w:t xml:space="preserve"> </w:t>
      </w:r>
      <w:r>
        <w:rPr>
          <w:rFonts w:cstheme="minorHAnsi"/>
        </w:rPr>
        <w:t>Studies examining</w:t>
      </w:r>
      <w:r w:rsidRPr="00AC3C28">
        <w:rPr>
          <w:rFonts w:cstheme="minorHAnsi"/>
        </w:rPr>
        <w:t xml:space="preserve"> androgen levels</w:t>
      </w:r>
      <w:r>
        <w:rPr>
          <w:rFonts w:cstheme="minorHAnsi"/>
        </w:rPr>
        <w:t xml:space="preserve"> have yielded conflicting results, </w:t>
      </w:r>
      <w:r w:rsidRPr="00AC3C28">
        <w:rPr>
          <w:rFonts w:cstheme="minorHAnsi"/>
        </w:rPr>
        <w:t xml:space="preserve">but </w:t>
      </w:r>
      <w:r>
        <w:rPr>
          <w:rFonts w:cstheme="minorHAnsi"/>
        </w:rPr>
        <w:t>high</w:t>
      </w:r>
      <w:r w:rsidRPr="00AC3C28">
        <w:rPr>
          <w:rFonts w:cstheme="minorHAnsi"/>
        </w:rPr>
        <w:t xml:space="preserve"> levels of </w:t>
      </w:r>
      <w:r w:rsidR="008A0204">
        <w:rPr>
          <w:rFonts w:cstheme="minorHAnsi"/>
        </w:rPr>
        <w:t>o</w:t>
      </w:r>
      <w:r>
        <w:rPr>
          <w:rFonts w:cstheme="minorHAnsi"/>
        </w:rPr>
        <w:t>estradiol</w:t>
      </w:r>
      <w:r w:rsidRPr="00AC3C28">
        <w:rPr>
          <w:rFonts w:cstheme="minorHAnsi"/>
        </w:rPr>
        <w:t xml:space="preserve"> </w:t>
      </w:r>
      <w:r>
        <w:rPr>
          <w:rFonts w:cstheme="minorHAnsi"/>
        </w:rPr>
        <w:t xml:space="preserve">in older men </w:t>
      </w:r>
      <w:r w:rsidR="00E173A4">
        <w:rPr>
          <w:rFonts w:cstheme="minorHAnsi"/>
        </w:rPr>
        <w:t>are</w:t>
      </w:r>
      <w:r>
        <w:rPr>
          <w:rFonts w:cstheme="minorHAnsi"/>
        </w:rPr>
        <w:t xml:space="preserve"> reported to be </w:t>
      </w:r>
      <w:r w:rsidRPr="00AC3C28">
        <w:rPr>
          <w:rFonts w:cstheme="minorHAnsi"/>
        </w:rPr>
        <w:t>associated with heart involvement, skin progression, and death</w:t>
      </w:r>
      <w:r>
        <w:rPr>
          <w:rFonts w:cstheme="minorHAnsi"/>
        </w:rPr>
        <w:t xml:space="preserve"> </w:t>
      </w:r>
      <w:r w:rsidR="00A30693">
        <w:rPr>
          <w:rFonts w:cstheme="minorHAnsi"/>
        </w:rPr>
        <w:fldChar w:fldCharType="begin" w:fldLock="1"/>
      </w:r>
      <w:r w:rsidR="004F2239">
        <w:rPr>
          <w:rFonts w:cstheme="minorHAnsi"/>
        </w:rPr>
        <w:instrText>ADDIN CSL_CITATION {"citationItems":[{"id":"ITEM-1","itemData":{"DOI":"10.1186/s13075-019-1870-6","ISSN":"1478-6362","abstract":"BACKGROUND: Systemic sclerosis (SSc) is a female-predominant disease, characterized by excessive extracellular matrix deposition (ECM) with dermal and internal organ fibrosis. Considering the sex-based disparity in disease incidence, estradiol (E2), an estrogen form with pro-fibrotic effects, may play a role in SSc. We reported that post-menopausal women with diffuse cutaneous (dc)SSc have higher serum E2 levels compared to similar aged, healthy controls. Since males with SSc tend to have more severe disease, we examined serum E2 in dcSSc males in relation to disease characteristics and survival. METHODS: We measured serum E2 in 83 dcSSc men &gt; 50 years old from the University of Pittsburgh Scleroderma Center and similar aged healthy controls. Using statistical modeling, we examined the associations between serum E2, internal organ involvement, autoantibody profiles, and survival. RESULTS: Male dcSSc patients had significantly higher serum E2 levels compared to healthy males and similar aged dcSSc post-menopausal women. Male dcSSc patients with high serum E2 had significantly more heart involvement, a trend for higher skin thickness progression rate, and worse survival. Using Cox regression modeling, increased serum E2 levels in anti-Scl-70 antibody-positive dcSSc males were associated with an increased risk of death. CONCLUSIONS: dcSSc males &gt; 50 years old have higher levels of serum E2 compared to healthy controls and dcSSc post-menopausal women. Elevated serum E2 levels in dcSSc males are associated with heart involvement, trend to progression of dermal fibrosis, and, if anti-Scl-70 antibody positive, worse survival. Our study expands on previous work implicating E2 in dermal fibrosis in SSc and associates E2 levels with internal organ involvement and survival. These data suggest a role for estrogen imbalance in dcSSc.","author":[{"dropping-particle":"","family":"Baker Frost","given":"DeAnna","non-dropping-particle":"","parse-names":false,"suffix":""},{"dropping-particle":"","family":"Wolf","given":"Bethany","non-dropping-particle":"","parse-names":false,"suffix":""},{"dropping-particle":"","family":"Peoples","given":"Christine","non-dropping-particle":"","parse-names":false,"suffix":""},{"dropping-particle":"","family":"Fike","given":"Jessica","non-dropping-particle":"","parse-names":false,"suffix":""},{"dropping-particle":"","family":"Silver","given":"Katherine","non-dropping-particle":"","parse-names":false,"suffix":""},{"dropping-particle":"","family":"Laffoon","given":"Maureen","non-dropping-particle":"","parse-names":false,"suffix":""},{"dropping-particle":"","family":"Medsger  Jr","given":"Thomas A","non-dropping-particle":"","parse-names":false,"suffix":""},{"dropping-particle":"","family":"Feghali-Bostwick","given":"Carol","non-dropping-particle":"","parse-names":false,"suffix":""}],"container-title":"Arthritis research &amp; therapy","id":"ITEM-1","issue":"1","issued":{"date-parts":[["2019","4","2"]]},"language":"eng","page":"85","publisher":"BioMed Central","title":"Estradiol levels are elevated in older men with diffuse cutaneous SSc and are associated with decreased survival","type":"article-journal","volume":"21"},"uris":["http://www.mendeley.com/documents/?uuid=833bc56a-cc60-4da8-828a-727a4ba1651c"]}],"mendeley":{"formattedCitation":"(25)","plainTextFormattedCitation":"(25)","previouslyFormattedCitation":"(25)"},"properties":{"noteIndex":0},"schema":"https://github.com/citation-style-language/schema/raw/master/csl-citation.json"}</w:instrText>
      </w:r>
      <w:r w:rsidR="00A30693">
        <w:rPr>
          <w:rFonts w:cstheme="minorHAnsi"/>
        </w:rPr>
        <w:fldChar w:fldCharType="separate"/>
      </w:r>
      <w:r w:rsidR="004F2239" w:rsidRPr="004F2239">
        <w:rPr>
          <w:rFonts w:cstheme="minorHAnsi"/>
          <w:noProof/>
        </w:rPr>
        <w:t>(25)</w:t>
      </w:r>
      <w:r w:rsidR="00A30693">
        <w:rPr>
          <w:rFonts w:cstheme="minorHAnsi"/>
        </w:rPr>
        <w:fldChar w:fldCharType="end"/>
      </w:r>
      <w:r w:rsidR="00A30693">
        <w:rPr>
          <w:rFonts w:cstheme="minorHAnsi"/>
        </w:rPr>
        <w:t>.</w:t>
      </w:r>
      <w:r w:rsidR="008A0204">
        <w:rPr>
          <w:rFonts w:cstheme="minorHAnsi"/>
        </w:rPr>
        <w:t xml:space="preserve"> Androgens may also be important in SSc pathogenesis and one study has identified higher levels of androgens in post-menopausal female patients with SSc carrying anti-topoisomerase antibodies</w:t>
      </w:r>
      <w:r w:rsidR="00E86C1A">
        <w:rPr>
          <w:rFonts w:cstheme="minorHAnsi"/>
        </w:rPr>
        <w:t xml:space="preserve"> </w:t>
      </w:r>
      <w:r w:rsidR="00E86C1A">
        <w:rPr>
          <w:rFonts w:cstheme="minorHAnsi"/>
        </w:rPr>
        <w:fldChar w:fldCharType="begin" w:fldLock="1"/>
      </w:r>
      <w:r w:rsidR="004F2239">
        <w:rPr>
          <w:rFonts w:cstheme="minorHAnsi"/>
        </w:rPr>
        <w:instrText>ADDIN CSL_CITATION {"citationItems":[{"id":"ITEM-1","itemData":{"DOI":"10.1093/rheumatology/keu432","ISSN":"1462-0324","abstract":"Sir, SSc is more common in women of childbearing age, which suggests that female sex hormones play an important role in the pathogenesis of the disease [1]. It is known that sex hormones, adrenal androgens and prolactin have a number of immunomodulatory functions [2]. Data on levels of sex hormones and their role in SSc are scarce. Only a few studies have found an altered hormonal status in SSc patients [3–5]. Their connection with disease severity has also been determined [4, 5]. The aim of our study was to investigate serum levels of testosterone, DHEAS, androstenedione and oestradiol in post-menopausal SSc patients and their association with disease-specific ACA and DNA topoisomerase I (anti-Scl-70 or anti-topo I).","author":[{"dropping-particle":"","family":"Perković","given":"Dijana","non-dropping-particle":"","parse-names":false,"suffix":""},{"dropping-particle":"","family":"Martinović Kaliterna","given":"Dušanka","non-dropping-particle":"","parse-names":false,"suffix":""},{"dropping-particle":"","family":"Jurišić","given":"Zrinka","non-dropping-particle":"","parse-names":false,"suffix":""},{"dropping-particle":"","family":"Lalovac","given":"Miloš","non-dropping-particle":"","parse-names":false,"suffix":""},{"dropping-particle":"","family":"Radić","given":"Mislav","non-dropping-particle":"","parse-names":false,"suffix":""}],"container-title":"Rheumatology","id":"ITEM-1","issue":"4","issued":{"date-parts":[["2014","12","17"]]},"page":"744-746","title":"Androgens in post-menopausal patients with systemic sclerosis","type":"article-journal","volume":"54"},"uris":["http://www.mendeley.com/documents/?uuid=a6f48716-691f-4990-8751-07cb77be46f8"]}],"mendeley":{"formattedCitation":"(26)","plainTextFormattedCitation":"(26)","previouslyFormattedCitation":"(26)"},"properties":{"noteIndex":0},"schema":"https://github.com/citation-style-language/schema/raw/master/csl-citation.json"}</w:instrText>
      </w:r>
      <w:r w:rsidR="00E86C1A">
        <w:rPr>
          <w:rFonts w:cstheme="minorHAnsi"/>
        </w:rPr>
        <w:fldChar w:fldCharType="separate"/>
      </w:r>
      <w:r w:rsidR="004F2239" w:rsidRPr="004F2239">
        <w:rPr>
          <w:rFonts w:cstheme="minorHAnsi"/>
          <w:noProof/>
        </w:rPr>
        <w:t>(26)</w:t>
      </w:r>
      <w:r w:rsidR="00E86C1A">
        <w:rPr>
          <w:rFonts w:cstheme="minorHAnsi"/>
        </w:rPr>
        <w:fldChar w:fldCharType="end"/>
      </w:r>
      <w:r w:rsidR="00E86C1A">
        <w:rPr>
          <w:rFonts w:cstheme="minorHAnsi"/>
        </w:rPr>
        <w:t>.</w:t>
      </w:r>
    </w:p>
    <w:p w14:paraId="74003F88" w14:textId="77777777" w:rsidR="00E173A4" w:rsidRDefault="00E173A4" w:rsidP="00E82660">
      <w:pPr>
        <w:spacing w:line="360" w:lineRule="auto"/>
        <w:jc w:val="both"/>
        <w:rPr>
          <w:rFonts w:cstheme="minorHAnsi"/>
        </w:rPr>
      </w:pPr>
    </w:p>
    <w:p w14:paraId="20A8F674" w14:textId="5B8DC4FF" w:rsidR="00AC3C28" w:rsidRDefault="00330948" w:rsidP="00E82660">
      <w:pPr>
        <w:spacing w:line="360" w:lineRule="auto"/>
        <w:jc w:val="both"/>
        <w:rPr>
          <w:rFonts w:cstheme="minorHAnsi"/>
        </w:rPr>
      </w:pPr>
      <w:r>
        <w:rPr>
          <w:rFonts w:cstheme="minorHAnsi"/>
        </w:rPr>
        <w:lastRenderedPageBreak/>
        <w:t>The</w:t>
      </w:r>
      <w:r w:rsidR="00E173A4">
        <w:rPr>
          <w:rFonts w:cstheme="minorHAnsi"/>
        </w:rPr>
        <w:t xml:space="preserve"> </w:t>
      </w:r>
      <w:r>
        <w:rPr>
          <w:rFonts w:cstheme="minorHAnsi"/>
        </w:rPr>
        <w:t xml:space="preserve">preponderance </w:t>
      </w:r>
      <w:r w:rsidR="00E173A4">
        <w:rPr>
          <w:rFonts w:cstheme="minorHAnsi"/>
        </w:rPr>
        <w:t xml:space="preserve">of </w:t>
      </w:r>
      <w:r>
        <w:rPr>
          <w:rFonts w:cstheme="minorHAnsi"/>
        </w:rPr>
        <w:t xml:space="preserve">women with </w:t>
      </w:r>
      <w:r w:rsidR="00E173A4">
        <w:rPr>
          <w:rFonts w:cstheme="minorHAnsi"/>
        </w:rPr>
        <w:t xml:space="preserve">SSc </w:t>
      </w:r>
      <w:r w:rsidR="001C753E">
        <w:rPr>
          <w:rFonts w:cstheme="minorHAnsi"/>
        </w:rPr>
        <w:t xml:space="preserve">(and high prevalence of autoimmunity in </w:t>
      </w:r>
      <w:r w:rsidR="00A35768" w:rsidRPr="00A35768">
        <w:rPr>
          <w:rFonts w:cstheme="minorHAnsi"/>
        </w:rPr>
        <w:t>Klinefelter’s</w:t>
      </w:r>
      <w:r w:rsidR="001C753E">
        <w:rPr>
          <w:rFonts w:cstheme="minorHAnsi"/>
        </w:rPr>
        <w:t xml:space="preserve"> diseases) </w:t>
      </w:r>
      <w:r w:rsidR="00E173A4">
        <w:rPr>
          <w:rFonts w:cstheme="minorHAnsi"/>
        </w:rPr>
        <w:t xml:space="preserve">has also led </w:t>
      </w:r>
      <w:r w:rsidR="0017599F">
        <w:rPr>
          <w:rFonts w:cstheme="minorHAnsi"/>
        </w:rPr>
        <w:t>to interest in X-linked genes</w:t>
      </w:r>
      <w:r w:rsidR="001C753E">
        <w:rPr>
          <w:rFonts w:cstheme="minorHAnsi"/>
        </w:rPr>
        <w:t xml:space="preserve"> </w:t>
      </w:r>
      <w:r w:rsidR="008245FD">
        <w:rPr>
          <w:rFonts w:cstheme="minorHAnsi"/>
        </w:rPr>
        <w:fldChar w:fldCharType="begin" w:fldLock="1"/>
      </w:r>
      <w:r w:rsidR="004F2239">
        <w:rPr>
          <w:rFonts w:cstheme="minorHAnsi"/>
        </w:rPr>
        <w:instrText>ADDIN CSL_CITATION {"citationItems":[{"id":"ITEM-1","itemData":{"DOI":"10.1007/s12016-013-8392-9","ISSN":"1559-0267","abstract":"Systemic sclerosis is a multifactorial and heterogeneous disease. Genetic and environmental factors are known to interplay in the onset and progression of systemic sclerosis. Sex plays an important and determinant role in the development of such a disorder. Systemic sclerosis shows a significant female preponderance. However, the reason for this female preponderance is incompletely understood. Hormonal status, genetic and epigenetic differences, and lifestyle have been considered in order to explain female preponderance in systemic sclerosis. Sex chromosomes play a determinant role in contributing to systemic sclerosis onset and progression, as well as in its sex-biased prevalence. It is known, in fact, that X chromosome contains many sex- and immuno-related genes, thus contributing to immuno tolerance and sex hormone status. This review focuses mainly on the recent progress on epigenetic mechanisms—exclusively linked to the X chromosome—which would contribute to the development of systemic sclerosis. Furthermore, we report also some hypotheses (dealing with skewed X chromosome inactivation, X gene reactivation, acquired monosomy) that have been proposed in order to justify the female preponderance in autoimmune diseases. However, despite the intensive efforts in elucidating the mechanisms involved in the pathogenesis of systemic sclerosis, many questions remain still unanswered.","author":[{"dropping-particle":"","family":"D’Amico","given":"Fabio","non-dropping-particle":"","parse-names":false,"suffix":""},{"dropping-particle":"","family":"Skarmoutsou","given":"Evangelia","non-dropping-particle":"","parse-names":false,"suffix":""},{"dropping-particle":"","family":"Mazzarino","given":"Maria Clorinda","non-dropping-particle":"","parse-names":false,"suffix":""}],"container-title":"Clinical Reviews in Allergy &amp; Immunology","id":"ITEM-1","issue":"3","issued":{"date-parts":[["2014"]]},"page":"334-343","title":"The Sex Bias in Systemic Sclerosis: on the Possible Mechanisms Underlying the Female Disease Preponderance","type":"article-journal","volume":"47"},"uris":["http://www.mendeley.com/documents/?uuid=e61257d6-e6c2-46df-a271-5dc441a613e8"]},{"id":"ITEM-2","itemData":{"DOI":"10.3109/08916934.2014.968918","ISSN":"0891-6934","author":[{"dropping-particle":"","family":"Seminog","given":"Olena O","non-dropping-particle":"","parse-names":false,"suffix":""},{"dropping-particle":"","family":"Seminog","given":"Alla B","non-dropping-particle":"","parse-names":false,"suffix":""},{"dropping-particle":"","family":"Yeates","given":"David","non-dropping-particle":"","parse-names":false,"suffix":""},{"dropping-particle":"","family":"Goldacre","given":"Michael J","non-dropping-particle":"","parse-names":false,"suffix":""}],"container-title":"Autoimmunity","id":"ITEM-2","issue":"2","issued":{"date-parts":[["2015","2","17"]]},"note":"doi: 10.3109/08916934.2014.968918","page":"125-128","publisher":"Taylor &amp; Francis","title":"Associations between Klinefelter’s syndrome and autoimmune diseases: English national record linkage studies","type":"article-journal","volume":"48"},"uris":["http://www.mendeley.com/documents/?uuid=15ce65a8-a8b1-487a-8d07-353d4d065926"]}],"mendeley":{"formattedCitation":"(20,27)","plainTextFormattedCitation":"(20,27)","previouslyFormattedCitation":"(20,27)"},"properties":{"noteIndex":0},"schema":"https://github.com/citation-style-language/schema/raw/master/csl-citation.json"}</w:instrText>
      </w:r>
      <w:r w:rsidR="008245FD">
        <w:rPr>
          <w:rFonts w:cstheme="minorHAnsi"/>
        </w:rPr>
        <w:fldChar w:fldCharType="separate"/>
      </w:r>
      <w:r w:rsidR="004F2239" w:rsidRPr="004F2239">
        <w:rPr>
          <w:rFonts w:cstheme="minorHAnsi"/>
          <w:noProof/>
        </w:rPr>
        <w:t>(20,27)</w:t>
      </w:r>
      <w:r w:rsidR="008245FD">
        <w:rPr>
          <w:rFonts w:cstheme="minorHAnsi"/>
        </w:rPr>
        <w:fldChar w:fldCharType="end"/>
      </w:r>
      <w:r w:rsidR="008245FD">
        <w:rPr>
          <w:rFonts w:cstheme="minorHAnsi"/>
        </w:rPr>
        <w:t>.</w:t>
      </w:r>
      <w:r w:rsidR="004C446A">
        <w:rPr>
          <w:rFonts w:cstheme="minorHAnsi"/>
        </w:rPr>
        <w:t xml:space="preserve"> </w:t>
      </w:r>
      <w:r w:rsidR="001C753E">
        <w:rPr>
          <w:rFonts w:cstheme="minorHAnsi"/>
        </w:rPr>
        <w:t>Methylation of a number of candidate X-chromosome genes may contribute to increased susceptibility to SSc (and discordance in twin studies</w:t>
      </w:r>
      <w:r w:rsidR="00813DEA">
        <w:rPr>
          <w:rFonts w:cstheme="minorHAnsi"/>
        </w:rPr>
        <w:t>)</w:t>
      </w:r>
      <w:r w:rsidR="008245FD">
        <w:rPr>
          <w:rFonts w:cstheme="minorHAnsi"/>
        </w:rPr>
        <w:t xml:space="preserve"> </w:t>
      </w:r>
      <w:r w:rsidR="008245FD">
        <w:rPr>
          <w:rFonts w:cstheme="minorHAnsi"/>
        </w:rPr>
        <w:fldChar w:fldCharType="begin" w:fldLock="1"/>
      </w:r>
      <w:r w:rsidR="004F2239">
        <w:rPr>
          <w:rFonts w:cstheme="minorHAnsi"/>
        </w:rPr>
        <w:instrText>ADDIN CSL_CITATION {"citationItems":[{"id":"ITEM-1","itemData":{"DOI":"10.1111/j.1365-2249.2012.04621.x","ISSN":"1365-2249","abstract":"Scleroderma (SSc) is a rare connective tissue disease characterized by fibrosis, microvasculopathy and autoimmune features. The role of genetics is limited in SSc, as suggested by similar concordance rates in monozygotic and dizygotic twin pairs, while environmental factors may act through epigenetic changes, as demonstrated for specific genes. Further, sex chromosome changes have been reported in SSc and may explain the female preponderance. In the present study we compared the methylation profile of all X chromosome genes in peripheral blood mononuclear cells from monozygotic twins discordant (n=7) and concordant (n=1) for SSc. Methylated DNA immunoprecipitations from each discordant twin pair were hybridized to a custom-designed array included 998 sites encompassing promoters of all X chromosome genes and randomly chosen autosomal genes. Biostatistical tools identified sites with an elevated probability to be consistently hypermethylated (n=18) or hypomethylated (n=25) in affected twins. Identified genes include transcription factors (ARX, HSFX1, ZBED1, ZNF41) and surface antigens (IL1RAPL2, PGRMC1), and pathway analysis suggests their involvement in cell proliferation (PGK1, SMS, UTP14A, SSR4), apoptosis (MTM1), inflammation (ARAF) and oxidative stress (ENOX2). In conclusion, we propose that X chromosome genes with different methylation profiles in monozygotic twin pairs may constitute candidates for SSc susceptibility.","author":[{"dropping-particle":"","family":"Selmi","given":"C","non-dropping-particle":"","parse-names":false,"suffix":""},{"dropping-particle":"","family":"Feghali-Bostwick","given":"C A","non-dropping-particle":"","parse-names":false,"suffix":""},{"dropping-particle":"","family":"Lleo","given":"A","non-dropping-particle":"","parse-names":false,"suffix":""},{"dropping-particle":"","family":"Lombardi","given":"S A","non-dropping-particle":"","parse-names":false,"suffix":""},{"dropping-particle":"","family":"Santis","given":"M","non-dropping-particle":"De","parse-names":false,"suffix":""},{"dropping-particle":"","family":"Cavaciocchi","given":"F","non-dropping-particle":"","parse-names":false,"suffix":""},{"dropping-particle":"","family":"Zammataro","given":"L","non-dropping-particle":"","parse-names":false,"suffix":""},{"dropping-particle":"","family":"Mitchell","given":"M M","non-dropping-particle":"","parse-names":false,"suffix":""},{"dropping-particle":"","family":"Lasalle","given":"J M","non-dropping-particle":"","parse-names":false,"suffix":""},{"dropping-particle":"","family":"Medsger  Jr","given":"T","non-dropping-particle":"","parse-names":false,"suffix":""},{"dropping-particle":"","family":"Gershwin","given":"M E","non-dropping-particle":"","parse-names":false,"suffix":""}],"container-title":"Clinical and experimental immunology","id":"ITEM-1","issue":"3","issued":{"date-parts":[["2012","9"]]},"language":"eng","page":"253-262","publisher":"Blackwell Science Inc","title":"X chromosome gene methylation in peripheral lymphocytes from monozygotic twins discordant for scleroderma","type":"article-journal","volume":"169"},"uris":["http://www.mendeley.com/documents/?uuid=bf7a1a4c-109b-4bcc-806c-9fd3e9c3a492"]}],"mendeley":{"formattedCitation":"(28)","plainTextFormattedCitation":"(28)","previouslyFormattedCitation":"(28)"},"properties":{"noteIndex":0},"schema":"https://github.com/citation-style-language/schema/raw/master/csl-citation.json"}</w:instrText>
      </w:r>
      <w:r w:rsidR="008245FD">
        <w:rPr>
          <w:rFonts w:cstheme="minorHAnsi"/>
        </w:rPr>
        <w:fldChar w:fldCharType="separate"/>
      </w:r>
      <w:r w:rsidR="004F2239" w:rsidRPr="004F2239">
        <w:rPr>
          <w:rFonts w:cstheme="minorHAnsi"/>
          <w:noProof/>
        </w:rPr>
        <w:t>(28)</w:t>
      </w:r>
      <w:r w:rsidR="008245FD">
        <w:rPr>
          <w:rFonts w:cstheme="minorHAnsi"/>
        </w:rPr>
        <w:fldChar w:fldCharType="end"/>
      </w:r>
      <w:r w:rsidR="001C753E">
        <w:rPr>
          <w:rFonts w:cstheme="minorHAnsi"/>
        </w:rPr>
        <w:t xml:space="preserve">. </w:t>
      </w:r>
      <w:r w:rsidR="00813DEA" w:rsidRPr="00813DEA">
        <w:rPr>
          <w:rFonts w:cstheme="minorHAnsi"/>
        </w:rPr>
        <w:t>Skewed X</w:t>
      </w:r>
      <w:r w:rsidR="00813DEA">
        <w:rPr>
          <w:rFonts w:cstheme="minorHAnsi"/>
        </w:rPr>
        <w:t>-chromosomal inactivation</w:t>
      </w:r>
      <w:r w:rsidR="00813DEA" w:rsidRPr="00813DEA">
        <w:rPr>
          <w:rFonts w:cstheme="minorHAnsi"/>
        </w:rPr>
        <w:t xml:space="preserve"> </w:t>
      </w:r>
      <w:r w:rsidR="00813DEA">
        <w:rPr>
          <w:rFonts w:cstheme="minorHAnsi"/>
        </w:rPr>
        <w:t>also appears to increase</w:t>
      </w:r>
      <w:r w:rsidR="00813DEA" w:rsidRPr="00813DEA">
        <w:rPr>
          <w:rFonts w:cstheme="minorHAnsi"/>
        </w:rPr>
        <w:t xml:space="preserve"> susceptibility to SSc</w:t>
      </w:r>
      <w:r w:rsidR="00813DEA">
        <w:rPr>
          <w:rFonts w:cstheme="minorHAnsi"/>
        </w:rPr>
        <w:t xml:space="preserve"> and</w:t>
      </w:r>
      <w:r w:rsidR="00813DEA" w:rsidRPr="00813DEA">
        <w:rPr>
          <w:rFonts w:cstheme="minorHAnsi"/>
        </w:rPr>
        <w:t xml:space="preserve"> the suppressive capacity of </w:t>
      </w:r>
      <w:proofErr w:type="spellStart"/>
      <w:r w:rsidR="00813DEA" w:rsidRPr="00813DEA">
        <w:rPr>
          <w:rFonts w:cstheme="minorHAnsi"/>
        </w:rPr>
        <w:t>Tregs</w:t>
      </w:r>
      <w:proofErr w:type="spellEnd"/>
      <w:r w:rsidR="00813DEA">
        <w:rPr>
          <w:rFonts w:cstheme="minorHAnsi"/>
        </w:rPr>
        <w:t xml:space="preserve"> </w:t>
      </w:r>
      <w:r w:rsidR="008245FD">
        <w:rPr>
          <w:rFonts w:cstheme="minorHAnsi"/>
        </w:rPr>
        <w:fldChar w:fldCharType="begin" w:fldLock="1"/>
      </w:r>
      <w:r w:rsidR="004F2239">
        <w:rPr>
          <w:rFonts w:cstheme="minorHAnsi"/>
        </w:rPr>
        <w:instrText>ADDIN CSL_CITATION {"citationItems":[{"id":"ITEM-1","itemData":{"DOI":"10.1136/ard.2010.129999","abstract":"Objectives To investigate the role of X chromosomal inactivation (XCI) in systemic sclerosis (SSc) and its effects on forkhead box P3 (Foxp3) expression in T regulatory cells (Tregs). Methods 217 women with SSc and 107 healthy women (controls) were included in the study. From these subjects, DNA was isolated from total peripheral blood mononuclear cells, plasmacytoid dendritic cells, T cells, B cells, myeloid dendritic cells and monocytes after magnetic bead separation. All samples were assessed for skewed XCI patterns with the Human Androgen Receptor Assay. The outcome was assessed by linear regression. CD4+CD25+ cells were then isolated and intracellular Foxp3 expression was assessed by flow cytometry. Results Skewing was not associated with increased age in patients with SSc, in contrast to the control population (r=0.45, p&amp;amp;lt;0.0001). Taking this into account, a significantly higher frequency of skewed XCI was found in patients with SSc compared with controls (p=0.001). No difference in skewing was observed between the immune cell subsets. In addition, a higher concentration of Foxp3+ cells exhibiting a lower Foxp3 mean fluorescence intensity was found in the patients with SSc, with profound XCI skewing (both p&amp;amp;lt;0.001) associated with less efficient suppressive activity (p=0.012). Conclusions Skewed XCI plays a role in susceptibility to SSc, is not restricted and influences Foxp3 expression and the suppressive capacity of Tregs.","author":[{"dropping-particle":"","family":"Broen","given":"Jasper C A","non-dropping-particle":"","parse-names":false,"suffix":""},{"dropping-particle":"","family":"Wolvers-Tettero","given":"Ingrid L M","non-dropping-particle":"","parse-names":false,"suffix":""},{"dropping-particle":"","family":"Geurts-van Bon","given":"Lenny","non-dropping-particle":"","parse-names":false,"suffix":""},{"dropping-particle":"","family":"Vonk","given":"Madelon C","non-dropping-particle":"","parse-names":false,"suffix":""},{"dropping-particle":"","family":"Coenen","given":"Marieke J H","non-dropping-particle":"","parse-names":false,"suffix":""},{"dropping-particle":"","family":"Lafyatis","given":"Robert","non-dropping-particle":"","parse-names":false,"suffix":""},{"dropping-particle":"","family":"Radstake","given":"Timothy R D J","non-dropping-particle":"","parse-names":false,"suffix":""},{"dropping-particle":"","family":"Langerak","given":"Anton W","non-dropping-particle":"","parse-names":false,"suffix":""}],"container-title":"Annals of the Rheumatic Diseases","id":"ITEM-1","issue":"12","issued":{"date-parts":[["2010","12","1"]]},"page":"2213 LP  - 2216","title":"Skewed X chromosomal inactivation impacts T regulatory cell function in systemic sclerosis","type":"article-journal","volume":"69"},"uris":["http://www.mendeley.com/documents/?uuid=931b9468-4dc3-4f09-ae62-1a131a43e1ef"]}],"mendeley":{"formattedCitation":"(29)","plainTextFormattedCitation":"(29)","previouslyFormattedCitation":"(29)"},"properties":{"noteIndex":0},"schema":"https://github.com/citation-style-language/schema/raw/master/csl-citation.json"}</w:instrText>
      </w:r>
      <w:r w:rsidR="008245FD">
        <w:rPr>
          <w:rFonts w:cstheme="minorHAnsi"/>
        </w:rPr>
        <w:fldChar w:fldCharType="separate"/>
      </w:r>
      <w:r w:rsidR="004F2239" w:rsidRPr="004F2239">
        <w:rPr>
          <w:rFonts w:cstheme="minorHAnsi"/>
          <w:noProof/>
        </w:rPr>
        <w:t>(29)</w:t>
      </w:r>
      <w:r w:rsidR="008245FD">
        <w:rPr>
          <w:rFonts w:cstheme="minorHAnsi"/>
        </w:rPr>
        <w:fldChar w:fldCharType="end"/>
      </w:r>
      <w:r w:rsidR="00813DEA">
        <w:rPr>
          <w:rFonts w:cstheme="minorHAnsi"/>
        </w:rPr>
        <w:t xml:space="preserve">. An </w:t>
      </w:r>
      <w:r w:rsidR="00813DEA" w:rsidRPr="001C753E">
        <w:rPr>
          <w:rFonts w:cstheme="minorHAnsi"/>
        </w:rPr>
        <w:t>IRAK1 haplotype contain</w:t>
      </w:r>
      <w:r w:rsidR="00813DEA">
        <w:rPr>
          <w:rFonts w:cstheme="minorHAnsi"/>
        </w:rPr>
        <w:t>ing</w:t>
      </w:r>
      <w:r w:rsidR="00813DEA" w:rsidRPr="001C753E">
        <w:rPr>
          <w:rFonts w:cstheme="minorHAnsi"/>
        </w:rPr>
        <w:t xml:space="preserve"> the 196Phe functional variant (rs1059702), located on Xq28, </w:t>
      </w:r>
      <w:r w:rsidR="00813DEA">
        <w:rPr>
          <w:rFonts w:cstheme="minorHAnsi"/>
        </w:rPr>
        <w:t>has been shown to</w:t>
      </w:r>
      <w:r w:rsidR="00813DEA" w:rsidRPr="001C753E">
        <w:rPr>
          <w:rFonts w:cstheme="minorHAnsi"/>
        </w:rPr>
        <w:t xml:space="preserve"> confer susceptibility to </w:t>
      </w:r>
      <w:r w:rsidR="00813DEA">
        <w:rPr>
          <w:rFonts w:cstheme="minorHAnsi"/>
        </w:rPr>
        <w:t>SSc with strong</w:t>
      </w:r>
      <w:r w:rsidR="00813DEA" w:rsidRPr="001C753E">
        <w:rPr>
          <w:rFonts w:cstheme="minorHAnsi"/>
        </w:rPr>
        <w:t xml:space="preserve"> associations </w:t>
      </w:r>
      <w:r w:rsidR="00813DEA">
        <w:rPr>
          <w:rFonts w:cstheme="minorHAnsi"/>
        </w:rPr>
        <w:t>with the diffuse subset</w:t>
      </w:r>
      <w:r w:rsidR="00813DEA" w:rsidRPr="001C753E">
        <w:rPr>
          <w:rFonts w:cstheme="minorHAnsi"/>
        </w:rPr>
        <w:t xml:space="preserve">, </w:t>
      </w:r>
      <w:r w:rsidR="00813DEA">
        <w:rPr>
          <w:rFonts w:cstheme="minorHAnsi"/>
        </w:rPr>
        <w:t>the presence of anti-topoisomerase I antibodies</w:t>
      </w:r>
      <w:r w:rsidR="00813DEA" w:rsidRPr="001C753E">
        <w:rPr>
          <w:rFonts w:cstheme="minorHAnsi"/>
        </w:rPr>
        <w:t>, and SSc-</w:t>
      </w:r>
      <w:r w:rsidR="00813DEA">
        <w:rPr>
          <w:rFonts w:cstheme="minorHAnsi"/>
        </w:rPr>
        <w:t>ILD</w:t>
      </w:r>
      <w:r w:rsidR="008245FD">
        <w:rPr>
          <w:rFonts w:cstheme="minorHAnsi"/>
        </w:rPr>
        <w:t xml:space="preserve"> </w:t>
      </w:r>
      <w:r w:rsidR="008245FD">
        <w:rPr>
          <w:rFonts w:cstheme="minorHAnsi"/>
        </w:rPr>
        <w:fldChar w:fldCharType="begin" w:fldLock="1"/>
      </w:r>
      <w:r w:rsidR="004F2239">
        <w:rPr>
          <w:rFonts w:cstheme="minorHAnsi"/>
        </w:rPr>
        <w:instrText>ADDIN CSL_CITATION {"citationItems":[{"id":"ITEM-1","itemData":{"DOI":"10.1002/art.30640","ISSN":"0004-3591","abstract":"Abstract Objective Several autoimmune disorders, including systemic sclerosis (SSc), are characterized by a strong sex bias. To date, it is not known whether genes on the sex chromosomes influence SSc susceptibility. Recently, an IRAK1 haplotype that contains the 196Phe functional variant (rs1059702), located on Xq28, was found to confer susceptibility to systemic lupus erythematosus (SLE). This study was undertaken to test for an association between SSc and the IRAK1 SLE risk haplotype. Methods We tested for an association with the IRAK1 SLE risk haplotype in a discovery set of 849 SSc patients and 625 controls. IRAK1 rs1059702 was further genotyped in a replication set, which included Caucasian women from Italy (493 SSc patients and 509 controls) and Germany (466 SSc patients and 1,083 controls). Results An association between the IRAK1 haplotype and SSc was detected in the discovery set. In both the discovery and replication sets, the rs1059702 TT genotype was found to be associated with specific SSc subsets, highlighting a potential contribution to disease severity. A meta-analysis provided evidence of an association of both the T allele and TT genotype with the overall disease, with an odds ratio (OR) of 1.20 and 95% confidence interval (95% CI) of 1.06?1.35 for the T allele (P = 0.003) and an OR of 1.49 and 95% CI of 1.06?2.10 for the TT genotype (P = 0.023). However, the most notable associations were observed with the diffuse cutaneous, anti?topoisomerase I antibody positive, and SSc-related fibrosing alveolitis subsets (OR 2.35 [95% CI 1.51?3.66], P = 1.56 ? 10?4, OR 2.84 [95% CI 1.87?4.32], P = 1.07 ? 10?6, and OR 2.09 [95% CI 1.35?3.24], P = 9.05 ? 10?4, respectively). Conclusion Our study provides the first evidence of an association between IRAK1 and SSc, demonstrating that a sex chromosome gene directly influences SSc susceptibility and its phenotypic heterogeneity.","author":[{"dropping-particle":"","family":"Dieudé","given":"P","non-dropping-particle":"","parse-names":false,"suffix":""},{"dropping-particle":"","family":"Bouaziz","given":"M","non-dropping-particle":"","parse-names":false,"suffix":""},{"dropping-particle":"","family":"Guedj","given":"M","non-dropping-particle":"","parse-names":false,"suffix":""},{"dropping-particle":"","family":"Riemekasten","given":"G","non-dropping-particle":"","parse-names":false,"suffix":""},{"dropping-particle":"","family":"Airò","given":"P","non-dropping-particle":"","parse-names":false,"suffix":""},{"dropping-particle":"","family":"Müller","given":"M","non-dropping-particle":"","parse-names":false,"suffix":""},{"dropping-particle":"","family":"Cusi","given":"D","non-dropping-particle":"","parse-names":false,"suffix":""},{"dropping-particle":"","family":"Matucci-Cerinic","given":"M","non-dropping-particle":"","parse-names":false,"suffix":""},{"dropping-particle":"","family":"Melchers","given":"I","non-dropping-particle":"","parse-names":false,"suffix":""},{"dropping-particle":"","family":"Koenig","given":"W","non-dropping-particle":"","parse-names":false,"suffix":""},{"dropping-particle":"","family":"Salvi","given":"E","non-dropping-particle":"","parse-names":false,"suffix":""},{"dropping-particle":"","family":"Wichmann","given":"H E","non-dropping-particle":"","parse-names":false,"suffix":""},{"dropping-particle":"","family":"Cuomo","given":"G","non-dropping-particle":"","parse-names":false,"suffix":""},{"dropping-particle":"","family":"Hachulla","given":"E","non-dropping-particle":"","parse-names":false,"suffix":""},{"dropping-particle":"","family":"Diot","given":"E","non-dropping-particle":"","parse-names":false,"suffix":""},{"dropping-particle":"","family":"Hunzelmann","given":"N","non-dropping-particle":"","parse-names":false,"suffix":""},{"dropping-particle":"","family":"Caramaschi","given":"P","non-dropping-particle":"","parse-names":false,"suffix":""},{"dropping-particle":"","family":"Mouthon","given":"L","non-dropping-particle":"","parse-names":false,"suffix":""},{"dropping-particle":"","family":"Riccieri","given":"V","non-dropping-particle":"","parse-names":false,"suffix":""},{"dropping-particle":"","family":"Distler","given":"J","non-dropping-particle":"","parse-names":false,"suffix":""},{"dropping-particle":"","family":"Tarner","given":"I","non-dropping-particle":"","parse-names":false,"suffix":""},{"dropping-particle":"","family":"Avouac","given":"J","non-dropping-particle":"","parse-names":false,"suffix":""},{"dropping-particle":"","family":"Meyer","given":"O","non-dropping-particle":"","parse-names":false,"suffix":""},{"dropping-particle":"","family":"Kahan","given":"A","non-dropping-particle":"","parse-names":false,"suffix":""},{"dropping-particle":"","family":"Chiocchia","given":"G","non-dropping-particle":"","parse-names":false,"suffix":""},{"dropping-particle":"","family":"Boileau","given":"C","non-dropping-particle":"","parse-names":false,"suffix":""},{"dropping-particle":"","family":"Allanore","given":"Y","non-dropping-particle":"","parse-names":false,"suffix":""}],"container-title":"Arthritis &amp; Rheumatism","id":"ITEM-1","issue":"12","issued":{"date-parts":[["2011","12","1"]]},"note":"doi: 10.1002/art.30640","page":"3979-3987","publisher":"John Wiley &amp; Sons, Ltd","title":"Evidence of the contribution of the X chromosome to systemic sclerosis susceptibility: Association with the functional IRAK1 196Phe/532Ser haplotype","type":"article-journal","volume":"63"},"uris":["http://www.mendeley.com/documents/?uuid=c50b5bdd-0889-49ca-9ee2-0a5ad752796c"]}],"mendeley":{"formattedCitation":"(30)","plainTextFormattedCitation":"(30)","previouslyFormattedCitation":"(30)"},"properties":{"noteIndex":0},"schema":"https://github.com/citation-style-language/schema/raw/master/csl-citation.json"}</w:instrText>
      </w:r>
      <w:r w:rsidR="008245FD">
        <w:rPr>
          <w:rFonts w:cstheme="minorHAnsi"/>
        </w:rPr>
        <w:fldChar w:fldCharType="separate"/>
      </w:r>
      <w:r w:rsidR="004F2239" w:rsidRPr="004F2239">
        <w:rPr>
          <w:rFonts w:cstheme="minorHAnsi"/>
          <w:noProof/>
        </w:rPr>
        <w:t>(30)</w:t>
      </w:r>
      <w:r w:rsidR="008245FD">
        <w:rPr>
          <w:rFonts w:cstheme="minorHAnsi"/>
        </w:rPr>
        <w:fldChar w:fldCharType="end"/>
      </w:r>
      <w:r w:rsidR="00813DEA" w:rsidRPr="001C753E">
        <w:rPr>
          <w:rFonts w:cstheme="minorHAnsi"/>
        </w:rPr>
        <w:t xml:space="preserve"> </w:t>
      </w:r>
      <w:r w:rsidR="00813DEA">
        <w:rPr>
          <w:rFonts w:cstheme="minorHAnsi"/>
        </w:rPr>
        <w:t xml:space="preserve">. </w:t>
      </w:r>
      <w:r w:rsidR="00DC6DEF">
        <w:rPr>
          <w:rFonts w:cstheme="minorHAnsi"/>
        </w:rPr>
        <w:t>A study of patients with early SSc (&lt;3 years since first non-RP symptom) enrolled onto the EUSTAR registry, suggested</w:t>
      </w:r>
      <w:r w:rsidR="00DC6DEF" w:rsidRPr="009400CF">
        <w:rPr>
          <w:rFonts w:cstheme="minorHAnsi"/>
        </w:rPr>
        <w:t xml:space="preserve"> men were more likely to </w:t>
      </w:r>
      <w:r w:rsidR="00DC6DEF">
        <w:rPr>
          <w:rFonts w:cstheme="minorHAnsi"/>
        </w:rPr>
        <w:t>carry</w:t>
      </w:r>
      <w:r w:rsidR="00DC6DEF" w:rsidRPr="009400CF">
        <w:rPr>
          <w:rFonts w:cstheme="minorHAnsi"/>
        </w:rPr>
        <w:t xml:space="preserve"> anti-Scl-70 (54% vs. 7%) compared to </w:t>
      </w:r>
      <w:r w:rsidR="00DC6DEF">
        <w:rPr>
          <w:rFonts w:cstheme="minorHAnsi"/>
        </w:rPr>
        <w:t>females</w:t>
      </w:r>
      <w:r w:rsidR="00DC6DEF" w:rsidRPr="009400CF">
        <w:rPr>
          <w:rFonts w:cstheme="minorHAnsi"/>
        </w:rPr>
        <w:t xml:space="preserve"> </w:t>
      </w:r>
      <w:r w:rsidR="00DC6DEF" w:rsidRPr="009400CF">
        <w:rPr>
          <w:rFonts w:cstheme="minorHAnsi"/>
        </w:rPr>
        <w:fldChar w:fldCharType="begin" w:fldLock="1"/>
      </w:r>
      <w:r w:rsidR="004F2239">
        <w:rPr>
          <w:rFonts w:cstheme="minorHAnsi"/>
        </w:rPr>
        <w:instrText>ADDIN CSL_CITATION {"citationItems":[{"id":"ITEM-1","itemData":{"author":[{"dropping-particle":"","family":"Carreira","given":"Patricia E","non-dropping-particle":"","parse-names":false,"suffix":""},{"dropping-particle":"","family":"Carmona","given":"L.","non-dropping-particle":"","parse-names":false,"suffix":""},{"dropping-particle":"","family":"Joven","given":"B.E.","non-dropping-particle":"","parse-names":false,"suffix":""},{"dropping-particle":"","family":"Loza","given":"E.","non-dropping-particle":"","parse-names":false,"suffix":""},{"dropping-particle":"","family":"Andreu","given":"JL","non-dropping-particle":"","parse-names":false,"suffix":""},{"dropping-particle":"","family":"Riemekasten","given":"Gabriele","non-dropping-particle":"","parse-names":false,"suffix":""},{"dropping-particle":"","family":"Vettori","given":"Serena","non-dropping-particle":"","parse-names":false,"suffix":""},{"dropping-particle":"","family":"Balbir-Gurman","given":"A.","non-dropping-particle":"","parse-names":false,"suffix":""}],"container-title":"Clinical and experimental rheumatology","id":"ITEM-1","issue":"4","issued":{"date-parts":[["2018"]]},"page":"68-75","title":"Gender differences in early systemic sclerosis patients: a report from the EULAR scleroderma trials and research group (EUSTAR) database","type":"article-journal","volume":"36 Suppl 1"},"uris":["http://www.mendeley.com/documents/?uuid=efac99ac-0686-469f-a381-247b1e990e76"]}],"mendeley":{"formattedCitation":"(31)","plainTextFormattedCitation":"(31)","previouslyFormattedCitation":"(31)"},"properties":{"noteIndex":0},"schema":"https://github.com/citation-style-language/schema/raw/master/csl-citation.json"}</w:instrText>
      </w:r>
      <w:r w:rsidR="00DC6DEF" w:rsidRPr="009400CF">
        <w:rPr>
          <w:rFonts w:cstheme="minorHAnsi"/>
        </w:rPr>
        <w:fldChar w:fldCharType="separate"/>
      </w:r>
      <w:r w:rsidR="004F2239" w:rsidRPr="004F2239">
        <w:rPr>
          <w:rFonts w:cstheme="minorHAnsi"/>
          <w:noProof/>
        </w:rPr>
        <w:t>(31)</w:t>
      </w:r>
      <w:r w:rsidR="00DC6DEF" w:rsidRPr="009400CF">
        <w:rPr>
          <w:rFonts w:cstheme="minorHAnsi"/>
        </w:rPr>
        <w:fldChar w:fldCharType="end"/>
      </w:r>
      <w:r w:rsidR="00DC6DEF">
        <w:rPr>
          <w:rFonts w:cstheme="minorHAnsi"/>
        </w:rPr>
        <w:t xml:space="preserve"> and the genetic contribution to these observations may relate to genes on the X chromosome</w:t>
      </w:r>
      <w:r w:rsidR="00DC6DEF" w:rsidRPr="009400CF">
        <w:rPr>
          <w:rFonts w:cstheme="minorHAnsi"/>
        </w:rPr>
        <w:t xml:space="preserve">. </w:t>
      </w:r>
      <w:r w:rsidR="00813DEA">
        <w:rPr>
          <w:rFonts w:cstheme="minorHAnsi"/>
        </w:rPr>
        <w:t>The</w:t>
      </w:r>
      <w:r w:rsidR="001C753E">
        <w:rPr>
          <w:rFonts w:cstheme="minorHAnsi"/>
        </w:rPr>
        <w:t xml:space="preserve"> strong signal within the Xq28 region </w:t>
      </w:r>
      <w:r w:rsidR="00813DEA">
        <w:rPr>
          <w:rFonts w:cstheme="minorHAnsi"/>
        </w:rPr>
        <w:t xml:space="preserve">is also related to overexpression of </w:t>
      </w:r>
      <w:r w:rsidR="001C753E" w:rsidRPr="001C753E">
        <w:rPr>
          <w:rFonts w:cstheme="minorHAnsi"/>
        </w:rPr>
        <w:t xml:space="preserve">MECP2 </w:t>
      </w:r>
      <w:r w:rsidR="00813DEA">
        <w:rPr>
          <w:rFonts w:cstheme="minorHAnsi"/>
        </w:rPr>
        <w:t xml:space="preserve">gene </w:t>
      </w:r>
      <w:r w:rsidR="001C753E">
        <w:rPr>
          <w:rFonts w:cstheme="minorHAnsi"/>
        </w:rPr>
        <w:t>(</w:t>
      </w:r>
      <w:r w:rsidR="001C753E" w:rsidRPr="001C753E">
        <w:rPr>
          <w:rFonts w:cstheme="minorHAnsi"/>
        </w:rPr>
        <w:t>related to diffuse cutaneous SSc</w:t>
      </w:r>
      <w:r w:rsidR="001C753E">
        <w:rPr>
          <w:rFonts w:cstheme="minorHAnsi"/>
        </w:rPr>
        <w:t xml:space="preserve">) in SSc </w:t>
      </w:r>
      <w:r w:rsidR="00A30693">
        <w:rPr>
          <w:rFonts w:cstheme="minorHAnsi"/>
        </w:rPr>
        <w:fldChar w:fldCharType="begin" w:fldLock="1"/>
      </w:r>
      <w:r w:rsidR="004F2239">
        <w:rPr>
          <w:rFonts w:cstheme="minorHAnsi"/>
        </w:rPr>
        <w:instrText>ADDIN CSL_CITATION {"citationItems":[{"id":"ITEM-1","itemData":{"DOI":"10.1136/annrheumdis-2012-202742","abstract":"Objective To evaluate whether the systemic sclerosis (SSc)-associated IRAK1 non-synonymous single-nucleotide polymorphism rs1059702 is responsible for the Xq28 association with SSc or whether there are other independent signals in the nearby methyl-CpG-binding protein 2 gene (MECP2). Methods We analysed a total of 3065 women with SSc and 2630 unaffected controls from five independent Caucasian cohorts. Four tag single-nucleotide polymorphisms of MECP2 (rs3027935, rs17435, rs5987201 and rs5945175) and the IRAK1 variant rs1059702 were genotyped using TaqMan predesigned assays. A meta-analysis including all cohorts was performed to test the overall effect of these Xq28 polymorphisms on SSc. Results IRAK1 rs1059702 and MECP2 rs17435 were associated specifically with diffuse cutaneous SSc (PFDR=4.12×10−3, OR=1.27, 95% CI 1.09 to 1.47, and PFDR=5.26×10−4, OR=1.30, 95% CI 1.14 to 1.48, respectively), but conditional logistic regression analysis showed that the association of IRAK1 rs1059702 with this subtype was explained by that of MECP2 rs17435. On the other hand, IRAK1 rs1059702 was consistently associated with presence of pulmonary fibrosis (PF), because statistical significance was observed when comparing SSc patients PF+ versus controls (PFDR=0.039, OR=1.30, 95% CI 1.07 to 1.58) and SSc patients PF+ versus SSc patients PF− (p=0.025, OR=1.26, 95% CI 1.03 to 1.55). Conclusions Our data clearly suggest the existence of two independent signals within the Xq28 region, one located in IRAK1 related to PF and another in MECP2 related to diffuse cutaneous SSc, indicating that both genes may have an impact on the clinical outcome of the disease.","author":[{"dropping-particle":"","family":"Carmona","given":"F David","non-dropping-particle":"","parse-names":false,"suffix":""},{"dropping-particle":"","family":"Cénit","given":"M Carmen","non-dropping-particle":"","parse-names":false,"suffix":""},{"dropping-particle":"","family":"Diaz-Gallo","given":"Lina-Marcela","non-dropping-particle":"","parse-names":false,"suffix":""},{"dropping-particle":"","family":"Broen","given":"Jasper C A","non-dropping-particle":"","parse-names":false,"suffix":""},{"dropping-particle":"","family":"Simeón","given":"Carmen P","non-dropping-particle":"","parse-names":false,"suffix":""},{"dropping-particle":"","family":"Carreira","given":"Patricia E","non-dropping-particle":"","parse-names":false,"suffix":""},{"dropping-particle":"","family":"Callejas-Rubio","given":"José-Luis","non-dropping-particle":"","parse-names":false,"suffix":""},{"dropping-particle":"","family":"Fonollosa","given":"Vicente","non-dropping-particle":"","parse-names":false,"suffix":""},{"dropping-particle":"","family":"López-Longo","given":"Francisco J","non-dropping-particle":"","parse-names":false,"suffix":""},{"dropping-particle":"","family":"González-Gay","given":"Miguel A","non-dropping-particle":"","parse-names":false,"suffix":""},{"dropping-particle":"","family":"Hunzelmann","given":"Nicolas","non-dropping-particle":"","parse-names":false,"suffix":""},{"dropping-particle":"","family":"Riemekasten","given":"Gabriela","non-dropping-particle":"","parse-names":false,"suffix":""},{"dropping-particle":"","family":"Witte","given":"Torsten","non-dropping-particle":"","parse-names":false,"suffix":""},{"dropping-particle":"","family":"Kreuter","given":"Alexander","non-dropping-particle":"","parse-names":false,"suffix":""},{"dropping-particle":"","family":"Distler","given":"Jörg H W","non-dropping-particle":"","parse-names":false,"suffix":""},{"dropping-particle":"","family":"Madhok","given":"Rajan","non-dropping-particle":"","parse-names":false,"suffix":""},{"dropping-particle":"","family":"Shiels","given":"Paul","non-dropping-particle":"","parse-names":false,"suffix":""},{"dropping-particle":"","family":"Laar","given":"Jacob M","non-dropping-particle":"van","parse-names":false,"suffix":""},{"dropping-particle":"","family":"Schuerwegh","given":"Annemie J","non-dropping-particle":"","parse-names":false,"suffix":""},{"dropping-particle":"","family":"Vonk","given":"Madelon C","non-dropping-particle":"","parse-names":false,"suffix":""},{"dropping-particle":"","family":"Voskuyl","given":"Alexandre E","non-dropping-particle":"","parse-names":false,"suffix":""},{"dropping-particle":"","family":"Fonseca","given":"Carmen","non-dropping-particle":"","parse-names":false,"suffix":""},{"dropping-particle":"","family":"Denton","given":"Christopher P","non-dropping-particle":"","parse-names":false,"suffix":""},{"dropping-particle":"","family":"Herrick","given":"Ariane","non-dropping-particle":"","parse-names":false,"suffix":""},{"dropping-particle":"","family":"Worthington","given":"Jane","non-dropping-particle":"","parse-names":false,"suffix":""},{"dropping-particle":"","family":"Arnett","given":"Frank C","non-dropping-particle":"","parse-names":false,"suffix":""},{"dropping-particle":"","family":"Tan","given":"Filemon K","non-dropping-particle":"","parse-names":false,"suffix":""},{"dropping-particle":"","family":"Assassi","given":"Shervin","non-dropping-particle":"","parse-names":false,"suffix":""},{"dropping-particle":"","family":"Radstake","given":"Timothy R D J","non-dropping-particle":"","parse-names":false,"suffix":""},{"dropping-particle":"","family":"Mayes","given":"Maureen D","non-dropping-particle":"","parse-names":false,"suffix":""},{"dropping-particle":"","family":"Martín","given":"Javier","non-dropping-particle":"","parse-names":false,"suffix":""}],"container-title":"Annals of the Rheumatic Diseases","id":"ITEM-1","issue":"12","issued":{"date-parts":[["2013","12","1"]]},"page":"2032 LP  - 2038","title":"New insight on the Xq28 association with systemic sclerosis","type":"article-journal","volume":"72"},"uris":["http://www.mendeley.com/documents/?uuid=a6f477c0-a19e-4ebb-9ad3-133347cebcc9"]}],"mendeley":{"formattedCitation":"(32)","plainTextFormattedCitation":"(32)","previouslyFormattedCitation":"(32)"},"properties":{"noteIndex":0},"schema":"https://github.com/citation-style-language/schema/raw/master/csl-citation.json"}</w:instrText>
      </w:r>
      <w:r w:rsidR="00A30693">
        <w:rPr>
          <w:rFonts w:cstheme="minorHAnsi"/>
        </w:rPr>
        <w:fldChar w:fldCharType="separate"/>
      </w:r>
      <w:r w:rsidR="004F2239" w:rsidRPr="004F2239">
        <w:rPr>
          <w:rFonts w:cstheme="minorHAnsi"/>
          <w:noProof/>
        </w:rPr>
        <w:t>(32)</w:t>
      </w:r>
      <w:r w:rsidR="00A30693">
        <w:rPr>
          <w:rFonts w:cstheme="minorHAnsi"/>
        </w:rPr>
        <w:fldChar w:fldCharType="end"/>
      </w:r>
      <w:r w:rsidR="00A30693">
        <w:rPr>
          <w:rFonts w:cstheme="minorHAnsi"/>
        </w:rPr>
        <w:t xml:space="preserve">. </w:t>
      </w:r>
      <w:r w:rsidR="001C753E">
        <w:rPr>
          <w:rFonts w:cstheme="minorHAnsi"/>
        </w:rPr>
        <w:t>A recent study reported reduced e</w:t>
      </w:r>
      <w:r w:rsidR="00E173A4" w:rsidRPr="00E173A4">
        <w:rPr>
          <w:rFonts w:cstheme="minorHAnsi"/>
        </w:rPr>
        <w:t>xpression level</w:t>
      </w:r>
      <w:r w:rsidR="0017599F">
        <w:rPr>
          <w:rFonts w:cstheme="minorHAnsi"/>
        </w:rPr>
        <w:t>s</w:t>
      </w:r>
      <w:r w:rsidR="00E173A4" w:rsidRPr="00E173A4">
        <w:rPr>
          <w:rFonts w:cstheme="minorHAnsi"/>
        </w:rPr>
        <w:t xml:space="preserve"> of IRAK1 </w:t>
      </w:r>
      <w:r w:rsidR="0017599F">
        <w:rPr>
          <w:rFonts w:cstheme="minorHAnsi"/>
        </w:rPr>
        <w:t xml:space="preserve">messenger RNA </w:t>
      </w:r>
      <w:r w:rsidR="008A0204">
        <w:rPr>
          <w:rFonts w:cstheme="minorHAnsi"/>
        </w:rPr>
        <w:t xml:space="preserve">(inter-related to MEP2) </w:t>
      </w:r>
      <w:r w:rsidR="0017599F">
        <w:rPr>
          <w:rFonts w:cstheme="minorHAnsi"/>
        </w:rPr>
        <w:t>in peripheral blood mononuclear cells (PBMCs) in</w:t>
      </w:r>
      <w:r w:rsidR="00E173A4" w:rsidRPr="00E173A4">
        <w:rPr>
          <w:rFonts w:cstheme="minorHAnsi"/>
        </w:rPr>
        <w:t xml:space="preserve"> SSc patients compared to controls, </w:t>
      </w:r>
      <w:r w:rsidR="0017599F">
        <w:rPr>
          <w:rFonts w:cstheme="minorHAnsi"/>
        </w:rPr>
        <w:t>but also</w:t>
      </w:r>
      <w:r w:rsidR="00E173A4" w:rsidRPr="00E173A4">
        <w:rPr>
          <w:rFonts w:cstheme="minorHAnsi"/>
        </w:rPr>
        <w:t xml:space="preserve"> </w:t>
      </w:r>
      <w:r w:rsidR="0017599F">
        <w:rPr>
          <w:rFonts w:cstheme="minorHAnsi"/>
        </w:rPr>
        <w:t xml:space="preserve">lower </w:t>
      </w:r>
      <w:r w:rsidR="00E173A4" w:rsidRPr="00E173A4">
        <w:rPr>
          <w:rFonts w:cstheme="minorHAnsi"/>
        </w:rPr>
        <w:t>in male</w:t>
      </w:r>
      <w:r w:rsidR="0017599F">
        <w:rPr>
          <w:rFonts w:cstheme="minorHAnsi"/>
        </w:rPr>
        <w:t xml:space="preserve"> patients</w:t>
      </w:r>
      <w:r w:rsidR="00E173A4" w:rsidRPr="00E173A4">
        <w:rPr>
          <w:rFonts w:cstheme="minorHAnsi"/>
        </w:rPr>
        <w:t xml:space="preserve"> compared to female</w:t>
      </w:r>
      <w:r w:rsidR="0017599F">
        <w:rPr>
          <w:rFonts w:cstheme="minorHAnsi"/>
        </w:rPr>
        <w:t xml:space="preserve">s and appears to be associated with </w:t>
      </w:r>
      <w:r w:rsidR="00E173A4" w:rsidRPr="00E173A4">
        <w:rPr>
          <w:rFonts w:cstheme="minorHAnsi"/>
        </w:rPr>
        <w:t>severe skin involvement</w:t>
      </w:r>
      <w:r w:rsidR="0017599F">
        <w:rPr>
          <w:rFonts w:cstheme="minorHAnsi"/>
        </w:rPr>
        <w:t xml:space="preserve"> </w:t>
      </w:r>
      <w:r w:rsidR="00A30693">
        <w:rPr>
          <w:rFonts w:cstheme="minorHAnsi"/>
        </w:rPr>
        <w:fldChar w:fldCharType="begin" w:fldLock="1"/>
      </w:r>
      <w:r w:rsidR="004F2239">
        <w:rPr>
          <w:rFonts w:cstheme="minorHAnsi"/>
        </w:rPr>
        <w:instrText>ADDIN CSL_CITATION {"citationItems":[{"id":"ITEM-1","itemData":{"DOI":"https://doi.org/10.1016/j.imlet.2018.10.002","ISSN":"0165-2478","abstract":"Systemic sclerosis (SSc) is a heterogeneous multisystem autoimmune disease with unknown etiology. Numerous studies have indicated that the disease heterogeneity implies various genetic abnormalities. Considering that SSc is characterized by a strong sex bias and that the position of IRAK1 gene is on the X chromosome, we assume that variations in IRAK1 gene could explain female predominance of SSc. It was previously described that miR-146a has a role in ‘fine-tuning’ regulation of the TLR/NF-kB signaling pathway through down-regulation of IRAK1 gene. The aim of the present study was to analyze both variants and expression level of IRAK1 and miR-146a genes in terms of susceptibility to SSc and clinical presentation of SSc patients. We analyzed variants IRAK1 rs3027898 C &gt; A and miR-146a rs2910164 C &gt; G in 102 SSc patients and 66 healthy subjects. Genotyping was performed by Sanger sequencing. Expression level of IRAK1 mRNA and miR-146a in PBMCs was performed in subset of 50 patients and 13 healthy controls by RT-qPCR. Our results showed that there was no association between IRAK1 rs3027898 and the risk of SSc in women. However, the analysis of genotype distribution of the mir-146a rs2910164 C &gt; G variant indicated that CC genotype shows strong association with lung fibrosis and active form of the disease. When expression level of IRAK1 gene was analyzed, we detected significant downregulation of IRAK1 mRNA in SSc patients compared to controls, as well as in male compared to female patients, in patients with ACAs autoantibodies and in patients with severe skin involvement. Regarding the expression level of miR-146a, we have found significantly reduced expression in SSc patients, in patients with skin involvement and in male SSc patients. The results from this study indicate that expression of IRAK1 gene could explain phenotypic heterogeneity of SSc and may be involved in the pathogenesis of SSc due to its differential expression in certain subgroups. Our results also suggested that miR-146a rs2910164 CC genotype may be predisposing factor for development lung fibrosis and more progressive form of SSc. Results from relative expression analysis of miR-146a demonstrated that changes in the level of this miRNA may have an impact on development and clinical course of SSc.","author":[{"dropping-particle":"","family":"Vreca","given":"Misa","non-dropping-particle":"","parse-names":false,"suffix":""},{"dropping-particle":"","family":"Andjelkovic","given":"Marina","non-dropping-particle":"","parse-names":false,"suffix":""},{"dropping-particle":"","family":"Tosic","given":"Natasa","non-dropping-particle":"","parse-names":false,"suffix":""},{"dropping-particle":"","family":"Zekovic","given":"Ana","non-dropping-particle":"","parse-names":false,"suffix":""},{"dropping-particle":"","family":"Damjanov","given":"Nemanja","non-dropping-particle":"","parse-names":false,"suffix":""},{"dropping-particle":"","family":"Pavlovic","given":"Sonja","non-dropping-particle":"","parse-names":false,"suffix":""},{"dropping-particle":"","family":"Spasovski","given":"Vesna","non-dropping-particle":"","parse-names":false,"suffix":""}],"container-title":"Immunology Letters","id":"ITEM-1","issued":{"date-parts":[["2018"]]},"page":"1-8","title":"Impact of alterations in X-linked IRAK1gene and miR-146a on susceptibility and clinical manifestations in patients with systemic sclerosis","type":"article-journal","volume":"204"},"uris":["http://www.mendeley.com/documents/?uuid=dd3cf1a4-74e2-49a5-a490-30e217990a0d"]}],"mendeley":{"formattedCitation":"(33)","plainTextFormattedCitation":"(33)","previouslyFormattedCitation":"(33)"},"properties":{"noteIndex":0},"schema":"https://github.com/citation-style-language/schema/raw/master/csl-citation.json"}</w:instrText>
      </w:r>
      <w:r w:rsidR="00A30693">
        <w:rPr>
          <w:rFonts w:cstheme="minorHAnsi"/>
        </w:rPr>
        <w:fldChar w:fldCharType="separate"/>
      </w:r>
      <w:r w:rsidR="004F2239" w:rsidRPr="004F2239">
        <w:rPr>
          <w:rFonts w:cstheme="minorHAnsi"/>
          <w:noProof/>
        </w:rPr>
        <w:t>(33)</w:t>
      </w:r>
      <w:r w:rsidR="00A30693">
        <w:rPr>
          <w:rFonts w:cstheme="minorHAnsi"/>
        </w:rPr>
        <w:fldChar w:fldCharType="end"/>
      </w:r>
      <w:r w:rsidR="00A30693">
        <w:rPr>
          <w:rFonts w:cstheme="minorHAnsi"/>
        </w:rPr>
        <w:t>.</w:t>
      </w:r>
      <w:r w:rsidR="00E173A4" w:rsidRPr="00E173A4">
        <w:rPr>
          <w:rFonts w:cstheme="minorHAnsi"/>
        </w:rPr>
        <w:t xml:space="preserve"> </w:t>
      </w:r>
      <w:r w:rsidR="0017599F">
        <w:rPr>
          <w:rFonts w:cstheme="minorHAnsi"/>
        </w:rPr>
        <w:t>PBMC e</w:t>
      </w:r>
      <w:r w:rsidR="00E173A4" w:rsidRPr="00E173A4">
        <w:rPr>
          <w:rFonts w:cstheme="minorHAnsi"/>
        </w:rPr>
        <w:t>xpression of miR-146a</w:t>
      </w:r>
      <w:r w:rsidR="0017599F">
        <w:rPr>
          <w:rFonts w:cstheme="minorHAnsi"/>
        </w:rPr>
        <w:t xml:space="preserve"> (which downregulates IRAK1) is also reduced in SSc patients; particularly in males and those with severe </w:t>
      </w:r>
      <w:r w:rsidR="00E173A4" w:rsidRPr="00E173A4">
        <w:rPr>
          <w:rFonts w:cstheme="minorHAnsi"/>
        </w:rPr>
        <w:t xml:space="preserve">skin involvement </w:t>
      </w:r>
      <w:r w:rsidR="00E60908">
        <w:rPr>
          <w:rFonts w:cstheme="minorHAnsi"/>
        </w:rPr>
        <w:fldChar w:fldCharType="begin" w:fldLock="1"/>
      </w:r>
      <w:r w:rsidR="004F2239">
        <w:rPr>
          <w:rFonts w:cstheme="minorHAnsi"/>
        </w:rPr>
        <w:instrText>ADDIN CSL_CITATION {"citationItems":[{"id":"ITEM-1","itemData":{"DOI":"https://doi.org/10.1016/j.imlet.2018.10.002","ISSN":"0165-2478","abstract":"Systemic sclerosis (SSc) is a heterogeneous multisystem autoimmune disease with unknown etiology. Numerous studies have indicated that the disease heterogeneity implies various genetic abnormalities. Considering that SSc is characterized by a strong sex bias and that the position of IRAK1 gene is on the X chromosome, we assume that variations in IRAK1 gene could explain female predominance of SSc. It was previously described that miR-146a has a role in ‘fine-tuning’ regulation of the TLR/NF-kB signaling pathway through down-regulation of IRAK1 gene. The aim of the present study was to analyze both variants and expression level of IRAK1 and miR-146a genes in terms of susceptibility to SSc and clinical presentation of SSc patients. We analyzed variants IRAK1 rs3027898 C &gt; A and miR-146a rs2910164 C &gt; G in 102 SSc patients and 66 healthy subjects. Genotyping was performed by Sanger sequencing. Expression level of IRAK1 mRNA and miR-146a in PBMCs was performed in subset of 50 patients and 13 healthy controls by RT-qPCR. Our results showed that there was no association between IRAK1 rs3027898 and the risk of SSc in women. However, the analysis of genotype distribution of the mir-146a rs2910164 C &gt; G variant indicated that CC genotype shows strong association with lung fibrosis and active form of the disease. When expression level of IRAK1 gene was analyzed, we detected significant downregulation of IRAK1 mRNA in SSc patients compared to controls, as well as in male compared to female patients, in patients with ACAs autoantibodies and in patients with severe skin involvement. Regarding the expression level of miR-146a, we have found significantly reduced expression in SSc patients, in patients with skin involvement and in male SSc patients. The results from this study indicate that expression of IRAK1 gene could explain phenotypic heterogeneity of SSc and may be involved in the pathogenesis of SSc due to its differential expression in certain subgroups. Our results also suggested that miR-146a rs2910164 CC genotype may be predisposing factor for development lung fibrosis and more progressive form of SSc. Results from relative expression analysis of miR-146a demonstrated that changes in the level of this miRNA may have an impact on development and clinical course of SSc.","author":[{"dropping-particle":"","family":"Vreca","given":"Misa","non-dropping-particle":"","parse-names":false,"suffix":""},{"dropping-particle":"","family":"Andjelkovic","given":"Marina","non-dropping-particle":"","parse-names":false,"suffix":""},{"dropping-particle":"","family":"Tosic","given":"Natasa","non-dropping-particle":"","parse-names":false,"suffix":""},{"dropping-particle":"","family":"Zekovic","given":"Ana","non-dropping-particle":"","parse-names":false,"suffix":""},{"dropping-particle":"","family":"Damjanov","given":"Nemanja","non-dropping-particle":"","parse-names":false,"suffix":""},{"dropping-particle":"","family":"Pavlovic","given":"Sonja","non-dropping-particle":"","parse-names":false,"suffix":""},{"dropping-particle":"","family":"Spasovski","given":"Vesna","non-dropping-particle":"","parse-names":false,"suffix":""}],"container-title":"Immunology Letters","id":"ITEM-1","issued":{"date-parts":[["2018"]]},"page":"1-8","title":"Impact of alterations in X-linked IRAK1gene and miR-146a on susceptibility and clinical manifestations in patients with systemic sclerosis","type":"article-journal","volume":"204"},"uris":["http://www.mendeley.com/documents/?uuid=dd3cf1a4-74e2-49a5-a490-30e217990a0d"]}],"mendeley":{"formattedCitation":"(33)","plainTextFormattedCitation":"(33)","previouslyFormattedCitation":"(33)"},"properties":{"noteIndex":0},"schema":"https://github.com/citation-style-language/schema/raw/master/csl-citation.json"}</w:instrText>
      </w:r>
      <w:r w:rsidR="00E60908">
        <w:rPr>
          <w:rFonts w:cstheme="minorHAnsi"/>
        </w:rPr>
        <w:fldChar w:fldCharType="separate"/>
      </w:r>
      <w:r w:rsidR="004F2239" w:rsidRPr="004F2239">
        <w:rPr>
          <w:rFonts w:cstheme="minorHAnsi"/>
          <w:noProof/>
        </w:rPr>
        <w:t>(33)</w:t>
      </w:r>
      <w:r w:rsidR="00E60908">
        <w:rPr>
          <w:rFonts w:cstheme="minorHAnsi"/>
        </w:rPr>
        <w:fldChar w:fldCharType="end"/>
      </w:r>
      <w:r w:rsidR="0017599F">
        <w:rPr>
          <w:rFonts w:cstheme="minorHAnsi"/>
        </w:rPr>
        <w:t>.</w:t>
      </w:r>
      <w:r w:rsidR="001C753E">
        <w:rPr>
          <w:rFonts w:cstheme="minorHAnsi"/>
        </w:rPr>
        <w:t xml:space="preserve"> </w:t>
      </w:r>
      <w:r w:rsidR="008A0204">
        <w:rPr>
          <w:rFonts w:cstheme="minorHAnsi"/>
        </w:rPr>
        <w:t xml:space="preserve">Other genes such as IL13RA2 have been shown to be associated with SSc in female populations </w:t>
      </w:r>
      <w:r w:rsidR="00E86C1A">
        <w:rPr>
          <w:rFonts w:cstheme="minorHAnsi"/>
        </w:rPr>
        <w:fldChar w:fldCharType="begin" w:fldLock="1"/>
      </w:r>
      <w:r w:rsidR="004F2239">
        <w:rPr>
          <w:rFonts w:cstheme="minorHAnsi"/>
        </w:rPr>
        <w:instrText>ADDIN CSL_CITATION {"citationItems":[{"id":"ITEM-1","itemData":{"abstract":"OBJECTIVE: To investigate the influence of genetic variability on the phenotypic expression of systemic sclerosis (SSc), by testing possible associations between single nucleotide polymorphisms (SNP) in IL13RA1 and IL13RA2 genes and SSc in a Caucasian population. METHODS: As IL13RA1 and IL13RA2 are located on the X chromosome and SSc occurs far more frequently in women than in men, only women were genotyped. The study group comprised 97 women with SSc, 36 with diffuse (dcSSc) and 61 with limited (lcSSc) cutaneous forms of disease, and 109 healthy controls. Patients and controls were Caucasian. We investigated 4 SNP in IL13RA1 and 3 in IL13RA2 by polymerase chain reaction amplifications and enzymatic digestion or primer extension reactions and denaturing high-performance liquid chromatography. RESULTS: We detected an association between IL13RA2 rs638376 and patients with SSc [p = 0.004, odds ratio (OR) = 1.85, confidence interval (CI) 1.22-2.74, p corr = 0.02], as well as with dcSSc in that subgroup of patients (p = 0.01, OR 2.22, 95% CI 1.27-3.89, p corr = 0.05). The IL13RA2 rs638376G allele frequency was higher in patients with SSc (51.6%) than in controls (36.4%, p = 0.003, OR 1.86, 95% CI 1.24-2.79, p corr = 0.015) and in the subgroup with dcSSc (57.6%) than in controls (36.4%, p = 0.003, OR 2.37, 95% CI 1.35-4.15, p corr = 0.015). One other IL13RA2 SNP was only associated with the dcSSc subgroup: the IL13RA2 rs5946040G allele was more common in patients with dcSSc (33.8%) than in controls (17%, p = 0.004, OR 2.5, 95% CI 1.36-4.60, p corr = 0.02). CONCLUSION: Our data suggest that IL13RA2 gene polymorphisms may be involved in susceptibility to SSc. Further studies are under way to show that they contribute to disease.","author":[{"dropping-particle":"","family":"Granel","given":"Brigitte","non-dropping-particle":"","parse-names":false,"suffix":""},{"dropping-particle":"","family":"Allanore","given":"Yannick","non-dropping-particle":"","parse-names":false,"suffix":""},{"dropping-particle":"","family":"Chevillard","given":"Christophe","non-dropping-particle":"","parse-names":false,"suffix":""},{"dropping-particle":"","family":"Arnaud","given":"Violaine","non-dropping-particle":"","parse-names":false,"suffix":""},{"dropping-particle":"","family":"Marquet","given":"Sandrine","non-dropping-particle":"","parse-names":false,"suffix":""},{"dropping-particle":"","family":"Weiller","given":"Pierre-Jean","non-dropping-particle":"","parse-names":false,"suffix":""},{"dropping-particle":"","family":"Durand","given":"Jean-Marc","non-dropping-particle":"","parse-names":false,"suffix":""},{"dropping-particle":"","family":"Harlé","given":"Jean-Robert","non-dropping-particle":"","parse-names":false,"suffix":""},{"dropping-particle":"","family":"Grange","given":"Claire","non-dropping-particle":"","parse-names":false,"suffix":""},{"dropping-particle":"","family":"Frances","given":"Yves","non-dropping-particle":"","parse-names":false,"suffix":""},{"dropping-particle":"","family":"Berbis","given":"Philippe","non-dropping-particle":"","parse-names":false,"suffix":""},{"dropping-particle":"","family":"Gaudart","given":"Jean","non-dropping-particle":"","parse-names":false,"suffix":""},{"dropping-particle":"","family":"Micco","given":"Philippe","non-dropping-particle":"de","parse-names":false,"suffix":""},{"dropping-particle":"","family":"Kahan","given":"André","non-dropping-particle":"","parse-names":false,"suffix":""},{"dropping-particle":"","family":"Dessein","given":"Alain","non-dropping-particle":"","parse-names":false,"suffix":""}],"container-title":"The Journal of Rheumatology","id":"ITEM-1","issue":"10","issued":{"date-parts":[["2006","10","1"]]},"page":"2015 LP  - 2019","title":"IL13RA2 gene polymorphisms are associated with systemic sclerosis.","type":"article-journal","volume":"33"},"uris":["http://www.mendeley.com/documents/?uuid=29f1122a-37f6-46e8-9691-d3b51c651f73"]}],"mendeley":{"formattedCitation":"(34)","plainTextFormattedCitation":"(34)","previouslyFormattedCitation":"(34)"},"properties":{"noteIndex":0},"schema":"https://github.com/citation-style-language/schema/raw/master/csl-citation.json"}</w:instrText>
      </w:r>
      <w:r w:rsidR="00E86C1A">
        <w:rPr>
          <w:rFonts w:cstheme="minorHAnsi"/>
        </w:rPr>
        <w:fldChar w:fldCharType="separate"/>
      </w:r>
      <w:r w:rsidR="004F2239" w:rsidRPr="004F2239">
        <w:rPr>
          <w:rFonts w:cstheme="minorHAnsi"/>
          <w:noProof/>
        </w:rPr>
        <w:t>(34)</w:t>
      </w:r>
      <w:r w:rsidR="00E86C1A">
        <w:rPr>
          <w:rFonts w:cstheme="minorHAnsi"/>
        </w:rPr>
        <w:fldChar w:fldCharType="end"/>
      </w:r>
      <w:r w:rsidR="00E86C1A">
        <w:rPr>
          <w:rFonts w:cstheme="minorHAnsi"/>
        </w:rPr>
        <w:t>.</w:t>
      </w:r>
      <w:r w:rsidR="008A0204">
        <w:rPr>
          <w:rFonts w:cstheme="minorHAnsi"/>
        </w:rPr>
        <w:t xml:space="preserve"> </w:t>
      </w:r>
      <w:r w:rsidR="00295DE0">
        <w:rPr>
          <w:rFonts w:cstheme="minorHAnsi"/>
        </w:rPr>
        <w:t xml:space="preserve">Recent </w:t>
      </w:r>
      <w:r w:rsidR="00295DE0" w:rsidRPr="00295DE0">
        <w:rPr>
          <w:rFonts w:cstheme="minorHAnsi"/>
        </w:rPr>
        <w:t>high-resolution</w:t>
      </w:r>
      <w:r w:rsidR="00295DE0">
        <w:rPr>
          <w:rFonts w:cstheme="minorHAnsi"/>
        </w:rPr>
        <w:t xml:space="preserve"> global transcriptome analyses has </w:t>
      </w:r>
      <w:r w:rsidR="00295DE0" w:rsidRPr="00295DE0">
        <w:rPr>
          <w:rFonts w:cstheme="minorHAnsi"/>
        </w:rPr>
        <w:t xml:space="preserve">identified a VGLL3-regulated </w:t>
      </w:r>
      <w:r w:rsidR="00295DE0">
        <w:rPr>
          <w:rFonts w:cstheme="minorHAnsi"/>
        </w:rPr>
        <w:t xml:space="preserve">pro-inflammatory </w:t>
      </w:r>
      <w:r w:rsidR="00295DE0" w:rsidRPr="00295DE0">
        <w:rPr>
          <w:rFonts w:cstheme="minorHAnsi"/>
        </w:rPr>
        <w:t>network that promotes female-biased autoimmunity</w:t>
      </w:r>
      <w:r w:rsidR="00295DE0">
        <w:rPr>
          <w:rFonts w:cstheme="minorHAnsi"/>
        </w:rPr>
        <w:t>, highlighting the value of studying</w:t>
      </w:r>
      <w:r w:rsidR="00295DE0" w:rsidRPr="00295DE0">
        <w:rPr>
          <w:rFonts w:cstheme="minorHAnsi"/>
        </w:rPr>
        <w:t xml:space="preserve"> </w:t>
      </w:r>
      <w:r w:rsidR="00295DE0">
        <w:rPr>
          <w:rFonts w:cstheme="minorHAnsi"/>
        </w:rPr>
        <w:t>genetic risk separately</w:t>
      </w:r>
      <w:r w:rsidR="00295DE0" w:rsidRPr="00295DE0">
        <w:rPr>
          <w:rFonts w:cstheme="minorHAnsi"/>
        </w:rPr>
        <w:t xml:space="preserve"> in females and males</w:t>
      </w:r>
      <w:r w:rsidR="00A30693">
        <w:rPr>
          <w:rFonts w:cstheme="minorHAnsi"/>
        </w:rPr>
        <w:fldChar w:fldCharType="begin" w:fldLock="1"/>
      </w:r>
      <w:r w:rsidR="004F2239">
        <w:rPr>
          <w:rFonts w:cstheme="minorHAnsi"/>
        </w:rPr>
        <w:instrText>ADDIN CSL_CITATION {"citationItems":[{"id":"ITEM-1","itemData":{"author":[{"dropping-particle":"","family":"Liang","given":"Yun","non-dropping-particle":"","parse-names":false,"suffix":""},{"dropping-particle":"","family":"Tsoi","given":"Lam C","non-dropping-particle":"","parse-names":false,"suffix":""},{"dropping-particle":"","family":"Xing","given":"Xianying","non-dropping-particle":"","parse-names":false,"suffix":""},{"dropping-particle":"","family":"Beamer","given":"Maria A","non-dropping-particle":"","parse-names":false,"suffix":""},{"dropping-particle":"","family":"Swindell","given":"William R","non-dropping-particle":"","parse-names":false,"suffix":""},{"dropping-particle":"","family":"Sarkar","given":"Mrinal K","non-dropping-particle":"","parse-names":false,"suffix":""},{"dropping-particle":"","family":"Berthier","given":"Celine C","non-dropping-particle":"","parse-names":false,"suffix":""},{"dropping-particle":"","family":"Stuart","given":"Philip E","non-dropping-particle":"","parse-names":false,"suffix":""},{"dropping-particle":"","family":"Harms","given":"Paul W","non-dropping-particle":"","parse-names":false,"suffix":""},{"dropping-particle":"","family":"Nair","given":"Rajan P","non-dropping-particle":"","parse-names":false,"suffix":""},{"dropping-particle":"","family":"Elder","given":"James T","non-dropping-particle":"","parse-names":false,"suffix":""},{"dropping-particle":"","family":"Voorhees","given":"John J","non-dropping-particle":"","parse-names":false,"suffix":""},{"dropping-particle":"","family":"Kahlenberg","given":"J Michelle","non-dropping-particle":"","parse-names":false,"suffix":""},{"dropping-particle":"","family":"Gudjonsson","given":"Johann E","non-dropping-particle":"","parse-names":false,"suffix":""}],"container-title":"Nature Immunology","id":"ITEM-1","issued":{"date-parts":[["2016","12","19"]]},"page":"152","publisher":"Nature Publishing Group, a division of Macmillan Publishers Limited. All Rights Reserved.","title":"A gene network regulated by the transcription factor VGLL3 as a promoter of sex-biased autoimmune diseases","type":"article-journal","volume":"18"},"uris":["http://www.mendeley.com/documents/?uuid=2d67ba04-9679-4862-bae7-d462a9b2980a"]}],"mendeley":{"formattedCitation":"(35)","plainTextFormattedCitation":"(35)","previouslyFormattedCitation":"(35)"},"properties":{"noteIndex":0},"schema":"https://github.com/citation-style-language/schema/raw/master/csl-citation.json"}</w:instrText>
      </w:r>
      <w:r w:rsidR="00A30693">
        <w:rPr>
          <w:rFonts w:cstheme="minorHAnsi"/>
        </w:rPr>
        <w:fldChar w:fldCharType="separate"/>
      </w:r>
      <w:r w:rsidR="004F2239" w:rsidRPr="004F2239">
        <w:rPr>
          <w:rFonts w:cstheme="minorHAnsi"/>
          <w:noProof/>
        </w:rPr>
        <w:t>(35)</w:t>
      </w:r>
      <w:r w:rsidR="00A30693">
        <w:rPr>
          <w:rFonts w:cstheme="minorHAnsi"/>
        </w:rPr>
        <w:fldChar w:fldCharType="end"/>
      </w:r>
      <w:r w:rsidR="00A30693">
        <w:rPr>
          <w:rFonts w:cstheme="minorHAnsi"/>
        </w:rPr>
        <w:t>.</w:t>
      </w:r>
      <w:r w:rsidR="00884C29">
        <w:rPr>
          <w:rFonts w:cstheme="minorHAnsi"/>
        </w:rPr>
        <w:t xml:space="preserve"> Such studies may help to establish genetic signatures (and potential therapeutic targets) that shed light on </w:t>
      </w:r>
      <w:r w:rsidR="001E6CD0">
        <w:rPr>
          <w:rFonts w:cstheme="minorHAnsi"/>
        </w:rPr>
        <w:t>sex</w:t>
      </w:r>
      <w:r w:rsidR="00884C29">
        <w:rPr>
          <w:rFonts w:cstheme="minorHAnsi"/>
        </w:rPr>
        <w:t xml:space="preserve">-related differences in aetiopathogenesis and clinical phenotype in SSc.  </w:t>
      </w:r>
      <w:r w:rsidR="005C2918">
        <w:rPr>
          <w:rFonts w:cstheme="minorHAnsi"/>
        </w:rPr>
        <w:t xml:space="preserve">Pregnancy-related microchimerism may be an additional factor resulting in </w:t>
      </w:r>
      <w:r w:rsidR="001E6CD0">
        <w:rPr>
          <w:rFonts w:cstheme="minorHAnsi"/>
        </w:rPr>
        <w:t>sex</w:t>
      </w:r>
      <w:r w:rsidR="005C2918">
        <w:rPr>
          <w:rFonts w:cstheme="minorHAnsi"/>
        </w:rPr>
        <w:t xml:space="preserve">-related differences in SSc. It has been </w:t>
      </w:r>
      <w:r w:rsidR="001E6CD0">
        <w:rPr>
          <w:rFonts w:cstheme="minorHAnsi"/>
        </w:rPr>
        <w:t xml:space="preserve">reported </w:t>
      </w:r>
      <w:r w:rsidR="005C2918">
        <w:rPr>
          <w:rFonts w:cstheme="minorHAnsi"/>
        </w:rPr>
        <w:t>that female patients who had more children prior to their diagnosis of SSc, were more likely to have limited SSc and pulmonary fibrosis</w:t>
      </w:r>
      <w:r w:rsidR="00E86C1A">
        <w:rPr>
          <w:rFonts w:cstheme="minorHAnsi"/>
        </w:rPr>
        <w:t xml:space="preserve"> </w:t>
      </w:r>
      <w:r w:rsidR="00E86C1A">
        <w:rPr>
          <w:rFonts w:cstheme="minorHAnsi"/>
        </w:rPr>
        <w:fldChar w:fldCharType="begin" w:fldLock="1"/>
      </w:r>
      <w:r w:rsidR="004F2239">
        <w:rPr>
          <w:rFonts w:cstheme="minorHAnsi"/>
        </w:rPr>
        <w:instrText>ADDIN CSL_CITATION {"citationItems":[{"id":"ITEM-1","itemData":{"abstract":"OBJECTIVE: To assess the influence of parity on the clinical and biological features of systemic sclerosis (SSc). METHODS: We recorded the following clinical and biological data of 100 consecutive women with SSc: age, disease duration before diagnosis, cutaneous extension of sclerosis according to LeRoy&amp;#039;s classification, pulmonary involvement, and antinuclear antibodies. We compared these features to the number and sex of children who were born before SSc onset. Date of birth of the first children was systematically recorded. RESULTS: Patients with limited SSc had more children before SSc onset than patients with diffuse SSc (2.4 +/- 1.8 vs 1.7 +/- 1.5; p &amp;amp;lt; 0.05). The interval between first birth and SSc onset was shorter for patients with limited SSc than for patients with diffuse SSc (11.0 +/- 9.9 vs 23.5 +/- 14.5 yrs; p &amp;amp;lt; 0.01). Patients with pulmonary fibrosis had more children than patients without pulmonary fibrosis (2.5 +/- 1.9 vs 2.0 +/- 1.6; p &amp;amp;lt; 0.05). Age at first birth was significantly higher when the child was a girl than a boy (26.8 +/- 7.5 vs 22.9 +/- 5.3 yrs; p &amp;amp;lt; 0.05). The interval between the first birth and SSc onset was shorter when the child was a girl than a boy (16.2 +/- 9.6 vs 25.4 +/- 13.4 yrs; p &amp;amp;lt; 0.05). CONCLUSION: Pregnancy related microchimerism could be preferentially associated with limited SSc and pulmonary fibrosis. Microchimerism may be facilitated in cases in which the fetus is female.","author":[{"dropping-particle":"","family":"Launay","given":"D","non-dropping-particle":"","parse-names":false,"suffix":""},{"dropping-particle":"","family":"Hebbar","given":"M","non-dropping-particle":"","parse-names":false,"suffix":""},{"dropping-particle":"","family":"Hatron","given":"P Y","non-dropping-particle":"","parse-names":false,"suffix":""},{"dropping-particle":"","family":"Michon-Pasturel","given":"U","non-dropping-particle":"","parse-names":false,"suffix":""},{"dropping-particle":"","family":"Queyrel","given":"V","non-dropping-particle":"","parse-names":false,"suffix":""},{"dropping-particle":"","family":"Hachulla","given":"E","non-dropping-particle":"","parse-names":false,"suffix":""},{"dropping-particle":"","family":"Devulder","given":"B","non-dropping-particle":"","parse-names":false,"suffix":""}],"container-title":"The Journal of Rheumatology","id":"ITEM-1","issue":"3","issued":{"date-parts":[["2001","3","1"]]},"page":"509 LP  - 513","title":"Relationship between parity and clinical and biological features in patients with systemic sclerosis.","type":"article-journal","volume":"28"},"uris":["http://www.mendeley.com/documents/?uuid=fd1fd7c9-c657-4856-b192-8e4a75c141c3"]}],"mendeley":{"formattedCitation":"(36)","plainTextFormattedCitation":"(36)","previouslyFormattedCitation":"(36)"},"properties":{"noteIndex":0},"schema":"https://github.com/citation-style-language/schema/raw/master/csl-citation.json"}</w:instrText>
      </w:r>
      <w:r w:rsidR="00E86C1A">
        <w:rPr>
          <w:rFonts w:cstheme="minorHAnsi"/>
        </w:rPr>
        <w:fldChar w:fldCharType="separate"/>
      </w:r>
      <w:r w:rsidR="004F2239" w:rsidRPr="004F2239">
        <w:rPr>
          <w:rFonts w:cstheme="minorHAnsi"/>
          <w:noProof/>
        </w:rPr>
        <w:t>(36)</w:t>
      </w:r>
      <w:r w:rsidR="00E86C1A">
        <w:rPr>
          <w:rFonts w:cstheme="minorHAnsi"/>
        </w:rPr>
        <w:fldChar w:fldCharType="end"/>
      </w:r>
      <w:r w:rsidR="00E86C1A">
        <w:rPr>
          <w:rFonts w:cstheme="minorHAnsi"/>
        </w:rPr>
        <w:t>.</w:t>
      </w:r>
      <w:r w:rsidR="005C2918">
        <w:rPr>
          <w:rFonts w:cstheme="minorHAnsi"/>
        </w:rPr>
        <w:t xml:space="preserve"> The interval between the birth of the first child and onset of SSc </w:t>
      </w:r>
      <w:r w:rsidR="000D5722">
        <w:rPr>
          <w:rFonts w:cstheme="minorHAnsi"/>
        </w:rPr>
        <w:t>has also been noted</w:t>
      </w:r>
      <w:r w:rsidR="005C2918">
        <w:rPr>
          <w:rFonts w:cstheme="minorHAnsi"/>
        </w:rPr>
        <w:t xml:space="preserve"> to be shorter when the child was female </w:t>
      </w:r>
      <w:r w:rsidR="00E86C1A">
        <w:rPr>
          <w:rFonts w:cstheme="minorHAnsi"/>
        </w:rPr>
        <w:fldChar w:fldCharType="begin" w:fldLock="1"/>
      </w:r>
      <w:r w:rsidR="004F2239">
        <w:rPr>
          <w:rFonts w:cstheme="minorHAnsi"/>
        </w:rPr>
        <w:instrText>ADDIN CSL_CITATION {"citationItems":[{"id":"ITEM-1","itemData":{"abstract":"OBJECTIVE: To assess the influence of parity on the clinical and biological features of systemic sclerosis (SSc). METHODS: We recorded the following clinical and biological data of 100 consecutive women with SSc: age, disease duration before diagnosis, cutaneous extension of sclerosis according to LeRoy&amp;#039;s classification, pulmonary involvement, and antinuclear antibodies. We compared these features to the number and sex of children who were born before SSc onset. Date of birth of the first children was systematically recorded. RESULTS: Patients with limited SSc had more children before SSc onset than patients with diffuse SSc (2.4 +/- 1.8 vs 1.7 +/- 1.5; p &amp;amp;lt; 0.05). The interval between first birth and SSc onset was shorter for patients with limited SSc than for patients with diffuse SSc (11.0 +/- 9.9 vs 23.5 +/- 14.5 yrs; p &amp;amp;lt; 0.01). Patients with pulmonary fibrosis had more children than patients without pulmonary fibrosis (2.5 +/- 1.9 vs 2.0 +/- 1.6; p &amp;amp;lt; 0.05). Age at first birth was significantly higher when the child was a girl than a boy (26.8 +/- 7.5 vs 22.9 +/- 5.3 yrs; p &amp;amp;lt; 0.05). The interval between the first birth and SSc onset was shorter when the child was a girl than a boy (16.2 +/- 9.6 vs 25.4 +/- 13.4 yrs; p &amp;amp;lt; 0.05). CONCLUSION: Pregnancy related microchimerism could be preferentially associated with limited SSc and pulmonary fibrosis. Microchimerism may be facilitated in cases in which the fetus is female.","author":[{"dropping-particle":"","family":"Launay","given":"D","non-dropping-particle":"","parse-names":false,"suffix":""},{"dropping-particle":"","family":"Hebbar","given":"M","non-dropping-particle":"","parse-names":false,"suffix":""},{"dropping-particle":"","family":"Hatron","given":"P Y","non-dropping-particle":"","parse-names":false,"suffix":""},{"dropping-particle":"","family":"Michon-Pasturel","given":"U","non-dropping-particle":"","parse-names":false,"suffix":""},{"dropping-particle":"","family":"Queyrel","given":"V","non-dropping-particle":"","parse-names":false,"suffix":""},{"dropping-particle":"","family":"Hachulla","given":"E","non-dropping-particle":"","parse-names":false,"suffix":""},{"dropping-particle":"","family":"Devulder","given":"B","non-dropping-particle":"","parse-names":false,"suffix":""}],"container-title":"The Journal of Rheumatology","id":"ITEM-1","issue":"3","issued":{"date-parts":[["2001","3","1"]]},"page":"509 LP  - 513","title":"Relationship between parity and clinical and biological features in patients with systemic sclerosis.","type":"article-journal","volume":"28"},"uris":["http://www.mendeley.com/documents/?uuid=fd1fd7c9-c657-4856-b192-8e4a75c141c3"]}],"mendeley":{"formattedCitation":"(36)","plainTextFormattedCitation":"(36)","previouslyFormattedCitation":"(36)"},"properties":{"noteIndex":0},"schema":"https://github.com/citation-style-language/schema/raw/master/csl-citation.json"}</w:instrText>
      </w:r>
      <w:r w:rsidR="00E86C1A">
        <w:rPr>
          <w:rFonts w:cstheme="minorHAnsi"/>
        </w:rPr>
        <w:fldChar w:fldCharType="separate"/>
      </w:r>
      <w:r w:rsidR="004F2239" w:rsidRPr="004F2239">
        <w:rPr>
          <w:rFonts w:cstheme="minorHAnsi"/>
          <w:noProof/>
        </w:rPr>
        <w:t>(36)</w:t>
      </w:r>
      <w:r w:rsidR="00E86C1A">
        <w:rPr>
          <w:rFonts w:cstheme="minorHAnsi"/>
        </w:rPr>
        <w:fldChar w:fldCharType="end"/>
      </w:r>
      <w:r w:rsidR="005C2918">
        <w:rPr>
          <w:rFonts w:cstheme="minorHAnsi"/>
        </w:rPr>
        <w:t>.</w:t>
      </w:r>
    </w:p>
    <w:p w14:paraId="7F9BBB83" w14:textId="5F06D45C" w:rsidR="00295DE0" w:rsidRDefault="00295DE0" w:rsidP="00E82660">
      <w:pPr>
        <w:spacing w:line="360" w:lineRule="auto"/>
        <w:jc w:val="both"/>
        <w:rPr>
          <w:rFonts w:cstheme="minorHAnsi"/>
        </w:rPr>
      </w:pPr>
    </w:p>
    <w:p w14:paraId="1D782F72" w14:textId="3B399886" w:rsidR="00E82660" w:rsidRDefault="000D5722" w:rsidP="00E82660">
      <w:pPr>
        <w:spacing w:line="360" w:lineRule="auto"/>
        <w:jc w:val="both"/>
        <w:rPr>
          <w:rFonts w:cstheme="minorHAnsi"/>
        </w:rPr>
      </w:pPr>
      <w:r>
        <w:rPr>
          <w:rFonts w:cstheme="minorHAnsi"/>
        </w:rPr>
        <w:t>Several studies have reported</w:t>
      </w:r>
      <w:r w:rsidR="00295DE0">
        <w:rPr>
          <w:rFonts w:cstheme="minorHAnsi"/>
        </w:rPr>
        <w:t xml:space="preserve"> that</w:t>
      </w:r>
      <w:r w:rsidR="00E82660">
        <w:rPr>
          <w:rFonts w:cstheme="minorHAnsi"/>
        </w:rPr>
        <w:t xml:space="preserve"> </w:t>
      </w:r>
      <w:r w:rsidR="00E82660" w:rsidRPr="009400CF">
        <w:rPr>
          <w:rFonts w:cstheme="minorHAnsi"/>
        </w:rPr>
        <w:t xml:space="preserve">men are more likely to </w:t>
      </w:r>
      <w:r w:rsidR="00E82660">
        <w:rPr>
          <w:rFonts w:cstheme="minorHAnsi"/>
        </w:rPr>
        <w:t>carry</w:t>
      </w:r>
      <w:r w:rsidR="00E82660" w:rsidRPr="009400CF">
        <w:rPr>
          <w:rFonts w:cstheme="minorHAnsi"/>
        </w:rPr>
        <w:t xml:space="preserve"> anti</w:t>
      </w:r>
      <w:r w:rsidR="00E82660">
        <w:rPr>
          <w:rFonts w:cstheme="minorHAnsi"/>
        </w:rPr>
        <w:t>-</w:t>
      </w:r>
      <w:r w:rsidR="00E82660" w:rsidRPr="009400CF">
        <w:rPr>
          <w:rFonts w:cstheme="minorHAnsi"/>
        </w:rPr>
        <w:t xml:space="preserve">Scl-70 or anti-RNA polymerase III antibodies than anticentromere antibodies </w:t>
      </w:r>
      <w:r w:rsidR="00E82660" w:rsidRPr="009400CF">
        <w:rPr>
          <w:rFonts w:cstheme="minorHAnsi"/>
        </w:rPr>
        <w:fldChar w:fldCharType="begin" w:fldLock="1"/>
      </w:r>
      <w:r w:rsidR="004F2239">
        <w:rPr>
          <w:rFonts w:cstheme="minorHAnsi"/>
        </w:rPr>
        <w:instrText>ADDIN CSL_CITATION {"citationItems":[{"id":"ITEM-1","itemData":{"DOI":"10.1002/art.1780310207","ISSN":"0004-3591","abstract":"Abstract Of 397 systemic sclerosis (scleroderma) patients from the University of Pittsburgh, who had serum determinations of both anti?Scl-70 and anticentromere antibody (ACA), 26% had anti-Scl-70 and 22% had ACA. No patient had both autoantibodies. Weak associations with HLA?DR5 and HLA-DR1 were detected with anti-Scl-70 and ACA, respectively. ACA was found almost exclusively (96%) in patients with limited cutaneous scleroderma (the CREST syndrome variant), but the majority (57%) of patients with limited scleroderma did not have this antibody. Among patients with limited scleroderma, those with ACA more often had calcinosis and telangiectasias and less often had pulmonary interstitial fibrosis and restrictive lung disease. However, the frequency of pulmonary hypertension and the survival rates were similar in the ACA + and ACA- limited scleroderma patients. Two-thirds of patients with anti-Scl-70 had diffuse scleroderma, but only 33% of all diffuse scleroderma patients had this antibody. Within the subset of diffuse scleroderma, anti-Scl-70 was associated with peripheral vascular disease (digital pitting scars) and pulmonary interstitial fibrosis, but was not predictive of cardiac or renal involvement or survival. ACA and anti?Scl-70 are useful in diagnosing and classifying systemic sclerosis variants and in predicting the natural course of the disease. Their mutually exclusive occurrence suggests either 2 separate clinical entities or important host factors determining their production.","author":[{"dropping-particle":"","family":"Steen","given":"Virginia D","non-dropping-particle":"","parse-names":false,"suffix":""},{"dropping-particle":"","family":"Powell","given":"Donald L","non-dropping-particle":"","parse-names":false,"suffix":""},{"dropping-particle":"","family":"Medsger Jr.","given":"Thomas A","non-dropping-particle":"","parse-names":false,"suffix":""}],"container-title":"Arthritis &amp; Rheumatism","id":"ITEM-1","issue":"2","issued":{"date-parts":[["1988","2","1"]]},"note":"doi: 10.1002/art.1780310207","page":"196-203","publisher":"John Wiley &amp; Sons, Ltd","title":"Clinical correlations and prognosis based on serum autoantibodies in patients with systemic sclerosis","type":"article-journal","volume":"31"},"uris":["http://www.mendeley.com/documents/?uuid=4c836bfb-8788-4c9b-944f-bd87e6d79812"]},{"id":"ITEM-2","itemData":{"DOI":"10.1016/j.semarthrit.2005.03.005","ISSN":"00490172","PMID":"16084222","abstract":"OBJECTIVES To describe the clinical, laboratory, and prognostic features associated with the scleroderma-specific autoantibodies. METHODS Using the Pittsburgh Scleroderma Databank, all consecutive patients seen between 1980 and 1995 who had autoantibody studies performed were studied. Anticentromere antibodies (ACA), antitopoisomerase (TOPO), anti-U1-RNP (U1-RNP), anti-RNA Polymerase III (Pol 3), anti-U3-RNP (U3-RNP), anti-Th/To (Th/To), and anti-Pm/Scl (Pm/Scl) were determined according to previously described methods. The frequency of clinical features, organ system outcomes, and survival within the patients with a specific antibody were cumulative over the course of the disease. The frequency of a specific feature was compared across groups to identify significant manifestations and outcomes in patients with a specific antibody. RESULTS Some demographic, clinical, and organ system findings were associated with the specific antibody, and other features with the scleroderma subtype (limited cutaneous or diffuse cutaneous scleroderma). U3-RNP, U1-RNP, and TOPO were seen more commonly in African-American patients, and ACA was seen in older, female Caucasians. Muscle inflammation was seen in patients with U1-RNP and U3-RNP. Digital tip ulcers and digital tuft resorption were seen more frequently in those with ACA and TOPO. A vasculopathy causing pulmonary hypertension typically occurs with ACA and pulmonary fibrosis with TOPO; however, both types of lung disease were seen in patients with nucleolar antibodies, Th/To and U3-RNP. Importantly, severe interstitial fibrosis was rarely seen in cases with Pol 3. Renal crisis was strongly associated with Pol 3. Survival within limited scleroderma was decreased in the Th/To patients compared with ACA patients. Within the diffuse scleroderma group, patients with Pol 3 had the best survival. CONCLUSIONS Scleroderma autoantibodies are associated with very specific demographic, clinical, organ system, and survival features. RELEVANCE The determination of scleroderma autoantibodies may be helpful in assessing the prognosis, monitoring, and treatment of scleroderma patients.","author":[{"dropping-particle":"","family":"Steen","given":"Virginia D.","non-dropping-particle":"","parse-names":false,"suffix":""}],"container-title":"Seminars in Arthritis and Rheumatism","id":"ITEM-2","issue":"1","issued":{"date-parts":[["2005","8"]]},"page":"35-42","title":"Autoantibodies in Systemic Sclerosis","type":"article-journal","volume":"35"},"uris":["http://www.mendeley.com/documents/?uuid=b35c58b2-a8c0-3564-a040-5cd13882881b"]},{"id":"ITEM-3","itemData":{"DOI":"10.1007/s10067-011-1751-0","ISSN":"1434-9949","abstract":"Autoantibodies to topoisomerase I (topo I), RNA polymerase III (RNAPIII), centromere, U3RNP/fibrillarin, Th, PM-Scl, and U1RNP found in scleroderma (SSc) are associated with unique clinical subsets. The effects of race and gender on autoantibody prevalence and clinical manifestations were examined. Autoantibodies in sera from 105 SSc (include 75 Caucasian, 24 African-American, 6 others; 89 females and 16 males) were analyzed by immunofluorescence and immunoprecipitation. Clinical information was from database. SSc-related autoantibodies seldom coexist except for anti-topo I and anti-U1RNP. Anti-topo I (35% vs 15%), anti-U3RNP (30% vs 3%, p = 0.0005), and anti-U1RNP (30% vs 13%) were more common in African-Americans vs Caucasians. Anti-centromere (17%) and anti-PM-Scl (only in 8% of female) were found only in Caucasians. In race/gender combination, all three African-American males had anti-topo I (p = 0.04). Anti-U3RNP (35% vs 3%, p = 0.0005) and anti-U1RNP were common in African-American females. In African-American, all nucleolar dominant staining sera had anti-U3RNP; nuclear pattern was topo I (50%), U1RNP (19%), and RNAPIII (13%). In Caucasian, nucleolar was anti-Th (43%) and PM-Scl (29%); nuclear pattern was RNAPIII (29%), topo I (24%), and U1RNP (18%). Anti-topo I, anti-RNAPIII, and anti-U3RNP were associated with diffuse SSc while anti-centromere, anti-Th, and anti-U1 with limited disease. Proximal scleroderma was less common in African-American with anti-topo I (38% vs 91% in Caucasian, p = 0.04). The production of SSc-related autoantibodies is gender and race dependent, and this can be highly relevant in understanding their clinical significance.","author":[{"dropping-particle":"","family":"Krzyszczak","given":"Malgorzata E","non-dropping-particle":"","parse-names":false,"suffix":""},{"dropping-particle":"","family":"Li","given":"Yi","non-dropping-particle":"","parse-names":false,"suffix":""},{"dropping-particle":"","family":"Ross","given":"Steven J","non-dropping-particle":"","parse-names":false,"suffix":""},{"dropping-particle":"","family":"Ceribelli","given":"Angela","non-dropping-particle":"","parse-names":false,"suffix":""},{"dropping-particle":"","family":"Chan","given":"Edward K L","non-dropping-particle":"","parse-names":false,"suffix":""},{"dropping-particle":"","family":"Bubb","given":"Michael R","non-dropping-particle":"","parse-names":false,"suffix":""},{"dropping-particle":"","family":"Sobel","given":"Eric S","non-dropping-particle":"","parse-names":false,"suffix":""},{"dropping-particle":"","family":"Reeves","given":"Westley H","non-dropping-particle":"","parse-names":false,"suffix":""},{"dropping-particle":"","family":"Satoh","given":"Minoru","non-dropping-particle":"","parse-names":false,"suffix":""}],"container-title":"Clinical rheumatology","edition":"2011/04/27","id":"ITEM-3","issue":"10","issued":{"date-parts":[["2011","10"]]},"language":"eng","page":"1333-1339","title":"Gender and ethnicity differences in the prevalence of scleroderma-related autoantibodies","type":"article-journal","volume":"30"},"uris":["http://www.mendeley.com/documents/?uuid=5a260a47-084f-465f-afcd-75343a2a0482"]},{"id":"ITEM-4","itemData":{"DOI":"10.1111/1346-8138.12722","ISSN":"0385-2407","abstract":"Abstract Anti-RNA polymerase III antibody (RNAP) is primarily detected in diffuse cutaneous type systemic sclerosis (dcSSc) patients and strongly associated with renal crisis. Additionally, there has been increasing evidence that cancer in SSc patients is associated with RNAP. The aim of this study was to examine the demographic and clinical features of SSc patients with RNAP. Among 246 SSc patients, 5.7% were positive for RNAP, 20.7% were positive for anti-topoisomerase I antibody (Topo I) alone and 39.4% were positive for anticentromere antibody (ACA) alone. The modified Rodnan total skin score (mRTSS) in SSc patients with RNAP (19.1 ± 2.6) was significantly higher than those in SSc patients with Topo I (11.5 ± 1.1) and patients with ACA (4.4 ± 0.4). Furthermore, among SSc patients with RNAP, the levels of RNAP were positively correlated with mRTSS. Renal crisis is also significantly more prevalent in SSc patients with RNAP than patients without RNAP. Male sex, dcSSc subtype, digital vasculopathy, including digital ulcers and acro-osteolysis, interstitial lung disease and rheumatoid arthritis complications were prevalent in SSc patients with RNAP and patients with Topo-I. Primary biliary cirrhosis and Sjögren's syndrome were more in SSc patients with RNAP and patients with ACA compared with patients with Topo 1. No significant difference in the frequency of complications, including Raynaud's phenomenon, pulmonary artery hypertension and malignancy was observed between the three groups. Thus, measurement of RNAP in SSc patients is useful for the diagnosis and risk stratification of severe manifestation, such as renal crisis and severe skin sclerosis.","author":[{"dropping-particle":"","family":"Motegi","given":"Sei-ichiro","non-dropping-particle":"","parse-names":false,"suffix":""},{"dropping-particle":"","family":"Toki","given":"Sayaka","non-dropping-particle":"","parse-names":false,"suffix":""},{"dropping-particle":"","family":"Yamada","given":"Kazuya","non-dropping-particle":"","parse-names":false,"suffix":""},{"dropping-particle":"","family":"Uchiyama","given":"Akihiko","non-dropping-particle":"","parse-names":false,"suffix":""},{"dropping-particle":"","family":"Ishikawa","given":"Osamu","non-dropping-particle":"","parse-names":false,"suffix":""}],"container-title":"The Journal of Dermatology","id":"ITEM-4","issue":"2","issued":{"date-parts":[["2015","2","1"]]},"note":"doi: 10.1111/1346-8138.12722","page":"189-192","publisher":"John Wiley &amp; Sons, Ltd (10.1111)","title":"Demographic and clinical features of systemic sclerosis patients with anti-RNA polymerase III antibodies","type":"article-journal","volume":"42"},"uris":["http://www.mendeley.com/documents/?uuid=b684ae8b-44ef-4c12-93ab-49e250cda506"]},{"id":"ITEM-5","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5","issue":"4","issued":{"date-parts":[["0"]]},"page":"89-97","title":"Clinical and epidemiological differences between men and women with systemic sclerosis: a study in a Spanish systemic sclerosis cohort and literature review.","type":"article-journal","volume":"35 Suppl 106"},"uris":["http://www.mendeley.com/documents/?uuid=6c1d075e-7d2c-3127-bcef-c36445b560f0"]},{"id":"ITEM-6","itemData":{"author":[{"dropping-particle":"","family":"Carreira","given":"Patricia E","non-dropping-particle":"","parse-names":false,"suffix":""},{"dropping-particle":"","family":"Carmona","given":"L.","non-dropping-particle":"","parse-names":false,"suffix":""},{"dropping-particle":"","family":"Joven","given":"B.E.","non-dropping-particle":"","parse-names":false,"suffix":""},{"dropping-particle":"","family":"Loza","given":"E.","non-dropping-particle":"","parse-names":false,"suffix":""},{"dropping-particle":"","family":"Andreu","given":"JL","non-dropping-particle":"","parse-names":false,"suffix":""},{"dropping-particle":"","family":"Riemekasten","given":"Gabriele","non-dropping-particle":"","parse-names":false,"suffix":""},{"dropping-particle":"","family":"Vettori","given":"Serena","non-dropping-particle":"","parse-names":false,"suffix":""},{"dropping-particle":"","family":"Balbir-Gurman","given":"A.","non-dropping-particle":"","parse-names":false,"suffix":""}],"container-title":"Clinical and experimental rheumatology","id":"ITEM-6","issue":"4","issued":{"date-parts":[["2018"]]},"page":"68-75","title":"Gender differences in early systemic sclerosis patients: a report from the EULAR scleroderma trials and research group (EUSTAR) database","type":"article-journal","volume":"36 Suppl 1"},"uris":["http://www.mendeley.com/documents/?uuid=efac99ac-0686-469f-a381-247b1e990e76"]}],"mendeley":{"formattedCitation":"(31,37–41)","plainTextFormattedCitation":"(31,37–41)","previouslyFormattedCitation":"(31,37–41)"},"properties":{"noteIndex":0},"schema":"https://github.com/citation-style-language/schema/raw/master/csl-citation.json"}</w:instrText>
      </w:r>
      <w:r w:rsidR="00E82660" w:rsidRPr="009400CF">
        <w:rPr>
          <w:rFonts w:cstheme="minorHAnsi"/>
        </w:rPr>
        <w:fldChar w:fldCharType="separate"/>
      </w:r>
      <w:r w:rsidR="004F2239" w:rsidRPr="004F2239">
        <w:rPr>
          <w:rFonts w:cstheme="minorHAnsi"/>
          <w:noProof/>
        </w:rPr>
        <w:t>(31,37–41)</w:t>
      </w:r>
      <w:r w:rsidR="00E82660" w:rsidRPr="009400CF">
        <w:rPr>
          <w:rFonts w:cstheme="minorHAnsi"/>
        </w:rPr>
        <w:fldChar w:fldCharType="end"/>
      </w:r>
      <w:r w:rsidR="00E82660" w:rsidRPr="009400CF">
        <w:rPr>
          <w:rFonts w:cstheme="minorHAnsi"/>
        </w:rPr>
        <w:t xml:space="preserve">. </w:t>
      </w:r>
      <w:r>
        <w:rPr>
          <w:rFonts w:cstheme="minorHAnsi"/>
        </w:rPr>
        <w:t>One study has</w:t>
      </w:r>
      <w:r w:rsidR="008A0204">
        <w:rPr>
          <w:rFonts w:cstheme="minorHAnsi"/>
        </w:rPr>
        <w:t xml:space="preserve"> </w:t>
      </w:r>
      <w:r>
        <w:rPr>
          <w:rFonts w:cstheme="minorHAnsi"/>
        </w:rPr>
        <w:t xml:space="preserve">found </w:t>
      </w:r>
      <w:r w:rsidR="008A0204">
        <w:rPr>
          <w:rFonts w:cstheme="minorHAnsi"/>
        </w:rPr>
        <w:t xml:space="preserve">nucleolar antibodies targeting U3-RNP and Th/To are more common in females </w:t>
      </w:r>
      <w:r w:rsidR="005C2918">
        <w:rPr>
          <w:rFonts w:cstheme="minorHAnsi"/>
        </w:rPr>
        <w:t xml:space="preserve">(in both </w:t>
      </w:r>
      <w:r w:rsidR="005C2918">
        <w:rPr>
          <w:rFonts w:cstheme="minorHAnsi"/>
        </w:rPr>
        <w:lastRenderedPageBreak/>
        <w:t xml:space="preserve">Caucasian and African-American population) </w:t>
      </w:r>
      <w:r w:rsidR="00104A84">
        <w:rPr>
          <w:rFonts w:cstheme="minorHAnsi"/>
        </w:rPr>
        <w:fldChar w:fldCharType="begin" w:fldLock="1"/>
      </w:r>
      <w:r w:rsidR="004F2239">
        <w:rPr>
          <w:rFonts w:cstheme="minorHAnsi"/>
        </w:rPr>
        <w:instrText>ADDIN CSL_CITATION {"citationItems":[{"id":"ITEM-1","itemData":{"DOI":"10.1007/s10067-011-1751-0","ISSN":"1434-9949","abstract":"Autoantibodies to topoisomerase I (topo I), RNA polymerase III (RNAPIII), centromere, U3RNP/fibrillarin, Th, PM-Scl, and U1RNP found in scleroderma (SSc) are associated with unique clinical subsets. The effects of race and gender on autoantibody prevalence and clinical manifestations were examined. Autoantibodies in sera from 105 SSc (include 75 Caucasian, 24 African-American, 6 others; 89 females and 16 males) were analyzed by immunofluorescence and immunoprecipitation. Clinical information was from database. SSc-related autoantibodies seldom coexist except for anti-topo I and anti-U1RNP. Anti-topo I (35% vs 15%), anti-U3RNP (30% vs 3%, p = 0.0005), and anti-U1RNP (30% vs 13%) were more common in African-Americans vs Caucasians. Anti-centromere (17%) and anti-PM-Scl (only in 8% of female) were found only in Caucasians. In race/gender combination, all three African-American males had anti-topo I (p = 0.04). Anti-U3RNP (35% vs 3%, p = 0.0005) and anti-U1RNP were common in African-American females. In African-American, all nucleolar dominant staining sera had anti-U3RNP; nuclear pattern was topo I (50%), U1RNP (19%), and RNAPIII (13%). In Caucasian, nucleolar was anti-Th (43%) and PM-Scl (29%); nuclear pattern was RNAPIII (29%), topo I (24%), and U1RNP (18%). Anti-topo I, anti-RNAPIII, and anti-U3RNP were associated with diffuse SSc while anti-centromere, anti-Th, and anti-U1 with limited disease. Proximal scleroderma was less common in African-American with anti-topo I (38% vs 91% in Caucasian, p = 0.04). The production of SSc-related autoantibodies is gender and race dependent, and this can be highly relevant in understanding their clinical significance.","author":[{"dropping-particle":"","family":"Krzyszczak","given":"Malgorzata E","non-dropping-particle":"","parse-names":false,"suffix":""},{"dropping-particle":"","family":"Li","given":"Yi","non-dropping-particle":"","parse-names":false,"suffix":""},{"dropping-particle":"","family":"Ross","given":"Steven J","non-dropping-particle":"","parse-names":false,"suffix":""},{"dropping-particle":"","family":"Ceribelli","given":"Angela","non-dropping-particle":"","parse-names":false,"suffix":""},{"dropping-particle":"","family":"Chan","given":"Edward K L","non-dropping-particle":"","parse-names":false,"suffix":""},{"dropping-particle":"","family":"Bubb","given":"Michael R","non-dropping-particle":"","parse-names":false,"suffix":""},{"dropping-particle":"","family":"Sobel","given":"Eric S","non-dropping-particle":"","parse-names":false,"suffix":""},{"dropping-particle":"","family":"Reeves","given":"Westley H","non-dropping-particle":"","parse-names":false,"suffix":""},{"dropping-particle":"","family":"Satoh","given":"Minoru","non-dropping-particle":"","parse-names":false,"suffix":""}],"container-title":"Clinical rheumatology","edition":"2011/04/27","id":"ITEM-1","issue":"10","issued":{"date-parts":[["2011","10"]]},"language":"eng","page":"1333-1339","title":"Gender and ethnicity differences in the prevalence of scleroderma-related autoantibodies","type":"article-journal","volume":"30"},"uris":["http://www.mendeley.com/documents/?uuid=5a260a47-084f-465f-afcd-75343a2a0482"]}],"mendeley":{"formattedCitation":"(39)","plainTextFormattedCitation":"(39)","previouslyFormattedCitation":"(39)"},"properties":{"noteIndex":0},"schema":"https://github.com/citation-style-language/schema/raw/master/csl-citation.json"}</w:instrText>
      </w:r>
      <w:r w:rsidR="00104A84">
        <w:rPr>
          <w:rFonts w:cstheme="minorHAnsi"/>
        </w:rPr>
        <w:fldChar w:fldCharType="separate"/>
      </w:r>
      <w:r w:rsidR="004F2239" w:rsidRPr="004F2239">
        <w:rPr>
          <w:rFonts w:cstheme="minorHAnsi"/>
          <w:noProof/>
        </w:rPr>
        <w:t>(39)</w:t>
      </w:r>
      <w:r w:rsidR="00104A84">
        <w:rPr>
          <w:rFonts w:cstheme="minorHAnsi"/>
        </w:rPr>
        <w:fldChar w:fldCharType="end"/>
      </w:r>
      <w:r w:rsidR="00104A84">
        <w:rPr>
          <w:rFonts w:cstheme="minorHAnsi"/>
        </w:rPr>
        <w:t>.</w:t>
      </w:r>
      <w:r w:rsidR="008A0204">
        <w:rPr>
          <w:rFonts w:cstheme="minorHAnsi"/>
        </w:rPr>
        <w:t xml:space="preserve"> </w:t>
      </w:r>
      <w:r w:rsidR="00E82660" w:rsidRPr="009400CF">
        <w:rPr>
          <w:rFonts w:cstheme="minorHAnsi"/>
        </w:rPr>
        <w:t xml:space="preserve">However, men have also been reported to have a higher probability of being antinuclear antibody negative </w:t>
      </w:r>
      <w:r w:rsidR="00E82660" w:rsidRPr="009400CF">
        <w:rPr>
          <w:rFonts w:cstheme="minorHAnsi"/>
        </w:rPr>
        <w:fldChar w:fldCharType="begin" w:fldLock="1"/>
      </w:r>
      <w:r w:rsidR="004F2239">
        <w:rPr>
          <w:rFonts w:cstheme="minorHAnsi"/>
        </w:rPr>
        <w:instrText>ADDIN CSL_CITATION {"citationItems":[{"id":"ITEM-1","itemData":{"DOI":"10.1016/j.semarthrit.2014.11.006","ISSN":"1532-866X","abstract":"OBJECTIVE: To examine the demographic and clinical characteristics of systemic sclerosis (SSc) patients without antinuclear antibodies (ANA) compared to ANA-positive patients. METHODS: SSc patients enrolled in the Scleroderma Family Registry and DNA Repository were included. Relevant demographic and clinical data were entered by participating sites or obtained by chart review. ANA and SSc-related antibodies were determined in all investigated patients using commercially available kits at our laboratories. RESULTS: This study included 3249 patients, of whom 208 (6.4%) were ANA negative. The proportion of male patients was higher in the ANA-negative group (OR = 1.65; p = 0.008). ANA-negative patients experienced less vasculopathic manifestations of SSc. The percent predicted diffusing capacity of carbon monoxide (DLCO) was higher in ANA-negative patients (p = 0.03). Pulmonary arterial hypertension (PAH) per right heart catheterization was less common in the ANA-negative group (OR = 0.28; p = 0.03). Furthermore, patients with negative ANA had a lower prevalence of telangiectasias and digital ulcers/pits (OR = 0.59, p = 0.03 and OR = 0.38, p = 0.01, respectively). Although diffuse cutaneous involvement was more common, the modified Rodnan Skin Score (mRSS) was lower in the ANA-negative group (2.4 points lower, p = 0.05). Furthermore, they experienced more malabsorption (p = 0.05). There was no difference in the frequency of pulmonary fibrosis or scleroderma renal crisis. All-cause mortality was not different between the 2 groups (p = 0.28). CONCLUSIONS: In conclusion, the results of this study suggest that SSc patients who are ANA negative constitute a distinct subset of SSc with less vasculopathy (less PAH, digital ulcers, and fewer telangiectasias), a greater proportion of males, and possibly, more frequent lower gastrointestinal involvement.","author":[{"dropping-particle":"","family":"Salazar","given":"Gloria A","non-dropping-particle":"","parse-names":false,"suffix":""},{"dropping-particle":"","family":"Assassi","given":"Shervin","non-dropping-particle":"","parse-names":false,"suffix":""},{"dropping-particle":"","family":"Wigley","given":"Fredrick","non-dropping-particle":"","parse-names":false,"suffix":""},{"dropping-particle":"","family":"Hummers","given":"Laura","non-dropping-particle":"","parse-names":false,"suffix":""},{"dropping-particle":"","family":"Varga","given":"John","non-dropping-particle":"","parse-names":false,"suffix":""},{"dropping-particle":"","family":"Hinchcliff","given":"Monique","non-dropping-particle":"","parse-names":false,"suffix":""},{"dropping-particle":"","family":"Khanna","given":"Dinesh","non-dropping-particle":"","parse-names":false,"suffix":""},{"dropping-particle":"","family":"Schiopu","given":"Elena","non-dropping-particle":"","parse-names":false,"suffix":""},{"dropping-particle":"","family":"Phillips","given":"Kristine","non-dropping-particle":"","parse-names":false,"suffix":""},{"dropping-particle":"","family":"Furst","given":"Daniel E","non-dropping-particle":"","parse-names":false,"suffix":""},{"dropping-particle":"","family":"Steen","given":"Virginia","non-dropping-particle":"","parse-names":false,"suffix":""},{"dropping-particle":"","family":"Baron","given":"Murray","non-dropping-particle":"","parse-names":false,"suffix":""},{"dropping-particle":"","family":"Hudson","given":"Marie","non-dropping-particle":"","parse-names":false,"suffix":""},{"dropping-particle":"","family":"Taillefer","given":"Suzanne S","non-dropping-particle":"","parse-names":false,"suffix":""},{"dropping-particle":"","family":"Pope","given":"Janet","non-dropping-particle":"","parse-names":false,"suffix":""},{"dropping-particle":"","family":"Jones","given":"Niall","non-dropping-particle":"","parse-names":false,"suffix":""},{"dropping-particle":"","family":"Docherty","given":"Peter","non-dropping-particle":"","parse-names":false,"suffix":""},{"dropping-particle":"","family":"Khalidi","given":"Nader A","non-dropping-particle":"","parse-names":false,"suffix":""},{"dropping-particle":"","family":"Robinson","given":"David","non-dropping-particle":"","parse-names":false,"suffix":""},{"dropping-particle":"","family":"Simms","given":"Robert W","non-dropping-particle":"","parse-names":false,"suffix":""},{"dropping-particle":"","family":"Silver","given":"Richard M","non-dropping-particle":"","parse-names":false,"suffix":""},{"dropping-particle":"","family":"Frech","given":"Tracy M","non-dropping-particle":"","parse-names":false,"suffix":""},{"dropping-particle":"","family":"Fessler","given":"Barri J","non-dropping-particle":"","parse-names":false,"suffix":""},{"dropping-particle":"","family":"Molitor","given":"Jerry A","non-dropping-particle":"","parse-names":false,"suffix":""},{"dropping-particle":"","family":"Fritzler","given":"Marvin J","non-dropping-particle":"","parse-names":false,"suffix":""},{"dropping-particle":"","family":"Segal","given":"Barbara M","non-dropping-particle":"","parse-names":false,"suffix":""},{"dropping-particle":"","family":"Al-Kassab","given":"Firas","non-dropping-particle":"","parse-names":false,"suffix":""},{"dropping-particle":"","family":"Perry","given":"Marilyn","non-dropping-particle":"","parse-names":false,"suffix":""},{"dropping-particle":"","family":"Yang","given":"Jeremy","non-dropping-particle":"","parse-names":false,"suffix":""},{"dropping-particle":"","family":"Zamanian","given":"Sara","non-dropping-particle":"","parse-names":false,"suffix":""},{"dropping-particle":"","family":"Reveille","given":"John D","non-dropping-particle":"","parse-names":false,"suffix":""},{"dropping-particle":"","family":"Arnett","given":"Frank C","non-dropping-particle":"","parse-names":false,"suffix":""},{"dropping-particle":"","family":"Pedroza","given":"Claudia","non-dropping-particle":"","parse-names":false,"suffix":""},{"dropping-particle":"","family":"Mayes","given":"Maureen D","non-dropping-particle":"","parse-names":false,"suffix":""}],"container-title":"Seminars in arthritis and rheumatism","edition":"2014/11/28","id":"ITEM-1","issue":"6","issued":{"date-parts":[["2015","6"]]},"language":"eng","page":"680-686","title":"Antinuclear antibody-negative systemic sclerosis","type":"article-journal","volume":"44"},"uris":["http://www.mendeley.com/documents/?uuid=c2620d9f-1fa8-4606-9dd8-681974a4a284"]},{"id":"ITEM-2","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2","issue":"4","issued":{"date-parts":[["0"]]},"page":"89-97","title":"Clinical and epidemiological differences between men and women with systemic sclerosis: a study in a Spanish systemic sclerosis cohort and literature review.","type":"article-journal","volume":"35 Suppl 106"},"uris":["http://www.mendeley.com/documents/?uuid=6c1d075e-7d2c-3127-bcef-c36445b560f0"]}],"mendeley":{"formattedCitation":"(41,42)","plainTextFormattedCitation":"(41,42)","previouslyFormattedCitation":"(41,42)"},"properties":{"noteIndex":0},"schema":"https://github.com/citation-style-language/schema/raw/master/csl-citation.json"}</w:instrText>
      </w:r>
      <w:r w:rsidR="00E82660" w:rsidRPr="009400CF">
        <w:rPr>
          <w:rFonts w:cstheme="minorHAnsi"/>
        </w:rPr>
        <w:fldChar w:fldCharType="separate"/>
      </w:r>
      <w:r w:rsidR="004F2239" w:rsidRPr="004F2239">
        <w:rPr>
          <w:rFonts w:cstheme="minorHAnsi"/>
          <w:noProof/>
        </w:rPr>
        <w:t>(41,42)</w:t>
      </w:r>
      <w:r w:rsidR="00E82660" w:rsidRPr="009400CF">
        <w:rPr>
          <w:rFonts w:cstheme="minorHAnsi"/>
        </w:rPr>
        <w:fldChar w:fldCharType="end"/>
      </w:r>
      <w:r w:rsidR="00E82660" w:rsidRPr="009400CF">
        <w:rPr>
          <w:rFonts w:cstheme="minorHAnsi"/>
        </w:rPr>
        <w:t xml:space="preserve">. </w:t>
      </w:r>
      <w:r w:rsidR="00E82660">
        <w:rPr>
          <w:rFonts w:cstheme="minorHAnsi"/>
        </w:rPr>
        <w:t>A</w:t>
      </w:r>
      <w:r w:rsidR="00E82660" w:rsidRPr="009400CF">
        <w:rPr>
          <w:rFonts w:cstheme="minorHAnsi"/>
        </w:rPr>
        <w:t xml:space="preserve"> prospective study from the Spanish Systemic Sclerosis Study Group RESCLE </w:t>
      </w:r>
      <w:r w:rsidR="00E82660">
        <w:rPr>
          <w:rFonts w:cstheme="minorHAnsi"/>
        </w:rPr>
        <w:t>(</w:t>
      </w:r>
      <w:proofErr w:type="spellStart"/>
      <w:r w:rsidR="00E82660" w:rsidRPr="009F7EA6">
        <w:rPr>
          <w:rFonts w:cstheme="minorHAnsi"/>
        </w:rPr>
        <w:t>Registro</w:t>
      </w:r>
      <w:proofErr w:type="spellEnd"/>
      <w:r w:rsidR="00E82660" w:rsidRPr="009F7EA6">
        <w:rPr>
          <w:rFonts w:cstheme="minorHAnsi"/>
        </w:rPr>
        <w:t xml:space="preserve"> de </w:t>
      </w:r>
      <w:proofErr w:type="spellStart"/>
      <w:r w:rsidR="00E82660" w:rsidRPr="009F7EA6">
        <w:rPr>
          <w:rFonts w:cstheme="minorHAnsi"/>
        </w:rPr>
        <w:t>ESCLErodermia</w:t>
      </w:r>
      <w:proofErr w:type="spellEnd"/>
      <w:r w:rsidR="00E82660">
        <w:rPr>
          <w:rFonts w:cstheme="minorHAnsi"/>
        </w:rPr>
        <w:t>)</w:t>
      </w:r>
      <w:r w:rsidR="00E82660" w:rsidRPr="009400CF">
        <w:rPr>
          <w:rFonts w:cstheme="minorHAnsi"/>
        </w:rPr>
        <w:t xml:space="preserve"> </w:t>
      </w:r>
      <w:r w:rsidR="00E82660">
        <w:rPr>
          <w:rFonts w:cstheme="minorHAnsi"/>
        </w:rPr>
        <w:t xml:space="preserve">register </w:t>
      </w:r>
      <w:r w:rsidR="00E82660" w:rsidRPr="009400CF">
        <w:rPr>
          <w:rFonts w:cstheme="minorHAnsi"/>
        </w:rPr>
        <w:t xml:space="preserve">which included 1,506 patients with SSc, men were significantly </w:t>
      </w:r>
      <w:r w:rsidR="00E82660">
        <w:rPr>
          <w:rFonts w:cstheme="minorHAnsi"/>
        </w:rPr>
        <w:t>less</w:t>
      </w:r>
      <w:r w:rsidR="00E82660" w:rsidRPr="009400CF">
        <w:rPr>
          <w:rFonts w:cstheme="minorHAnsi"/>
        </w:rPr>
        <w:t xml:space="preserve"> likely to be </w:t>
      </w:r>
      <w:r w:rsidR="00E82660">
        <w:rPr>
          <w:rFonts w:cstheme="minorHAnsi"/>
        </w:rPr>
        <w:t>antinuclear antibody</w:t>
      </w:r>
      <w:r w:rsidR="00E82660" w:rsidRPr="009400CF">
        <w:rPr>
          <w:rFonts w:cstheme="minorHAnsi"/>
        </w:rPr>
        <w:t xml:space="preserve"> positive compared to women (85% vs. 93%, respectively) </w:t>
      </w:r>
      <w:r w:rsidR="00E82660" w:rsidRPr="009400CF">
        <w:rPr>
          <w:rFonts w:cstheme="minorHAnsi"/>
        </w:rPr>
        <w:fldChar w:fldCharType="begin" w:fldLock="1"/>
      </w:r>
      <w:r w:rsidR="004F2239">
        <w:rPr>
          <w:rFonts w:cstheme="minorHAnsi"/>
        </w:rPr>
        <w:instrText>ADDIN CSL_CITATION {"citationItems":[{"id":"ITEM-1","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1","issue":"4","issued":{"date-parts":[["0"]]},"page":"89-97","title":"Clinical and epidemiological differences between men and women with systemic sclerosis: a study in a Spanish systemic sclerosis cohort and literature review.","type":"article-journal","volume":"35 Suppl 106"},"uris":["http://www.mendeley.com/documents/?uuid=cf9e7823-5fcc-38a3-ac7a-213ab32755e5"]}],"mendeley":{"formattedCitation":"(41)","plainTextFormattedCitation":"(41)","previouslyFormattedCitation":"(41)"},"properties":{"noteIndex":0},"schema":"https://github.com/citation-style-language/schema/raw/master/csl-citation.json"}</w:instrText>
      </w:r>
      <w:r w:rsidR="00E82660" w:rsidRPr="009400CF">
        <w:rPr>
          <w:rFonts w:cstheme="minorHAnsi"/>
        </w:rPr>
        <w:fldChar w:fldCharType="separate"/>
      </w:r>
      <w:r w:rsidR="004F2239" w:rsidRPr="004F2239">
        <w:rPr>
          <w:rFonts w:cstheme="minorHAnsi"/>
          <w:noProof/>
        </w:rPr>
        <w:t>(41)</w:t>
      </w:r>
      <w:r w:rsidR="00E82660" w:rsidRPr="009400CF">
        <w:rPr>
          <w:rFonts w:cstheme="minorHAnsi"/>
        </w:rPr>
        <w:fldChar w:fldCharType="end"/>
      </w:r>
      <w:r w:rsidR="00E82660" w:rsidRPr="009400CF">
        <w:rPr>
          <w:rFonts w:cstheme="minorHAnsi"/>
        </w:rPr>
        <w:t>.</w:t>
      </w:r>
    </w:p>
    <w:p w14:paraId="0D5FF75D" w14:textId="13F471FD" w:rsidR="00A3335E" w:rsidRDefault="00A3335E" w:rsidP="00A66545">
      <w:pPr>
        <w:spacing w:line="360" w:lineRule="auto"/>
        <w:jc w:val="both"/>
        <w:rPr>
          <w:rFonts w:cstheme="minorHAnsi"/>
        </w:rPr>
      </w:pPr>
    </w:p>
    <w:p w14:paraId="35A16DD9" w14:textId="6BF4FCCF" w:rsidR="00BD15D9" w:rsidRPr="00EC796E" w:rsidRDefault="00C509F7" w:rsidP="00A66545">
      <w:pPr>
        <w:spacing w:line="360" w:lineRule="auto"/>
        <w:jc w:val="both"/>
        <w:rPr>
          <w:rFonts w:cstheme="minorHAnsi"/>
          <w:b/>
          <w:bCs/>
          <w:u w:val="single"/>
        </w:rPr>
      </w:pPr>
      <w:r>
        <w:rPr>
          <w:rFonts w:cstheme="minorHAnsi"/>
          <w:b/>
          <w:bCs/>
          <w:u w:val="single"/>
        </w:rPr>
        <w:t xml:space="preserve">5. </w:t>
      </w:r>
      <w:r w:rsidR="00A66545" w:rsidRPr="00EC796E">
        <w:rPr>
          <w:rFonts w:cstheme="minorHAnsi"/>
          <w:b/>
          <w:bCs/>
          <w:u w:val="single"/>
        </w:rPr>
        <w:t>Time to diagnosis</w:t>
      </w:r>
    </w:p>
    <w:p w14:paraId="0CFFE71E" w14:textId="165B3F55" w:rsidR="00F8229E" w:rsidRPr="009400CF" w:rsidRDefault="000D5722" w:rsidP="00A66545">
      <w:pPr>
        <w:spacing w:line="360" w:lineRule="auto"/>
        <w:jc w:val="both"/>
        <w:rPr>
          <w:rFonts w:cstheme="minorHAnsi"/>
        </w:rPr>
      </w:pPr>
      <w:r>
        <w:rPr>
          <w:rFonts w:cstheme="minorHAnsi"/>
        </w:rPr>
        <w:t>Overall, the</w:t>
      </w:r>
      <w:r w:rsidRPr="009400CF">
        <w:rPr>
          <w:rFonts w:cstheme="minorHAnsi"/>
        </w:rPr>
        <w:t xml:space="preserve"> </w:t>
      </w:r>
      <w:r w:rsidR="00A66545" w:rsidRPr="009400CF">
        <w:rPr>
          <w:rFonts w:cstheme="minorHAnsi"/>
        </w:rPr>
        <w:t xml:space="preserve">literature suggests that women </w:t>
      </w:r>
      <w:r>
        <w:rPr>
          <w:rFonts w:cstheme="minorHAnsi"/>
        </w:rPr>
        <w:t xml:space="preserve">tend to </w:t>
      </w:r>
      <w:r w:rsidR="00A66545" w:rsidRPr="009400CF">
        <w:rPr>
          <w:rFonts w:cstheme="minorHAnsi"/>
        </w:rPr>
        <w:t xml:space="preserve">experience a longer time to diagnosis </w:t>
      </w:r>
      <w:r w:rsidR="00E82660" w:rsidRPr="009400CF">
        <w:rPr>
          <w:rFonts w:cstheme="minorHAnsi"/>
        </w:rPr>
        <w:t xml:space="preserve">compared to men </w:t>
      </w:r>
      <w:r w:rsidR="001D0810" w:rsidRPr="009400CF">
        <w:rPr>
          <w:rFonts w:cstheme="minorHAnsi"/>
        </w:rPr>
        <w:fldChar w:fldCharType="begin" w:fldLock="1"/>
      </w:r>
      <w:r w:rsidR="004F2239">
        <w:rPr>
          <w:rFonts w:cstheme="minorHAnsi"/>
        </w:rPr>
        <w:instrText>ADDIN CSL_CITATION {"citationItems":[{"id":"ITEM-1","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1","issue":"4","issued":{"date-parts":[["0"]]},"page":"89-97","title":"Clinical and epidemiological differences between men and women with systemic sclerosis: a study in a Spanish systemic sclerosis cohort and literature review.","type":"article-journal","volume":"35 Suppl 106"},"uris":["http://www.mendeley.com/documents/?uuid=6c1d075e-7d2c-3127-bcef-c36445b560f0"]}],"mendeley":{"formattedCitation":"(41)","plainTextFormattedCitation":"(41)","previouslyFormattedCitation":"(41)"},"properties":{"noteIndex":0},"schema":"https://github.com/citation-style-language/schema/raw/master/csl-citation.json"}</w:instrText>
      </w:r>
      <w:r w:rsidR="001D0810" w:rsidRPr="009400CF">
        <w:rPr>
          <w:rFonts w:cstheme="minorHAnsi"/>
        </w:rPr>
        <w:fldChar w:fldCharType="separate"/>
      </w:r>
      <w:r w:rsidR="004F2239" w:rsidRPr="004F2239">
        <w:rPr>
          <w:rFonts w:cstheme="minorHAnsi"/>
          <w:noProof/>
        </w:rPr>
        <w:t>(41)</w:t>
      </w:r>
      <w:r w:rsidR="001D0810" w:rsidRPr="009400CF">
        <w:rPr>
          <w:rFonts w:cstheme="minorHAnsi"/>
        </w:rPr>
        <w:fldChar w:fldCharType="end"/>
      </w:r>
      <w:r w:rsidR="001D0810" w:rsidRPr="009400CF">
        <w:rPr>
          <w:rFonts w:cstheme="minorHAnsi"/>
        </w:rPr>
        <w:t xml:space="preserve"> </w:t>
      </w:r>
      <w:r w:rsidR="00A66545" w:rsidRPr="009400CF">
        <w:rPr>
          <w:rFonts w:cstheme="minorHAnsi"/>
        </w:rPr>
        <w:t xml:space="preserve">after the onset of </w:t>
      </w:r>
      <w:r w:rsidR="005030BB" w:rsidRPr="009400CF">
        <w:rPr>
          <w:rFonts w:cstheme="minorHAnsi"/>
        </w:rPr>
        <w:t xml:space="preserve">Raynaud’s phenomenon </w:t>
      </w:r>
      <w:r w:rsidR="005030BB">
        <w:rPr>
          <w:rFonts w:cstheme="minorHAnsi"/>
        </w:rPr>
        <w:t>(RP)</w:t>
      </w:r>
      <w:r w:rsidR="00A66545" w:rsidRPr="009400CF">
        <w:rPr>
          <w:rFonts w:cstheme="minorHAnsi"/>
        </w:rPr>
        <w:t xml:space="preserve"> </w:t>
      </w:r>
      <w:r w:rsidR="00A66545" w:rsidRPr="009400CF">
        <w:rPr>
          <w:rFonts w:cstheme="minorHAnsi"/>
        </w:rPr>
        <w:fldChar w:fldCharType="begin" w:fldLock="1"/>
      </w:r>
      <w:r w:rsidR="004F2239">
        <w:rPr>
          <w:rFonts w:cstheme="minorHAnsi"/>
        </w:rPr>
        <w:instrText>ADDIN CSL_CITATION {"citationItems":[{"id":"ITEM-1","itemData":{"ISSN":"0392-856X","PMID":"24144459","abstract":"OBJECTIVES A previous study found that time to diagnosis was significantly longer from onset of Raynaud's phenomenon for women compared to men with diffuse systemic sclerosis (SSc) and that, in limited SSc, it was more than twice as long for women than men. That study was limited, however, by the small number of men in disease subtype subgroups. The objective of the present study was to investigate the association of sex with time to diagnosis of SSc using a substantially larger patient sample. METHODS Association between sex and time to diagnosis was assessed overall and stratified based on diffuse versus limited disease using Kaplan-Meier curves and Cox proportional hazards models. RESULTS There were 1,129 patients in the study (median age=56.0 years; 978 [86.6%] women). Time to diagnosis was significantly longer for women (median=1.1 years) than men (median 0.8= years; p=0.037) with diffuse SSc following onset of Raynaud's phenomenon. There were no significant or substantive sex differences in time to diagnosis after Raynaud's onset in limited SSc or from onset of first non-Raynaud's disease manifestation in diffuse or limited SSc. CONCLUSIONS Time to diagnosis was significantly longer for women compared to men with diffuse SSc following onset of Raynaud's phenomenon, but the difference was small and unlikely to be clinically significant. There were no differences in time to diagnosis following Raynaud's onset in limited disease or following onset of first non-Raynaud's disease manifestation in diffuse or limited disease. Overall, sex does not appear to influence time to diagnosis meaningfully.","author":[{"dropping-particle":"","family":"Delisle","given":"V C","non-dropping-particle":"","parse-names":false,"suffix":""},{"dropping-particle":"","family":"Hudson","given":"M","non-dropping-particle":"","parse-names":false,"suffix":""},{"dropping-particle":"","family":"Baron","given":"M","non-dropping-particle":"","parse-names":false,"suffix":""},{"dropping-particle":"","family":"Thombs","given":"B D","non-dropping-particle":"","parse-names":false,"suffix":""},{"dropping-particle":"","family":"And The Canadian Scleroderma Research Group","given":"A","non-dropping-particle":"","parse-names":false,"suffix":""}],"container-title":"Clinical and experimental rheumatology","id":"ITEM-1","issue":"6 Suppl 86","issued":{"date-parts":[["0"]]},"page":"S-10-4","title":"Sex and time to diagnosis in systemic sclerosis: an updated analysis of 1,129 patients from the Canadian scleroderma research group registry.","type":"article-journal","volume":"32"},"uris":["http://www.mendeley.com/documents/?uuid=b868b17e-cf27-331a-a14f-f18c5c8104ca"]},{"id":"ITEM-2","itemData":{"DOI":"10.1002/art.24284","ISSN":"0004-3591","abstract":"Abstract Objective To determine whether sex plays a role in the time to diagnosis of systemic sclerosis (SSc). Methods In the Canadian Scleroderma Research Group registry, dates of onset of Raynaud's phenomenon, the first non?Raynaud's disease symptom, and diagnosis were recorded based on patient reports. Association between sex and time to diagnosis was assessed for the group as a whole and stratified based on extent of skin involvement, either limited or diffuse. Results Of the 408 patients studied (347 women, 61 men, 44% with diffuse cutaneous SSc), the time to diagnosis after the onset of Raynaud's phenomenon was significantly longer for women than men (log rank P = 0.001), but not significantly different after the onset of the first non?Raynaud's disease manifestation. In an analysis stratified by limited or diffuse status, the time to diagnosis from onset of Raynaud's phenomenon was also significantly longer for women than men with diffuse cutaneous SSc (log rank P = 0.008). A trend toward a longer period between onset of Raynaud's phenomenon and SSc diagnosis was observed in women compared with men with limited cutaneous SSc (median 4.6 years in women versus 2.1 years in men; P = 0.085), and there was no sex difference in time to diagnosis after the onset of the first non?Raynaud's disease manifestation. Conclusion In SSc, the time to diagnosis is longer for women than men after the onset of Raynaud's phenomenon, suggesting that there may be possible biologic differences in the progression of disease or in the health care trajectories of men and women with early SSc.","author":[{"dropping-particle":"","family":"Hudson","given":"Marie","non-dropping-particle":"","parse-names":false,"suffix":""},{"dropping-particle":"","family":"Thombs","given":"Brett","non-dropping-particle":"","parse-names":false,"suffix":""},{"dropping-particle":"","family":"Baron","given":"Murray","non-dropping-particle":"","parse-names":false,"suffix":""},{"dropping-particle":"","family":"Group","given":"The Canadian Scleroderma Research","non-dropping-particle":"","parse-names":false,"suffix":""}],"container-title":"Arthritis Care &amp; Research","id":"ITEM-2","issue":"2","issued":{"date-parts":[["2009","2","15"]]},"note":"doi: 10.1002/art.24284","page":"274-278","publisher":"John Wiley &amp; Sons, Ltd","title":"Time to diagnosis in systemic sclerosis: Is sex a factor?","type":"article-journal","volume":"61"},"uris":["http://www.mendeley.com/documents/?uuid=734c8ab8-5aaa-474e-a08e-a72d7b21a5e6"]}],"mendeley":{"formattedCitation":"(43,44)","plainTextFormattedCitation":"(43,44)","previouslyFormattedCitation":"(43,44)"},"properties":{"noteIndex":0},"schema":"https://github.com/citation-style-language/schema/raw/master/csl-citation.json"}</w:instrText>
      </w:r>
      <w:r w:rsidR="00A66545" w:rsidRPr="009400CF">
        <w:rPr>
          <w:rFonts w:cstheme="minorHAnsi"/>
        </w:rPr>
        <w:fldChar w:fldCharType="separate"/>
      </w:r>
      <w:r w:rsidR="004F2239" w:rsidRPr="004F2239">
        <w:rPr>
          <w:rFonts w:cstheme="minorHAnsi"/>
          <w:noProof/>
        </w:rPr>
        <w:t>(43,44)</w:t>
      </w:r>
      <w:r w:rsidR="00A66545" w:rsidRPr="009400CF">
        <w:rPr>
          <w:rFonts w:cstheme="minorHAnsi"/>
        </w:rPr>
        <w:fldChar w:fldCharType="end"/>
      </w:r>
      <w:r w:rsidR="007E2712" w:rsidRPr="009400CF">
        <w:rPr>
          <w:rFonts w:cstheme="minorHAnsi"/>
        </w:rPr>
        <w:t>,</w:t>
      </w:r>
      <w:r w:rsidR="00A66545" w:rsidRPr="009400CF">
        <w:rPr>
          <w:rFonts w:cstheme="minorHAnsi"/>
        </w:rPr>
        <w:t xml:space="preserve"> </w:t>
      </w:r>
      <w:r w:rsidR="004A21E6" w:rsidRPr="009400CF">
        <w:rPr>
          <w:rFonts w:cstheme="minorHAnsi"/>
        </w:rPr>
        <w:t>and</w:t>
      </w:r>
      <w:r w:rsidR="00A66545" w:rsidRPr="009400CF">
        <w:rPr>
          <w:rFonts w:cstheme="minorHAnsi"/>
        </w:rPr>
        <w:t xml:space="preserve"> the first non-RP symptom </w:t>
      </w:r>
      <w:r w:rsidR="00A66545" w:rsidRPr="009400CF">
        <w:rPr>
          <w:rFonts w:cstheme="minorHAnsi"/>
        </w:rPr>
        <w:fldChar w:fldCharType="begin" w:fldLock="1"/>
      </w:r>
      <w:r w:rsidR="004F2239">
        <w:rPr>
          <w:rFonts w:cstheme="minorHAnsi"/>
        </w:rPr>
        <w:instrText>ADDIN CSL_CITATION {"citationItems":[{"id":"ITEM-1","itemData":{"DOI":"10.1002/art.24284","ISSN":"0004-3591","abstract":"Abstract Objective To determine whether sex plays a role in the time to diagnosis of systemic sclerosis (SSc). Methods In the Canadian Scleroderma Research Group registry, dates of onset of Raynaud's phenomenon, the first non?Raynaud's disease symptom, and diagnosis were recorded based on patient reports. Association between sex and time to diagnosis was assessed for the group as a whole and stratified based on extent of skin involvement, either limited or diffuse. Results Of the 408 patients studied (347 women, 61 men, 44% with diffuse cutaneous SSc), the time to diagnosis after the onset of Raynaud's phenomenon was significantly longer for women than men (log rank P = 0.001), but not significantly different after the onset of the first non?Raynaud's disease manifestation. In an analysis stratified by limited or diffuse status, the time to diagnosis from onset of Raynaud's phenomenon was also significantly longer for women than men with diffuse cutaneous SSc (log rank P = 0.008). A trend toward a longer period between onset of Raynaud's phenomenon and SSc diagnosis was observed in women compared with men with limited cutaneous SSc (median 4.6 years in women versus 2.1 years in men; P = 0.085), and there was no sex difference in time to diagnosis after the onset of the first non?Raynaud's disease manifestation. Conclusion In SSc, the time to diagnosis is longer for women than men after the onset of Raynaud's phenomenon, suggesting that there may be possible biologic differences in the progression of disease or in the health care trajectories of men and women with early SSc.","author":[{"dropping-particle":"","family":"Hudson","given":"Marie","non-dropping-particle":"","parse-names":false,"suffix":""},{"dropping-particle":"","family":"Thombs","given":"Brett","non-dropping-particle":"","parse-names":false,"suffix":""},{"dropping-particle":"","family":"Baron","given":"Murray","non-dropping-particle":"","parse-names":false,"suffix":""},{"dropping-particle":"","family":"Group","given":"The Canadian Scleroderma Research","non-dropping-particle":"","parse-names":false,"suffix":""}],"container-title":"Arthritis Care &amp; Research","id":"ITEM-1","issue":"2","issued":{"date-parts":[["2009","2","15"]]},"note":"doi: 10.1002/art.24284","page":"274-278","publisher":"John Wiley &amp; Sons, Ltd","title":"Time to diagnosis in systemic sclerosis: Is sex a factor?","type":"article-journal","volume":"61"},"uris":["http://www.mendeley.com/documents/?uuid=734c8ab8-5aaa-474e-a08e-a72d7b21a5e6"]}],"mendeley":{"formattedCitation":"(44)","plainTextFormattedCitation":"(44)","previouslyFormattedCitation":"(44)"},"properties":{"noteIndex":0},"schema":"https://github.com/citation-style-language/schema/raw/master/csl-citation.json"}</w:instrText>
      </w:r>
      <w:r w:rsidR="00A66545" w:rsidRPr="009400CF">
        <w:rPr>
          <w:rFonts w:cstheme="minorHAnsi"/>
        </w:rPr>
        <w:fldChar w:fldCharType="separate"/>
      </w:r>
      <w:r w:rsidR="004F2239" w:rsidRPr="004F2239">
        <w:rPr>
          <w:rFonts w:cstheme="minorHAnsi"/>
          <w:noProof/>
        </w:rPr>
        <w:t>(44)</w:t>
      </w:r>
      <w:r w:rsidR="00A66545" w:rsidRPr="009400CF">
        <w:rPr>
          <w:rFonts w:cstheme="minorHAnsi"/>
        </w:rPr>
        <w:fldChar w:fldCharType="end"/>
      </w:r>
      <w:r w:rsidR="00A66545" w:rsidRPr="009400CF">
        <w:rPr>
          <w:rFonts w:cstheme="minorHAnsi"/>
        </w:rPr>
        <w:t xml:space="preserve">. </w:t>
      </w:r>
      <w:r w:rsidR="00F8229E" w:rsidRPr="009400CF">
        <w:rPr>
          <w:rFonts w:cstheme="minorHAnsi"/>
        </w:rPr>
        <w:t xml:space="preserve">However, in </w:t>
      </w:r>
      <w:r w:rsidR="001D0810" w:rsidRPr="009400CF">
        <w:rPr>
          <w:rFonts w:cstheme="minorHAnsi"/>
        </w:rPr>
        <w:t>the</w:t>
      </w:r>
      <w:r w:rsidR="00F8229E" w:rsidRPr="009400CF">
        <w:rPr>
          <w:rFonts w:cstheme="minorHAnsi"/>
        </w:rPr>
        <w:t xml:space="preserve"> </w:t>
      </w:r>
      <w:r w:rsidR="001D0810" w:rsidRPr="009400CF">
        <w:rPr>
          <w:rFonts w:cstheme="minorHAnsi"/>
        </w:rPr>
        <w:t>previously described</w:t>
      </w:r>
      <w:r w:rsidR="00F8229E" w:rsidRPr="009400CF">
        <w:rPr>
          <w:rFonts w:cstheme="minorHAnsi"/>
        </w:rPr>
        <w:t xml:space="preserve"> study from the Spanish Systemic Sclerosis Study Group, men </w:t>
      </w:r>
      <w:r w:rsidR="007E2712" w:rsidRPr="009400CF">
        <w:rPr>
          <w:rFonts w:cstheme="minorHAnsi"/>
        </w:rPr>
        <w:t>were reported to have</w:t>
      </w:r>
      <w:r w:rsidR="00F8229E" w:rsidRPr="009400CF">
        <w:rPr>
          <w:rFonts w:cstheme="minorHAnsi"/>
        </w:rPr>
        <w:t xml:space="preserve"> a shorter duration from SSc onset to diagnosis (odds ratio of 0.98) </w:t>
      </w:r>
      <w:r w:rsidR="00F8229E" w:rsidRPr="009400CF">
        <w:rPr>
          <w:rFonts w:cstheme="minorHAnsi"/>
        </w:rPr>
        <w:fldChar w:fldCharType="begin" w:fldLock="1"/>
      </w:r>
      <w:r w:rsidR="004F2239">
        <w:rPr>
          <w:rFonts w:cstheme="minorHAnsi"/>
        </w:rPr>
        <w:instrText>ADDIN CSL_CITATION {"citationItems":[{"id":"ITEM-1","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1","issue":"4","issued":{"date-parts":[["0"]]},"page":"89-97","title":"Clinical and epidemiological differences between men and women with systemic sclerosis: a study in a Spanish systemic sclerosis cohort and literature review.","type":"article-journal","volume":"35 Suppl 106"},"uris":["http://www.mendeley.com/documents/?uuid=cf9e7823-5fcc-38a3-ac7a-213ab32755e5"]}],"mendeley":{"formattedCitation":"(41)","plainTextFormattedCitation":"(41)","previouslyFormattedCitation":"(41)"},"properties":{"noteIndex":0},"schema":"https://github.com/citation-style-language/schema/raw/master/csl-citation.json"}</w:instrText>
      </w:r>
      <w:r w:rsidR="00F8229E" w:rsidRPr="009400CF">
        <w:rPr>
          <w:rFonts w:cstheme="minorHAnsi"/>
        </w:rPr>
        <w:fldChar w:fldCharType="separate"/>
      </w:r>
      <w:r w:rsidR="004F2239" w:rsidRPr="004F2239">
        <w:rPr>
          <w:rFonts w:cstheme="minorHAnsi"/>
          <w:noProof/>
        </w:rPr>
        <w:t>(41)</w:t>
      </w:r>
      <w:r w:rsidR="00F8229E" w:rsidRPr="009400CF">
        <w:rPr>
          <w:rFonts w:cstheme="minorHAnsi"/>
        </w:rPr>
        <w:fldChar w:fldCharType="end"/>
      </w:r>
      <w:r w:rsidR="00F8229E" w:rsidRPr="009400CF">
        <w:rPr>
          <w:rFonts w:cstheme="minorHAnsi"/>
        </w:rPr>
        <w:t xml:space="preserve">. </w:t>
      </w:r>
      <w:r w:rsidR="004A21E6" w:rsidRPr="009400CF">
        <w:rPr>
          <w:rFonts w:cstheme="minorHAnsi"/>
        </w:rPr>
        <w:t xml:space="preserve">In a study from the Scleroderma Canadian Group registry which included 1,129 patients with SSc, the median time to diagnosis was significantly longer for women with diffuse cutaneous SSc compared to men (1.1 </w:t>
      </w:r>
      <w:r w:rsidR="005030BB" w:rsidRPr="009400CF">
        <w:rPr>
          <w:rFonts w:cstheme="minorHAnsi"/>
        </w:rPr>
        <w:t>vs.</w:t>
      </w:r>
      <w:r w:rsidR="004A21E6" w:rsidRPr="009400CF">
        <w:rPr>
          <w:rFonts w:cstheme="minorHAnsi"/>
        </w:rPr>
        <w:t xml:space="preserve"> 0.8 years, respectively)</w:t>
      </w:r>
      <w:r w:rsidR="00F8229E" w:rsidRPr="009400CF">
        <w:rPr>
          <w:rFonts w:cstheme="minorHAnsi"/>
        </w:rPr>
        <w:t xml:space="preserve">, </w:t>
      </w:r>
      <w:r w:rsidR="004A21E6" w:rsidRPr="009400CF">
        <w:rPr>
          <w:rFonts w:cstheme="minorHAnsi"/>
        </w:rPr>
        <w:t>follow</w:t>
      </w:r>
      <w:r w:rsidR="00401008" w:rsidRPr="009400CF">
        <w:rPr>
          <w:rFonts w:cstheme="minorHAnsi"/>
        </w:rPr>
        <w:t>ing</w:t>
      </w:r>
      <w:r w:rsidR="004A21E6" w:rsidRPr="009400CF">
        <w:rPr>
          <w:rFonts w:cstheme="minorHAnsi"/>
        </w:rPr>
        <w:t xml:space="preserve"> the onset of RP</w:t>
      </w:r>
      <w:r w:rsidR="00F8229E" w:rsidRPr="009400CF">
        <w:rPr>
          <w:rFonts w:cstheme="minorHAnsi"/>
        </w:rPr>
        <w:t xml:space="preserve"> </w:t>
      </w:r>
      <w:r w:rsidR="00F8229E" w:rsidRPr="009400CF">
        <w:rPr>
          <w:rFonts w:cstheme="minorHAnsi"/>
        </w:rPr>
        <w:fldChar w:fldCharType="begin" w:fldLock="1"/>
      </w:r>
      <w:r w:rsidR="004F2239">
        <w:rPr>
          <w:rFonts w:cstheme="minorHAnsi"/>
        </w:rPr>
        <w:instrText>ADDIN CSL_CITATION {"citationItems":[{"id":"ITEM-1","itemData":{"DOI":"10.1002/art.24284","ISSN":"0004-3591","abstract":"Abstract Objective To determine whether sex plays a role in the time to diagnosis of systemic sclerosis (SSc). Methods In the Canadian Scleroderma Research Group registry, dates of onset of Raynaud's phenomenon, the first non?Raynaud's disease symptom, and diagnosis were recorded based on patient reports. Association between sex and time to diagnosis was assessed for the group as a whole and stratified based on extent of skin involvement, either limited or diffuse. Results Of the 408 patients studied (347 women, 61 men, 44% with diffuse cutaneous SSc), the time to diagnosis after the onset of Raynaud's phenomenon was significantly longer for women than men (log rank P = 0.001), but not significantly different after the onset of the first non?Raynaud's disease manifestation. In an analysis stratified by limited or diffuse status, the time to diagnosis from onset of Raynaud's phenomenon was also significantly longer for women than men with diffuse cutaneous SSc (log rank P = 0.008). A trend toward a longer period between onset of Raynaud's phenomenon and SSc diagnosis was observed in women compared with men with limited cutaneous SSc (median 4.6 years in women versus 2.1 years in men; P = 0.085), and there was no sex difference in time to diagnosis after the onset of the first non?Raynaud's disease manifestation. Conclusion In SSc, the time to diagnosis is longer for women than men after the onset of Raynaud's phenomenon, suggesting that there may be possible biologic differences in the progression of disease or in the health care trajectories of men and women with early SSc.","author":[{"dropping-particle":"","family":"Hudson","given":"Marie","non-dropping-particle":"","parse-names":false,"suffix":""},{"dropping-particle":"","family":"Thombs","given":"Brett","non-dropping-particle":"","parse-names":false,"suffix":""},{"dropping-particle":"","family":"Baron","given":"Murray","non-dropping-particle":"","parse-names":false,"suffix":""},{"dropping-particle":"","family":"Group","given":"The Canadian Scleroderma Research","non-dropping-particle":"","parse-names":false,"suffix":""}],"container-title":"Arthritis Care &amp; Research","id":"ITEM-1","issue":"2","issued":{"date-parts":[["2009","2","15"]]},"note":"doi: 10.1002/art.24284","page":"274-278","publisher":"John Wiley &amp; Sons, Ltd","title":"Time to diagnosis in systemic sclerosis: Is sex a factor?","type":"article-journal","volume":"61"},"uris":["http://www.mendeley.com/documents/?uuid=734c8ab8-5aaa-474e-a08e-a72d7b21a5e6"]}],"mendeley":{"formattedCitation":"(44)","plainTextFormattedCitation":"(44)","previouslyFormattedCitation":"(44)"},"properties":{"noteIndex":0},"schema":"https://github.com/citation-style-language/schema/raw/master/csl-citation.json"}</w:instrText>
      </w:r>
      <w:r w:rsidR="00F8229E" w:rsidRPr="009400CF">
        <w:rPr>
          <w:rFonts w:cstheme="minorHAnsi"/>
        </w:rPr>
        <w:fldChar w:fldCharType="separate"/>
      </w:r>
      <w:r w:rsidR="004F2239" w:rsidRPr="004F2239">
        <w:rPr>
          <w:rFonts w:cstheme="minorHAnsi"/>
          <w:noProof/>
        </w:rPr>
        <w:t>(44)</w:t>
      </w:r>
      <w:r w:rsidR="00F8229E" w:rsidRPr="009400CF">
        <w:rPr>
          <w:rFonts w:cstheme="minorHAnsi"/>
        </w:rPr>
        <w:fldChar w:fldCharType="end"/>
      </w:r>
      <w:r w:rsidR="004A21E6" w:rsidRPr="009400CF">
        <w:rPr>
          <w:rFonts w:cstheme="minorHAnsi"/>
        </w:rPr>
        <w:t xml:space="preserve">. </w:t>
      </w:r>
      <w:r w:rsidR="005030BB">
        <w:rPr>
          <w:rFonts w:cstheme="minorHAnsi"/>
        </w:rPr>
        <w:t>Similarly, i</w:t>
      </w:r>
      <w:r w:rsidR="004A21E6" w:rsidRPr="009400CF">
        <w:rPr>
          <w:rFonts w:cstheme="minorHAnsi"/>
        </w:rPr>
        <w:t>n another study</w:t>
      </w:r>
      <w:r>
        <w:rPr>
          <w:rFonts w:cstheme="minorHAnsi"/>
        </w:rPr>
        <w:t xml:space="preserve"> of </w:t>
      </w:r>
      <w:r w:rsidR="004A21E6" w:rsidRPr="009400CF">
        <w:rPr>
          <w:rFonts w:cstheme="minorHAnsi"/>
        </w:rPr>
        <w:t>408 patients with dcSSc, the time to diagnosis after the onset for RP was significantly longer in women compared to me</w:t>
      </w:r>
      <w:r w:rsidR="00F8229E" w:rsidRPr="009400CF">
        <w:rPr>
          <w:rFonts w:cstheme="minorHAnsi"/>
        </w:rPr>
        <w:t xml:space="preserve">n </w:t>
      </w:r>
      <w:r w:rsidR="00F8229E" w:rsidRPr="009400CF">
        <w:rPr>
          <w:rFonts w:cstheme="minorHAnsi"/>
        </w:rPr>
        <w:fldChar w:fldCharType="begin" w:fldLock="1"/>
      </w:r>
      <w:r w:rsidR="004F2239">
        <w:rPr>
          <w:rFonts w:cstheme="minorHAnsi"/>
        </w:rPr>
        <w:instrText>ADDIN CSL_CITATION {"citationItems":[{"id":"ITEM-1","itemData":{"ISSN":"0392-856X","PMID":"24144459","abstract":"OBJECTIVES A previous study found that time to diagnosis was significantly longer from onset of Raynaud's phenomenon for women compared to men with diffuse systemic sclerosis (SSc) and that, in limited SSc, it was more than twice as long for women than men. That study was limited, however, by the small number of men in disease subtype subgroups. The objective of the present study was to investigate the association of sex with time to diagnosis of SSc using a substantially larger patient sample. METHODS Association between sex and time to diagnosis was assessed overall and stratified based on diffuse versus limited disease using Kaplan-Meier curves and Cox proportional hazards models. RESULTS There were 1,129 patients in the study (median age=56.0 years; 978 [86.6%] women). Time to diagnosis was significantly longer for women (median=1.1 years) than men (median 0.8= years; p=0.037) with diffuse SSc following onset of Raynaud's phenomenon. There were no significant or substantive sex differences in time to diagnosis after Raynaud's onset in limited SSc or from onset of first non-Raynaud's disease manifestation in diffuse or limited SSc. CONCLUSIONS Time to diagnosis was significantly longer for women compared to men with diffuse SSc following onset of Raynaud's phenomenon, but the difference was small and unlikely to be clinically significant. There were no differences in time to diagnosis following Raynaud's onset in limited disease or following onset of first non-Raynaud's disease manifestation in diffuse or limited disease. Overall, sex does not appear to influence time to diagnosis meaningfully.","author":[{"dropping-particle":"","family":"Delisle","given":"V C","non-dropping-particle":"","parse-names":false,"suffix":""},{"dropping-particle":"","family":"Hudson","given":"M","non-dropping-particle":"","parse-names":false,"suffix":""},{"dropping-particle":"","family":"Baron","given":"M","non-dropping-particle":"","parse-names":false,"suffix":""},{"dropping-particle":"","family":"Thombs","given":"B D","non-dropping-particle":"","parse-names":false,"suffix":""},{"dropping-particle":"","family":"And The Canadian Scleroderma Research Group","given":"A","non-dropping-particle":"","parse-names":false,"suffix":""}],"container-title":"Clinical and experimental rheumatology","id":"ITEM-1","issue":"6 Suppl 86","issued":{"date-parts":[["0"]]},"page":"S-10-4","title":"Sex and time to diagnosis in systemic sclerosis: an updated analysis of 1,129 patients from the Canadian scleroderma research group registry.","type":"article-journal","volume":"32"},"uris":["http://www.mendeley.com/documents/?uuid=b868b17e-cf27-331a-a14f-f18c5c8104ca"]}],"mendeley":{"formattedCitation":"(43)","plainTextFormattedCitation":"(43)","previouslyFormattedCitation":"(43)"},"properties":{"noteIndex":0},"schema":"https://github.com/citation-style-language/schema/raw/master/csl-citation.json"}</w:instrText>
      </w:r>
      <w:r w:rsidR="00F8229E" w:rsidRPr="009400CF">
        <w:rPr>
          <w:rFonts w:cstheme="minorHAnsi"/>
        </w:rPr>
        <w:fldChar w:fldCharType="separate"/>
      </w:r>
      <w:r w:rsidR="004F2239" w:rsidRPr="004F2239">
        <w:rPr>
          <w:rFonts w:cstheme="minorHAnsi"/>
          <w:noProof/>
        </w:rPr>
        <w:t>(43)</w:t>
      </w:r>
      <w:r w:rsidR="00F8229E" w:rsidRPr="009400CF">
        <w:rPr>
          <w:rFonts w:cstheme="minorHAnsi"/>
        </w:rPr>
        <w:fldChar w:fldCharType="end"/>
      </w:r>
      <w:r w:rsidR="00F8229E" w:rsidRPr="009400CF">
        <w:rPr>
          <w:rFonts w:cstheme="minorHAnsi"/>
        </w:rPr>
        <w:t>.</w:t>
      </w:r>
      <w:r w:rsidR="005030BB">
        <w:rPr>
          <w:rFonts w:cstheme="minorHAnsi"/>
        </w:rPr>
        <w:t xml:space="preserve"> This could potentially be explained (</w:t>
      </w:r>
      <w:r>
        <w:rPr>
          <w:rFonts w:cstheme="minorHAnsi"/>
        </w:rPr>
        <w:t>in part</w:t>
      </w:r>
      <w:r w:rsidR="005030BB">
        <w:rPr>
          <w:rFonts w:cstheme="minorHAnsi"/>
        </w:rPr>
        <w:t xml:space="preserve">) </w:t>
      </w:r>
      <w:r>
        <w:rPr>
          <w:rFonts w:cstheme="minorHAnsi"/>
        </w:rPr>
        <w:t xml:space="preserve">by </w:t>
      </w:r>
      <w:r w:rsidR="005030BB">
        <w:rPr>
          <w:rFonts w:cstheme="minorHAnsi"/>
        </w:rPr>
        <w:t>the overrepresentation of the limited subset of the disease in females, which is often characterised by a long duration of RP (potentially even decades). In addition, as described later, there is evidence to suggest that males have more severe vasculopathy, including digital vascular disease, than females.</w:t>
      </w:r>
    </w:p>
    <w:p w14:paraId="50520FBD" w14:textId="77777777" w:rsidR="00864163" w:rsidRPr="009400CF" w:rsidRDefault="00864163" w:rsidP="00A66545">
      <w:pPr>
        <w:spacing w:line="360" w:lineRule="auto"/>
        <w:jc w:val="both"/>
        <w:rPr>
          <w:rFonts w:cstheme="minorHAnsi"/>
        </w:rPr>
      </w:pPr>
    </w:p>
    <w:p w14:paraId="77329515" w14:textId="284A85BC" w:rsidR="00864163" w:rsidRPr="00EC796E" w:rsidRDefault="00C509F7" w:rsidP="00A66545">
      <w:pPr>
        <w:spacing w:line="360" w:lineRule="auto"/>
        <w:jc w:val="both"/>
        <w:rPr>
          <w:rFonts w:cstheme="minorHAnsi"/>
          <w:b/>
          <w:bCs/>
          <w:u w:val="single"/>
        </w:rPr>
      </w:pPr>
      <w:r>
        <w:rPr>
          <w:rFonts w:cstheme="minorHAnsi"/>
          <w:b/>
          <w:bCs/>
          <w:u w:val="single"/>
        </w:rPr>
        <w:t xml:space="preserve">6. </w:t>
      </w:r>
      <w:r w:rsidR="00401008" w:rsidRPr="00EC796E">
        <w:rPr>
          <w:rFonts w:cstheme="minorHAnsi"/>
          <w:b/>
          <w:bCs/>
          <w:u w:val="single"/>
        </w:rPr>
        <w:t>Health behaviours and occupational exposures</w:t>
      </w:r>
    </w:p>
    <w:p w14:paraId="6A8E3525" w14:textId="1B8A880C" w:rsidR="00401008" w:rsidRPr="009400CF" w:rsidRDefault="00804F84" w:rsidP="00A66545">
      <w:pPr>
        <w:spacing w:line="360" w:lineRule="auto"/>
        <w:jc w:val="both"/>
        <w:rPr>
          <w:rFonts w:cstheme="minorHAnsi"/>
        </w:rPr>
      </w:pPr>
      <w:r w:rsidRPr="009400CF">
        <w:rPr>
          <w:rFonts w:cstheme="minorHAnsi"/>
        </w:rPr>
        <w:t>Smoking has been reported to be more frequent in males</w:t>
      </w:r>
      <w:r w:rsidR="000D5722">
        <w:rPr>
          <w:rFonts w:cstheme="minorHAnsi"/>
        </w:rPr>
        <w:t xml:space="preserve"> with SSc</w:t>
      </w:r>
      <w:r w:rsidRPr="009400CF">
        <w:rPr>
          <w:rFonts w:cstheme="minorHAnsi"/>
        </w:rPr>
        <w:t xml:space="preserve"> </w:t>
      </w:r>
      <w:r w:rsidRPr="009400CF">
        <w:rPr>
          <w:rFonts w:cstheme="minorHAnsi"/>
        </w:rPr>
        <w:fldChar w:fldCharType="begin" w:fldLock="1"/>
      </w:r>
      <w:r w:rsidR="004F2239">
        <w:rPr>
          <w:rFonts w:cstheme="minorHAnsi"/>
        </w:rPr>
        <w:instrText>ADDIN CSL_CITATION {"citationItems":[{"id":"ITEM-1","itemData":{"DOI":"10.5301/jsrd.5000209","ISSN":"2397-1983","abstract":"IntroductionThere is a strong female preponderance reported in many connective tissue diseases and in almost all systemic sclerosis (SSc) case series.MethodsWe compared gender differences in SSc patients in a large single-center cohort, including demographic features, disease subtype, environmental exposures, disease-specific serum autoantibodies, organ system involvement (frequency and severity) and survival. Adjustment for cutaneous subset (diffuse cutaneous [dc] and limited cutaneous [lc]) was performed.ResultsWe identified key characteristics which distinguished female from male SSc patients. Females were more frequently younger at disease onset with a longer disease duration at the time of their first visit. Females more often had lcSSc and, if an overlap syndrome was present, it was most often systemic lupus erythematosus. In contrast, males more frequently had dcSSc and overlap with myositis. Females more frequently had peripheral vascular involvement but in males it was more often severe. Males were more often cigarette smokers and more frequently had environmental exposures. Males more frequently had interstitial lung disease (ILD or pulmonary fibrosis) which was more severe. Females had a significantly increased frequency of anti-centromere antibody and males anti-topoisomerase I and anti-U3RNP antibody. Males had significantly reduced survival (73% at 5 years and 45% at 10 years after onset of SSc). The most frequent causes of death were ILD in males and pulmonary hypertension in females.ConclusionsGender differences may be important clues to understanding the natural history and pathogenesis of SSc.","author":[{"dropping-particle":"","family":"Peoples","given":"Christine","non-dropping-particle":"","parse-names":false,"suffix":""},{"dropping-particle":"","family":"Medsger","given":"Thomas A","non-dropping-particle":"","parse-names":false,"suffix":""},{"dropping-particle":"","family":"Lucas","given":"Mary","non-dropping-particle":"","parse-names":false,"suffix":""},{"dropping-particle":"","family":"Rosario","given":"Bedda L","non-dropping-particle":"","parse-names":false,"suffix":""},{"dropping-particle":"","family":"Feghali-Bostwick","given":"Carol A","non-dropping-particle":"","parse-names":false,"suffix":""}],"container-title":"Journal of Scleroderma and Related Disorders","id":"ITEM-1","issue":"2","issued":{"date-parts":[["2016","5","1"]]},"note":"doi: 10.5301/jsrd.5000209","page":"204-212","publisher":"SAGE Publications","title":"Gender differences in systemic sclerosis: relationship to clinical features, serologic status and outcomes","type":"article-journal","volume":"1"},"uris":["http://www.mendeley.com/documents/?uuid=816e12a0-de76-4dbf-92df-a60738b0f6d8"]},{"id":"ITEM-2","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2","issue":"4","issued":{"date-parts":[["0"]]},"page":"89-97","title":"Clinical and epidemiological differences between men and women with systemic sclerosis: a study in a Spanish systemic sclerosis cohort and literature review.","type":"article-journal","volume":"35 Suppl 106"},"uris":["http://www.mendeley.com/documents/?uuid=cf9e7823-5fcc-38a3-ac7a-213ab32755e5"]}],"mendeley":{"formattedCitation":"(41,45)","plainTextFormattedCitation":"(41,45)","previouslyFormattedCitation":"(41,45)"},"properties":{"noteIndex":0},"schema":"https://github.com/citation-style-language/schema/raw/master/csl-citation.json"}</w:instrText>
      </w:r>
      <w:r w:rsidRPr="009400CF">
        <w:rPr>
          <w:rFonts w:cstheme="minorHAnsi"/>
        </w:rPr>
        <w:fldChar w:fldCharType="separate"/>
      </w:r>
      <w:r w:rsidR="004F2239" w:rsidRPr="004F2239">
        <w:rPr>
          <w:rFonts w:cstheme="minorHAnsi"/>
          <w:noProof/>
        </w:rPr>
        <w:t>(41,45)</w:t>
      </w:r>
      <w:r w:rsidRPr="009400CF">
        <w:rPr>
          <w:rFonts w:cstheme="minorHAnsi"/>
        </w:rPr>
        <w:fldChar w:fldCharType="end"/>
      </w:r>
      <w:r w:rsidRPr="009400CF">
        <w:rPr>
          <w:rFonts w:cstheme="minorHAnsi"/>
        </w:rPr>
        <w:t xml:space="preserve">. </w:t>
      </w:r>
      <w:r w:rsidR="00401008" w:rsidRPr="009400CF">
        <w:rPr>
          <w:rFonts w:cstheme="minorHAnsi"/>
        </w:rPr>
        <w:t xml:space="preserve"> </w:t>
      </w:r>
      <w:r w:rsidRPr="009400CF">
        <w:rPr>
          <w:rFonts w:cstheme="minorHAnsi"/>
        </w:rPr>
        <w:t xml:space="preserve">For example, the </w:t>
      </w:r>
      <w:r w:rsidR="00401008" w:rsidRPr="009400CF">
        <w:rPr>
          <w:rFonts w:cstheme="minorHAnsi"/>
        </w:rPr>
        <w:t>authors of the previously described study from the</w:t>
      </w:r>
      <w:r w:rsidR="00E77990">
        <w:rPr>
          <w:rFonts w:cstheme="minorHAnsi"/>
        </w:rPr>
        <w:t xml:space="preserve"> RESCLE registry reported that </w:t>
      </w:r>
      <w:r w:rsidR="00401008" w:rsidRPr="009400CF">
        <w:rPr>
          <w:rFonts w:cstheme="minorHAnsi"/>
        </w:rPr>
        <w:t xml:space="preserve">smoking was significantly more common in men compared to women (odds ratio of 2.57) </w:t>
      </w:r>
      <w:r w:rsidR="00401008" w:rsidRPr="009400CF">
        <w:rPr>
          <w:rFonts w:cstheme="minorHAnsi"/>
        </w:rPr>
        <w:fldChar w:fldCharType="begin" w:fldLock="1"/>
      </w:r>
      <w:r w:rsidR="004F2239">
        <w:rPr>
          <w:rFonts w:cstheme="minorHAnsi"/>
        </w:rPr>
        <w:instrText>ADDIN CSL_CITATION {"citationItems":[{"id":"ITEM-1","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1","issue":"4","issued":{"date-parts":[["0"]]},"page":"89-97","title":"Clinical and epidemiological differences between men and women with systemic sclerosis: a study in a Spanish systemic sclerosis cohort and literature review.","type":"article-journal","volume":"35 Suppl 106"},"uris":["http://www.mendeley.com/documents/?uuid=cf9e7823-5fcc-38a3-ac7a-213ab32755e5"]}],"mendeley":{"formattedCitation":"(41)","plainTextFormattedCitation":"(41)","previouslyFormattedCitation":"(41)"},"properties":{"noteIndex":0},"schema":"https://github.com/citation-style-language/schema/raw/master/csl-citation.json"}</w:instrText>
      </w:r>
      <w:r w:rsidR="00401008" w:rsidRPr="009400CF">
        <w:rPr>
          <w:rFonts w:cstheme="minorHAnsi"/>
        </w:rPr>
        <w:fldChar w:fldCharType="separate"/>
      </w:r>
      <w:r w:rsidR="004F2239" w:rsidRPr="004F2239">
        <w:rPr>
          <w:rFonts w:cstheme="minorHAnsi"/>
          <w:noProof/>
        </w:rPr>
        <w:t>(41)</w:t>
      </w:r>
      <w:r w:rsidR="00401008" w:rsidRPr="009400CF">
        <w:rPr>
          <w:rFonts w:cstheme="minorHAnsi"/>
        </w:rPr>
        <w:fldChar w:fldCharType="end"/>
      </w:r>
      <w:r w:rsidR="00401008" w:rsidRPr="009400CF">
        <w:rPr>
          <w:rFonts w:cstheme="minorHAnsi"/>
        </w:rPr>
        <w:t xml:space="preserve">. Whereas, in a study which included 231 patients of Greek origin with SSc between 1995 and 2011, there was no significant difference observed in smoking between men and women </w:t>
      </w:r>
      <w:r w:rsidR="00401008" w:rsidRPr="009400CF">
        <w:rPr>
          <w:rFonts w:cstheme="minorHAnsi"/>
        </w:rPr>
        <w:fldChar w:fldCharType="begin" w:fldLock="1"/>
      </w:r>
      <w:r w:rsidR="004F2239">
        <w:rPr>
          <w:rFonts w:cstheme="minorHAnsi"/>
        </w:rPr>
        <w:instrText>ADDIN CSL_CITATION {"citationItems":[{"id":"ITEM-1","itemData":{"DOI":"10.3899/jrheum.120667","ISSN":"0315-162X","PMID":"23118107","abstract":"OBJECTIVE: To identify possible differences in morbidity and mortality between men and women with systemic sclerosis (SSc) by examining a homogeneous cohort at a single academic center.\n\nMETHODS: Demographic, clinical, and outcome data for all 231 patients of Greek origin with SSc who were examined between 1995 and 2011 in our department (200 women) were recorded in consecutive 3-year intervals from disease onset; data were analyzed retrospectively.\n\nRESULTS: Factors comparable between sexes were age (yrs ± SD) at disease onset (46 ± 15 vs 46 ± 15), diffuse skin involvement (61.3% of men vs 46.4% of women), and anti-Scl-70 antibody positivity (66.6% of men vs 59.2% of women). Also comparable were prevalence of interstitial lung disease, upper or lower gastrointestinal (GI) tract involvement, and echocardiographic findings during the first, second, and third 3-year intervals from disease onset (2904 patient-yrs). In contrast, vasculopathy occurred earlier in men. During the first 3 years digital ulcers developed in 54% of men versus 31% of women (p = 0.036) and renal crisis developed in 17% of men versus 3% of women (p = 0.006). No significant differences regarding social history, smoking, medical history, or disease management were identified. After excluding non-SSc-related deaths, survival was worse in men (p = 0.005, Kaplan-Meier analysis) with significantly lower 6- and 12-year cumulative rates (77.2% and 53.8%, respectively, in men vs 97.3% and 89.2% in women).\n\nCONCLUSION: Results derived from an unselected SSc population indicate that the disease is more severely expressed in men than in women, a finding that could be related to more rapid development of vasculopathy in men. Studies are warranted in other single-center cohorts to confirm these findings.","author":[{"dropping-particle":"","family":"Panopoulos","given":"Stylianos T","non-dropping-particle":"","parse-names":false,"suffix":""},{"dropping-particle":"","family":"Bournia","given":"Vasiliki-Kalliopi","non-dropping-particle":"","parse-names":false,"suffix":""},{"dropping-particle":"","family":"Sfikakis","given":"Petros P","non-dropping-particle":"","parse-names":false,"suffix":""}],"container-title":"The Journal of rheumatology","id":"ITEM-1","issue":"1","issued":{"date-parts":[["2013","1"]]},"page":"46-51","title":"Is vasculopathy associated with systemic sclerosis more severe in men?","type":"article-journal","volume":"40"},"uris":["http://www.mendeley.com/documents/?uuid=ab6db76d-ae6b-4cec-aea7-4d422ac43c81"]}],"mendeley":{"formattedCitation":"(46)","plainTextFormattedCitation":"(46)","previouslyFormattedCitation":"(46)"},"properties":{"noteIndex":0},"schema":"https://github.com/citation-style-language/schema/raw/master/csl-citation.json"}</w:instrText>
      </w:r>
      <w:r w:rsidR="00401008" w:rsidRPr="009400CF">
        <w:rPr>
          <w:rFonts w:cstheme="minorHAnsi"/>
        </w:rPr>
        <w:fldChar w:fldCharType="separate"/>
      </w:r>
      <w:r w:rsidR="004F2239" w:rsidRPr="004F2239">
        <w:rPr>
          <w:rFonts w:cstheme="minorHAnsi"/>
          <w:noProof/>
        </w:rPr>
        <w:t>(46)</w:t>
      </w:r>
      <w:r w:rsidR="00401008" w:rsidRPr="009400CF">
        <w:rPr>
          <w:rFonts w:cstheme="minorHAnsi"/>
        </w:rPr>
        <w:fldChar w:fldCharType="end"/>
      </w:r>
      <w:r w:rsidR="00401008" w:rsidRPr="009400CF">
        <w:rPr>
          <w:rFonts w:cstheme="minorHAnsi"/>
        </w:rPr>
        <w:t xml:space="preserve">. </w:t>
      </w:r>
      <w:r w:rsidR="00733622">
        <w:rPr>
          <w:rFonts w:cstheme="minorHAnsi"/>
        </w:rPr>
        <w:t xml:space="preserve">It is likely that there are important cultural influences in relation to smoking prevalence/gender differences. </w:t>
      </w:r>
      <w:r w:rsidR="002175A1">
        <w:rPr>
          <w:rFonts w:cstheme="minorHAnsi"/>
        </w:rPr>
        <w:t xml:space="preserve">Important occupational exposures have been implicated in the aetiopathogenesis of SSc </w:t>
      </w:r>
      <w:r w:rsidR="002175A1">
        <w:rPr>
          <w:rFonts w:cstheme="minorHAnsi"/>
        </w:rPr>
        <w:fldChar w:fldCharType="begin" w:fldLock="1"/>
      </w:r>
      <w:r w:rsidR="004F2239">
        <w:rPr>
          <w:rFonts w:cstheme="minorHAnsi"/>
        </w:rPr>
        <w:instrText>ADDIN CSL_CITATION {"citationItems":[{"id":"ITEM-1","itemData":{"DOI":"https://doi.org/10.1016/j.autrev.2018.11.001","ISSN":"1568-9972","abstract":"As a mirror image of the Roman god Janus Bifrons, the environment has a hidden face. To highlight this hidden face of the environment in the field of systemic sclerosis (SSc) will allow to identify responsible agents emerging in the future. To date, there is, in fact, a growing scientific evidence that environmental factors have a crucial impact on both alterations and modulation of epigenetic determinants, resulting in SSc onset and progression. It has been well established that there is a marked correlation between SSc onset and occupational exposure to crystalline silica and organic solvents. More recently, an association between SSc and exposure to heavy metals has further been found, including: antimony, cadmium, lead, mercury. These latter findings interestingly underscore that occupational exposure to heavy metals should be systematically checked in all SSc patients at diagnosis, as the identification of the occupational toxic agent will allow its interruption, which may result in potential improvement of SSc outcome.","author":[{"dropping-particle":"","family":"Marie","given":"Isabelle","non-dropping-particle":"","parse-names":false,"suffix":""}],"container-title":"Autoimmunity Reviews","id":"ITEM-1","issue":"1","issued":{"date-parts":[["2019"]]},"page":"62-72","title":"Systemic sclerosis and exposure to heavy metals","type":"article-journal","volume":"18"},"uris":["http://www.mendeley.com/documents/?uuid=a9c65719-fbb6-498b-b98c-777e0db24812"]}],"mendeley":{"formattedCitation":"(47)","plainTextFormattedCitation":"(47)","previouslyFormattedCitation":"(47)"},"properties":{"noteIndex":0},"schema":"https://github.com/citation-style-language/schema/raw/master/csl-citation.json"}</w:instrText>
      </w:r>
      <w:r w:rsidR="002175A1">
        <w:rPr>
          <w:rFonts w:cstheme="minorHAnsi"/>
        </w:rPr>
        <w:fldChar w:fldCharType="separate"/>
      </w:r>
      <w:r w:rsidR="004F2239" w:rsidRPr="004F2239">
        <w:rPr>
          <w:rFonts w:cstheme="minorHAnsi"/>
          <w:noProof/>
        </w:rPr>
        <w:t>(47)</w:t>
      </w:r>
      <w:r w:rsidR="002175A1">
        <w:rPr>
          <w:rFonts w:cstheme="minorHAnsi"/>
        </w:rPr>
        <w:fldChar w:fldCharType="end"/>
      </w:r>
      <w:r w:rsidR="002175A1">
        <w:rPr>
          <w:rFonts w:cstheme="minorHAnsi"/>
        </w:rPr>
        <w:t>. I</w:t>
      </w:r>
      <w:r w:rsidR="00401008" w:rsidRPr="009400CF">
        <w:rPr>
          <w:rFonts w:cstheme="minorHAnsi"/>
        </w:rPr>
        <w:t xml:space="preserve">n a case control study </w:t>
      </w:r>
      <w:r w:rsidR="00653940" w:rsidRPr="009400CF">
        <w:rPr>
          <w:rFonts w:cstheme="minorHAnsi"/>
        </w:rPr>
        <w:t xml:space="preserve">examining </w:t>
      </w:r>
      <w:r w:rsidR="00D84171">
        <w:rPr>
          <w:rFonts w:cstheme="minorHAnsi"/>
        </w:rPr>
        <w:t xml:space="preserve">occupational exposure to </w:t>
      </w:r>
      <w:r w:rsidR="00653940" w:rsidRPr="009400CF">
        <w:rPr>
          <w:rFonts w:cstheme="minorHAnsi"/>
        </w:rPr>
        <w:t xml:space="preserve">heavy metals in </w:t>
      </w:r>
      <w:r w:rsidR="00D84171">
        <w:rPr>
          <w:rFonts w:cstheme="minorHAnsi"/>
        </w:rPr>
        <w:t xml:space="preserve">100 patients with </w:t>
      </w:r>
      <w:r w:rsidR="00653940" w:rsidRPr="009400CF">
        <w:rPr>
          <w:rFonts w:cstheme="minorHAnsi"/>
        </w:rPr>
        <w:t xml:space="preserve">SSc, </w:t>
      </w:r>
      <w:r w:rsidR="00401008" w:rsidRPr="009400CF">
        <w:rPr>
          <w:rFonts w:cstheme="minorHAnsi"/>
        </w:rPr>
        <w:t xml:space="preserve">the authors found a marked association between </w:t>
      </w:r>
      <w:r w:rsidR="00653940" w:rsidRPr="009400CF">
        <w:rPr>
          <w:rFonts w:cstheme="minorHAnsi"/>
        </w:rPr>
        <w:lastRenderedPageBreak/>
        <w:t>antimony and platinum in ma</w:t>
      </w:r>
      <w:r w:rsidR="009400CF">
        <w:rPr>
          <w:rFonts w:cstheme="minorHAnsi"/>
        </w:rPr>
        <w:t>l</w:t>
      </w:r>
      <w:r w:rsidR="00653940" w:rsidRPr="009400CF">
        <w:rPr>
          <w:rFonts w:cstheme="minorHAnsi"/>
        </w:rPr>
        <w:t xml:space="preserve">es, and antimony, cadmium, lead, mercury, palladium and zinc in females </w:t>
      </w:r>
      <w:r w:rsidR="00653940" w:rsidRPr="009400CF">
        <w:rPr>
          <w:rFonts w:cstheme="minorHAnsi"/>
        </w:rPr>
        <w:fldChar w:fldCharType="begin" w:fldLock="1"/>
      </w:r>
      <w:r w:rsidR="004F2239">
        <w:rPr>
          <w:rFonts w:cstheme="minorHAnsi"/>
        </w:rPr>
        <w:instrText>ADDIN CSL_CITATION {"citationItems":[{"id":"ITEM-1","itemData":{"DOI":"https://doi.org/10.1016/j.autrev.2017.01.004","ISSN":"1568-9972","abstract":"Objective This case control study assessed: 1) the relationship of systemic sclerosis (SSc) related to exposure to heavy metals; and 2) the risk of SSc related to occupational exposure in male and female patients. Methods From 2005 to 2008, 100 patients with a definite diagnosis of SSc were included in the study; 3 age, gender, and smoking habit matched controls were selected for each patient. All SSc patients and controls underwent detection and quantification of heavy metal traces in hair samples, using multi-element inductively coupled plasma mass spectrometry (ICP-MS). Results SSc patients exhibited higher median levels of the following metals: antimony (p=0.001), cadmium (p=0.0003), lead (p=0.02), mercury (p=0.02), molybdenum (p=0.04), palladium (p&lt;0.0001) and zinc (p=0.0003). A marked association between SSc and occupational exposure was further found for: 1) antimony (p=0.008) and platinum (p=0.04) in male patients; and 2) antimony (p=0.02), cadmium (p=0.001), lead (p=0.03), mercury (p=0.03), palladium (p=0.0003) and zinc (p=0.0001) in female patients Conclusion The results show the impact of occupational risk factors in the development of SSc for: antimony, cadmium, lead, mercury, molybdenum, palladium and zinc. Thus, occupational exposure should be systematically checked in all SSc patients at diagnosis. Finally, the association between SSc and occupational exposure may be variable according to patients' gender.","author":[{"dropping-particle":"","family":"Marie","given":"I","non-dropping-particle":"","parse-names":false,"suffix":""},{"dropping-particle":"","family":"Gehanno","given":"J-F.","non-dropping-particle":"","parse-names":false,"suffix":""},{"dropping-particle":"","family":"Bubenheim","given":"M","non-dropping-particle":"","parse-names":false,"suffix":""},{"dropping-particle":"","family":"Duval-Modeste","given":"A-B.","non-dropping-particle":"","parse-names":false,"suffix":""},{"dropping-particle":"","family":"Joly","given":"P","non-dropping-particle":"","parse-names":false,"suffix":""},{"dropping-particle":"","family":"Dominique","given":"S","non-dropping-particle":"","parse-names":false,"suffix":""},{"dropping-particle":"","family":"Bravard","given":"P","non-dropping-particle":"","parse-names":false,"suffix":""},{"dropping-particle":"","family":"Noël","given":"D","non-dropping-particle":"","parse-names":false,"suffix":""},{"dropping-particle":"","family":"Cailleux","given":"A-F.","non-dropping-particle":"","parse-names":false,"suffix":""},{"dropping-particle":"","family":"Benichou","given":"J","non-dropping-particle":"","parse-names":false,"suffix":""},{"dropping-particle":"","family":"Levesque","given":"H","non-dropping-particle":"","parse-names":false,"suffix":""},{"dropping-particle":"","family":"Goullé","given":"J-P.","non-dropping-particle":"","parse-names":false,"suffix":""}],"container-title":"Autoimmunity Reviews","id":"ITEM-1","issue":"3","issued":{"date-parts":[["2017"]]},"page":"223-230","title":"Systemic sclerosis and exposure to heavy metals: A case control study of 100 patients and 300 controls","type":"article-journal","volume":"16"},"uris":["http://www.mendeley.com/documents/?uuid=13f5360b-bf94-4229-b182-8ead3b9dfcfb"]}],"mendeley":{"formattedCitation":"(48)","plainTextFormattedCitation":"(48)","previouslyFormattedCitation":"(48)"},"properties":{"noteIndex":0},"schema":"https://github.com/citation-style-language/schema/raw/master/csl-citation.json"}</w:instrText>
      </w:r>
      <w:r w:rsidR="00653940" w:rsidRPr="009400CF">
        <w:rPr>
          <w:rFonts w:cstheme="minorHAnsi"/>
        </w:rPr>
        <w:fldChar w:fldCharType="separate"/>
      </w:r>
      <w:r w:rsidR="004F2239" w:rsidRPr="004F2239">
        <w:rPr>
          <w:rFonts w:cstheme="minorHAnsi"/>
          <w:noProof/>
        </w:rPr>
        <w:t>(48)</w:t>
      </w:r>
      <w:r w:rsidR="00653940" w:rsidRPr="009400CF">
        <w:rPr>
          <w:rFonts w:cstheme="minorHAnsi"/>
        </w:rPr>
        <w:fldChar w:fldCharType="end"/>
      </w:r>
      <w:r w:rsidR="00653940" w:rsidRPr="009400CF">
        <w:rPr>
          <w:rFonts w:cstheme="minorHAnsi"/>
        </w:rPr>
        <w:t>.</w:t>
      </w:r>
    </w:p>
    <w:p w14:paraId="6C99C9A5" w14:textId="77777777" w:rsidR="00653940" w:rsidRPr="009400CF" w:rsidRDefault="00653940" w:rsidP="00A66545">
      <w:pPr>
        <w:spacing w:line="360" w:lineRule="auto"/>
        <w:jc w:val="both"/>
        <w:rPr>
          <w:rFonts w:cstheme="minorHAnsi"/>
        </w:rPr>
      </w:pPr>
    </w:p>
    <w:p w14:paraId="62D9ACC9" w14:textId="2CE3F5F2" w:rsidR="00E11960" w:rsidRPr="00EC796E" w:rsidRDefault="00C509F7" w:rsidP="00A66545">
      <w:pPr>
        <w:spacing w:line="360" w:lineRule="auto"/>
        <w:jc w:val="both"/>
        <w:rPr>
          <w:rFonts w:cstheme="minorHAnsi"/>
          <w:b/>
          <w:bCs/>
          <w:u w:val="single"/>
        </w:rPr>
      </w:pPr>
      <w:r>
        <w:rPr>
          <w:rFonts w:cstheme="minorHAnsi"/>
          <w:b/>
          <w:bCs/>
          <w:u w:val="single"/>
        </w:rPr>
        <w:t xml:space="preserve">7. </w:t>
      </w:r>
      <w:r w:rsidR="00E11960" w:rsidRPr="00EC796E">
        <w:rPr>
          <w:rFonts w:cstheme="minorHAnsi"/>
          <w:b/>
          <w:bCs/>
          <w:u w:val="single"/>
        </w:rPr>
        <w:t>Disease expression</w:t>
      </w:r>
    </w:p>
    <w:p w14:paraId="53C67FF2" w14:textId="4FEB5DCC" w:rsidR="00E11960" w:rsidRPr="00EC796E" w:rsidRDefault="00C509F7" w:rsidP="00A66545">
      <w:pPr>
        <w:spacing w:line="360" w:lineRule="auto"/>
        <w:jc w:val="both"/>
        <w:rPr>
          <w:rFonts w:cstheme="minorHAnsi"/>
          <w:b/>
          <w:bCs/>
        </w:rPr>
      </w:pPr>
      <w:r>
        <w:rPr>
          <w:rFonts w:cstheme="minorHAnsi"/>
          <w:b/>
          <w:bCs/>
        </w:rPr>
        <w:t xml:space="preserve">7.1. </w:t>
      </w:r>
      <w:r w:rsidR="00E11960" w:rsidRPr="00EC796E">
        <w:rPr>
          <w:rFonts w:cstheme="minorHAnsi"/>
          <w:b/>
          <w:bCs/>
        </w:rPr>
        <w:t>Early SSc</w:t>
      </w:r>
    </w:p>
    <w:p w14:paraId="01275A75" w14:textId="4AE1B759" w:rsidR="00E11960" w:rsidRPr="009400CF" w:rsidRDefault="00E11960" w:rsidP="00E11960">
      <w:pPr>
        <w:spacing w:line="360" w:lineRule="auto"/>
        <w:jc w:val="both"/>
        <w:rPr>
          <w:rFonts w:cstheme="minorHAnsi"/>
        </w:rPr>
      </w:pPr>
      <w:r w:rsidRPr="009400CF">
        <w:rPr>
          <w:rFonts w:cstheme="minorHAnsi"/>
        </w:rPr>
        <w:t>In the previously described cross-sectional study of EUSTAR patients, in early disease (</w:t>
      </w:r>
      <w:r w:rsidR="00E77990" w:rsidRPr="009400CF">
        <w:rPr>
          <w:rFonts w:cstheme="minorHAnsi"/>
        </w:rPr>
        <w:t>&lt;</w:t>
      </w:r>
      <w:r w:rsidRPr="009400CF">
        <w:rPr>
          <w:rFonts w:cstheme="minorHAnsi"/>
        </w:rPr>
        <w:t xml:space="preserve">3 years from first non-Raynaud’s symptom), men </w:t>
      </w:r>
      <w:r w:rsidR="00E77990">
        <w:rPr>
          <w:rFonts w:cstheme="minorHAnsi"/>
        </w:rPr>
        <w:t xml:space="preserve">had </w:t>
      </w:r>
      <w:r w:rsidRPr="009400CF">
        <w:rPr>
          <w:rFonts w:cstheme="minorHAnsi"/>
        </w:rPr>
        <w:t xml:space="preserve">more active disease (as assessed by the European Scleroderma Study Group SSc activity score), diffuse disease, anti-Scl-70 antibody positivity, elevated acute phase reactants, and pulmonary and muscular involvement </w:t>
      </w:r>
      <w:r w:rsidRPr="009400CF">
        <w:rPr>
          <w:rFonts w:cstheme="minorHAnsi"/>
        </w:rPr>
        <w:fldChar w:fldCharType="begin" w:fldLock="1"/>
      </w:r>
      <w:r w:rsidR="004F2239">
        <w:rPr>
          <w:rFonts w:cstheme="minorHAnsi"/>
        </w:rPr>
        <w:instrText>ADDIN CSL_CITATION {"citationItems":[{"id":"ITEM-1","itemData":{"author":[{"dropping-particle":"","family":"Carreira","given":"Patricia E","non-dropping-particle":"","parse-names":false,"suffix":""},{"dropping-particle":"","family":"Carmona","given":"L.","non-dropping-particle":"","parse-names":false,"suffix":""},{"dropping-particle":"","family":"Joven","given":"B.E.","non-dropping-particle":"","parse-names":false,"suffix":""},{"dropping-particle":"","family":"Loza","given":"E.","non-dropping-particle":"","parse-names":false,"suffix":""},{"dropping-particle":"","family":"Andreu","given":"JL","non-dropping-particle":"","parse-names":false,"suffix":""},{"dropping-particle":"","family":"Riemekasten","given":"Gabriele","non-dropping-particle":"","parse-names":false,"suffix":""},{"dropping-particle":"","family":"Vettori","given":"Serena","non-dropping-particle":"","parse-names":false,"suffix":""},{"dropping-particle":"","family":"Balbir-Gurman","given":"A.","non-dropping-particle":"","parse-names":false,"suffix":""}],"container-title":"Clinical and experimental rheumatology","id":"ITEM-1","issue":"4","issued":{"date-parts":[["2018"]]},"page":"68-75","title":"Gender differences in early systemic sclerosis patients: a report from the EULAR scleroderma trials and research group (EUSTAR) database","type":"article-journal","volume":"36 Suppl 1"},"uris":["http://www.mendeley.com/documents/?uuid=efac99ac-0686-469f-a381-247b1e990e76"]}],"mendeley":{"formattedCitation":"(31)","plainTextFormattedCitation":"(31)","previouslyFormattedCitation":"(31)"},"properties":{"noteIndex":0},"schema":"https://github.com/citation-style-language/schema/raw/master/csl-citation.json"}</w:instrText>
      </w:r>
      <w:r w:rsidRPr="009400CF">
        <w:rPr>
          <w:rFonts w:cstheme="minorHAnsi"/>
        </w:rPr>
        <w:fldChar w:fldCharType="separate"/>
      </w:r>
      <w:r w:rsidR="004F2239" w:rsidRPr="004F2239">
        <w:rPr>
          <w:rFonts w:cstheme="minorHAnsi"/>
          <w:noProof/>
        </w:rPr>
        <w:t>(31)</w:t>
      </w:r>
      <w:r w:rsidRPr="009400CF">
        <w:rPr>
          <w:rFonts w:cstheme="minorHAnsi"/>
        </w:rPr>
        <w:fldChar w:fldCharType="end"/>
      </w:r>
      <w:r w:rsidRPr="009400CF">
        <w:rPr>
          <w:rFonts w:cstheme="minorHAnsi"/>
        </w:rPr>
        <w:t xml:space="preserve">. These differences </w:t>
      </w:r>
      <w:r w:rsidR="00850D06" w:rsidRPr="009400CF">
        <w:rPr>
          <w:rFonts w:cstheme="minorHAnsi"/>
        </w:rPr>
        <w:t xml:space="preserve">between the sexes </w:t>
      </w:r>
      <w:r w:rsidRPr="009400CF">
        <w:rPr>
          <w:rFonts w:cstheme="minorHAnsi"/>
        </w:rPr>
        <w:t xml:space="preserve">were </w:t>
      </w:r>
      <w:r w:rsidR="00850D06" w:rsidRPr="009400CF">
        <w:rPr>
          <w:rFonts w:cstheme="minorHAnsi"/>
        </w:rPr>
        <w:t>confirmed</w:t>
      </w:r>
      <w:r w:rsidRPr="009400CF">
        <w:rPr>
          <w:rFonts w:cstheme="minorHAnsi"/>
        </w:rPr>
        <w:t xml:space="preserve"> in </w:t>
      </w:r>
      <w:r w:rsidR="00850D06" w:rsidRPr="009400CF">
        <w:rPr>
          <w:rFonts w:cstheme="minorHAnsi"/>
        </w:rPr>
        <w:t xml:space="preserve">patients with </w:t>
      </w:r>
      <w:r w:rsidRPr="009400CF">
        <w:rPr>
          <w:rFonts w:cstheme="minorHAnsi"/>
        </w:rPr>
        <w:t>the limited</w:t>
      </w:r>
      <w:r w:rsidR="00BA076F" w:rsidRPr="009400CF">
        <w:rPr>
          <w:rFonts w:cstheme="minorHAnsi"/>
        </w:rPr>
        <w:t>,</w:t>
      </w:r>
      <w:r w:rsidRPr="009400CF">
        <w:rPr>
          <w:rFonts w:cstheme="minorHAnsi"/>
        </w:rPr>
        <w:t xml:space="preserve"> </w:t>
      </w:r>
      <w:r w:rsidR="00850D06" w:rsidRPr="009400CF">
        <w:rPr>
          <w:rFonts w:cstheme="minorHAnsi"/>
        </w:rPr>
        <w:t xml:space="preserve">but not diffuse subset of the disease </w:t>
      </w:r>
      <w:r w:rsidR="00850D06" w:rsidRPr="009400CF">
        <w:rPr>
          <w:rFonts w:cstheme="minorHAnsi"/>
        </w:rPr>
        <w:fldChar w:fldCharType="begin" w:fldLock="1"/>
      </w:r>
      <w:r w:rsidR="004F2239">
        <w:rPr>
          <w:rFonts w:cstheme="minorHAnsi"/>
        </w:rPr>
        <w:instrText>ADDIN CSL_CITATION {"citationItems":[{"id":"ITEM-1","itemData":{"author":[{"dropping-particle":"","family":"Carreira","given":"Patricia E","non-dropping-particle":"","parse-names":false,"suffix":""},{"dropping-particle":"","family":"Carmona","given":"L.","non-dropping-particle":"","parse-names":false,"suffix":""},{"dropping-particle":"","family":"Joven","given":"B.E.","non-dropping-particle":"","parse-names":false,"suffix":""},{"dropping-particle":"","family":"Loza","given":"E.","non-dropping-particle":"","parse-names":false,"suffix":""},{"dropping-particle":"","family":"Andreu","given":"JL","non-dropping-particle":"","parse-names":false,"suffix":""},{"dropping-particle":"","family":"Riemekasten","given":"Gabriele","non-dropping-particle":"","parse-names":false,"suffix":""},{"dropping-particle":"","family":"Vettori","given":"Serena","non-dropping-particle":"","parse-names":false,"suffix":""},{"dropping-particle":"","family":"Balbir-Gurman","given":"A.","non-dropping-particle":"","parse-names":false,"suffix":""}],"container-title":"Clinical and experimental rheumatology","id":"ITEM-1","issue":"4","issued":{"date-parts":[["2018"]]},"page":"68-75","title":"Gender differences in early systemic sclerosis patients: a report from the EULAR scleroderma trials and research group (EUSTAR) database","type":"article-journal","volume":"36 Suppl 1"},"uris":["http://www.mendeley.com/documents/?uuid=efac99ac-0686-469f-a381-247b1e990e76"]}],"mendeley":{"formattedCitation":"(31)","plainTextFormattedCitation":"(31)","previouslyFormattedCitation":"(31)"},"properties":{"noteIndex":0},"schema":"https://github.com/citation-style-language/schema/raw/master/csl-citation.json"}</w:instrText>
      </w:r>
      <w:r w:rsidR="00850D06" w:rsidRPr="009400CF">
        <w:rPr>
          <w:rFonts w:cstheme="minorHAnsi"/>
        </w:rPr>
        <w:fldChar w:fldCharType="separate"/>
      </w:r>
      <w:r w:rsidR="004F2239" w:rsidRPr="004F2239">
        <w:rPr>
          <w:rFonts w:cstheme="minorHAnsi"/>
          <w:noProof/>
        </w:rPr>
        <w:t>(31)</w:t>
      </w:r>
      <w:r w:rsidR="00850D06" w:rsidRPr="009400CF">
        <w:rPr>
          <w:rFonts w:cstheme="minorHAnsi"/>
        </w:rPr>
        <w:fldChar w:fldCharType="end"/>
      </w:r>
      <w:r w:rsidR="00850D06" w:rsidRPr="009400CF">
        <w:rPr>
          <w:rFonts w:cstheme="minorHAnsi"/>
        </w:rPr>
        <w:t>. Furthermore, t</w:t>
      </w:r>
      <w:r w:rsidRPr="009400CF">
        <w:rPr>
          <w:rFonts w:cstheme="minorHAnsi"/>
        </w:rPr>
        <w:t xml:space="preserve">hese findings were also </w:t>
      </w:r>
      <w:r w:rsidR="00BA076F" w:rsidRPr="009400CF">
        <w:rPr>
          <w:rFonts w:cstheme="minorHAnsi"/>
        </w:rPr>
        <w:t xml:space="preserve"> </w:t>
      </w:r>
      <w:r w:rsidRPr="009400CF">
        <w:rPr>
          <w:rFonts w:cstheme="minorHAnsi"/>
        </w:rPr>
        <w:t xml:space="preserve">similar </w:t>
      </w:r>
      <w:r w:rsidR="00BA076F" w:rsidRPr="009400CF">
        <w:rPr>
          <w:rFonts w:cstheme="minorHAnsi"/>
        </w:rPr>
        <w:t>when</w:t>
      </w:r>
      <w:r w:rsidRPr="009400CF">
        <w:rPr>
          <w:rFonts w:cstheme="minorHAnsi"/>
        </w:rPr>
        <w:t xml:space="preserve"> patients (n=650) </w:t>
      </w:r>
      <w:r w:rsidR="00BA076F" w:rsidRPr="009400CF">
        <w:rPr>
          <w:rFonts w:cstheme="minorHAnsi"/>
        </w:rPr>
        <w:t xml:space="preserve">with </w:t>
      </w:r>
      <w:r w:rsidR="00850D06" w:rsidRPr="009400CF">
        <w:rPr>
          <w:rFonts w:cstheme="minorHAnsi"/>
        </w:rPr>
        <w:t>&lt;</w:t>
      </w:r>
      <w:r w:rsidRPr="009400CF">
        <w:rPr>
          <w:rFonts w:cstheme="minorHAnsi"/>
        </w:rPr>
        <w:t xml:space="preserve">3 years from the first SSc symptom, including </w:t>
      </w:r>
      <w:r w:rsidR="00D2128B" w:rsidRPr="009400CF">
        <w:rPr>
          <w:rFonts w:cstheme="minorHAnsi"/>
        </w:rPr>
        <w:t>RP</w:t>
      </w:r>
      <w:r w:rsidRPr="009400CF">
        <w:rPr>
          <w:rFonts w:cstheme="minorHAnsi"/>
        </w:rPr>
        <w:t xml:space="preserve">, were </w:t>
      </w:r>
      <w:r w:rsidR="00E77990">
        <w:rPr>
          <w:rFonts w:cstheme="minorHAnsi"/>
        </w:rPr>
        <w:t xml:space="preserve">also </w:t>
      </w:r>
      <w:r w:rsidRPr="009400CF">
        <w:rPr>
          <w:rFonts w:cstheme="minorHAnsi"/>
        </w:rPr>
        <w:t xml:space="preserve">analysed </w:t>
      </w:r>
      <w:r w:rsidRPr="009400CF">
        <w:rPr>
          <w:rFonts w:cstheme="minorHAnsi"/>
        </w:rPr>
        <w:fldChar w:fldCharType="begin" w:fldLock="1"/>
      </w:r>
      <w:r w:rsidR="004F2239">
        <w:rPr>
          <w:rFonts w:cstheme="minorHAnsi"/>
        </w:rPr>
        <w:instrText>ADDIN CSL_CITATION {"citationItems":[{"id":"ITEM-1","itemData":{"author":[{"dropping-particle":"","family":"Carreira","given":"Patricia E","non-dropping-particle":"","parse-names":false,"suffix":""},{"dropping-particle":"","family":"Carmona","given":"L.","non-dropping-particle":"","parse-names":false,"suffix":""},{"dropping-particle":"","family":"Joven","given":"B.E.","non-dropping-particle":"","parse-names":false,"suffix":""},{"dropping-particle":"","family":"Loza","given":"E.","non-dropping-particle":"","parse-names":false,"suffix":""},{"dropping-particle":"","family":"Andreu","given":"JL","non-dropping-particle":"","parse-names":false,"suffix":""},{"dropping-particle":"","family":"Riemekasten","given":"Gabriele","non-dropping-particle":"","parse-names":false,"suffix":""},{"dropping-particle":"","family":"Vettori","given":"Serena","non-dropping-particle":"","parse-names":false,"suffix":""},{"dropping-particle":"","family":"Balbir-Gurman","given":"A.","non-dropping-particle":"","parse-names":false,"suffix":""}],"container-title":"Clinical and experimental rheumatology","id":"ITEM-1","issue":"4","issued":{"date-parts":[["2018"]]},"page":"68-75","title":"Gender differences in early systemic sclerosis patients: a report from the EULAR scleroderma trials and research group (EUSTAR) database","type":"article-journal","volume":"36 Suppl 1"},"uris":["http://www.mendeley.com/documents/?uuid=efac99ac-0686-469f-a381-247b1e990e76"]}],"mendeley":{"formattedCitation":"(31)","plainTextFormattedCitation":"(31)","previouslyFormattedCitation":"(31)"},"properties":{"noteIndex":0},"schema":"https://github.com/citation-style-language/schema/raw/master/csl-citation.json"}</w:instrText>
      </w:r>
      <w:r w:rsidRPr="009400CF">
        <w:rPr>
          <w:rFonts w:cstheme="minorHAnsi"/>
        </w:rPr>
        <w:fldChar w:fldCharType="separate"/>
      </w:r>
      <w:r w:rsidR="004F2239" w:rsidRPr="004F2239">
        <w:rPr>
          <w:rFonts w:cstheme="minorHAnsi"/>
          <w:noProof/>
        </w:rPr>
        <w:t>(31)</w:t>
      </w:r>
      <w:r w:rsidRPr="009400CF">
        <w:rPr>
          <w:rFonts w:cstheme="minorHAnsi"/>
        </w:rPr>
        <w:fldChar w:fldCharType="end"/>
      </w:r>
      <w:r w:rsidRPr="009400CF">
        <w:rPr>
          <w:rFonts w:cstheme="minorHAnsi"/>
        </w:rPr>
        <w:t>.</w:t>
      </w:r>
    </w:p>
    <w:p w14:paraId="5DC5F16D" w14:textId="77777777" w:rsidR="00E11960" w:rsidRPr="009400CF" w:rsidRDefault="00E11960" w:rsidP="00A66545">
      <w:pPr>
        <w:spacing w:line="360" w:lineRule="auto"/>
        <w:jc w:val="both"/>
        <w:rPr>
          <w:rFonts w:cstheme="minorHAnsi"/>
        </w:rPr>
      </w:pPr>
    </w:p>
    <w:p w14:paraId="6A478FE1" w14:textId="2C0BF907" w:rsidR="00AC70D9" w:rsidRPr="00A30693" w:rsidRDefault="00C509F7" w:rsidP="00A66545">
      <w:pPr>
        <w:spacing w:line="360" w:lineRule="auto"/>
        <w:jc w:val="both"/>
        <w:rPr>
          <w:rFonts w:cstheme="minorHAnsi"/>
          <w:b/>
          <w:bCs/>
        </w:rPr>
      </w:pPr>
      <w:r>
        <w:rPr>
          <w:rFonts w:cstheme="minorHAnsi"/>
          <w:b/>
          <w:bCs/>
        </w:rPr>
        <w:t xml:space="preserve">7.2. </w:t>
      </w:r>
      <w:r w:rsidR="00AC70D9">
        <w:rPr>
          <w:rFonts w:cstheme="minorHAnsi"/>
          <w:b/>
          <w:bCs/>
        </w:rPr>
        <w:t>Clinical phenotype</w:t>
      </w:r>
    </w:p>
    <w:p w14:paraId="3A2CEF2C" w14:textId="2450E1A4" w:rsidR="00AC70D9" w:rsidRDefault="00C509F7" w:rsidP="00A66545">
      <w:pPr>
        <w:spacing w:line="360" w:lineRule="auto"/>
        <w:jc w:val="both"/>
        <w:rPr>
          <w:rFonts w:cstheme="minorHAnsi"/>
          <w:bCs/>
        </w:rPr>
      </w:pPr>
      <w:r>
        <w:rPr>
          <w:rFonts w:cstheme="minorHAnsi"/>
          <w:bCs/>
        </w:rPr>
        <w:t xml:space="preserve">7.2.1. </w:t>
      </w:r>
      <w:r w:rsidR="00AC70D9" w:rsidRPr="00A30693">
        <w:rPr>
          <w:rFonts w:cstheme="minorHAnsi"/>
          <w:bCs/>
        </w:rPr>
        <w:t>Disease subset</w:t>
      </w:r>
    </w:p>
    <w:p w14:paraId="5D24EA20" w14:textId="1C093AD5" w:rsidR="00AC70D9" w:rsidRPr="00A30693" w:rsidRDefault="00E82660" w:rsidP="00A66545">
      <w:pPr>
        <w:spacing w:line="360" w:lineRule="auto"/>
        <w:jc w:val="both"/>
        <w:rPr>
          <w:rFonts w:cstheme="minorHAnsi"/>
          <w:bCs/>
        </w:rPr>
      </w:pPr>
      <w:r w:rsidRPr="009400CF">
        <w:rPr>
          <w:rFonts w:cstheme="minorHAnsi"/>
        </w:rPr>
        <w:t xml:space="preserve">The diffuse subset of the disease is more commonly observed in men compared to women </w:t>
      </w:r>
      <w:r w:rsidRPr="009400CF">
        <w:rPr>
          <w:rFonts w:cstheme="minorHAnsi"/>
        </w:rPr>
        <w:fldChar w:fldCharType="begin" w:fldLock="1"/>
      </w:r>
      <w:r w:rsidR="004F2239">
        <w:rPr>
          <w:rFonts w:cstheme="minorHAnsi"/>
        </w:rPr>
        <w:instrText>ADDIN CSL_CITATION {"citationItems":[{"id":"ITEM-1","itemData":{"author":[{"dropping-particle":"","family":"Carreira","given":"Patricia E","non-dropping-particle":"","parse-names":false,"suffix":""},{"dropping-particle":"","family":"Carmona","given":"L.","non-dropping-particle":"","parse-names":false,"suffix":""},{"dropping-particle":"","family":"Joven","given":"B.E.","non-dropping-particle":"","parse-names":false,"suffix":""},{"dropping-particle":"","family":"Loza","given":"E.","non-dropping-particle":"","parse-names":false,"suffix":""},{"dropping-particle":"","family":"Andreu","given":"JL","non-dropping-particle":"","parse-names":false,"suffix":""},{"dropping-particle":"","family":"Riemekasten","given":"Gabriele","non-dropping-particle":"","parse-names":false,"suffix":""},{"dropping-particle":"","family":"Vettori","given":"Serena","non-dropping-particle":"","parse-names":false,"suffix":""},{"dropping-particle":"","family":"Balbir-Gurman","given":"A.","non-dropping-particle":"","parse-names":false,"suffix":""}],"container-title":"Clinical and experimental rheumatology","id":"ITEM-1","issue":"4","issued":{"date-parts":[["2018"]]},"page":"68-75","title":"Gender differences in early systemic sclerosis patients: a report from the EULAR scleroderma trials and research group (EUSTAR) database","type":"article-journal","volume":"36 Suppl 1"},"uris":["http://www.mendeley.com/documents/?uuid=efac99ac-0686-469f-a381-247b1e990e76"]}],"mendeley":{"formattedCitation":"(31)","plainTextFormattedCitation":"(31)","previouslyFormattedCitation":"(31)"},"properties":{"noteIndex":0},"schema":"https://github.com/citation-style-language/schema/raw/master/csl-citation.json"}</w:instrText>
      </w:r>
      <w:r w:rsidRPr="009400CF">
        <w:rPr>
          <w:rFonts w:cstheme="minorHAnsi"/>
        </w:rPr>
        <w:fldChar w:fldCharType="separate"/>
      </w:r>
      <w:r w:rsidR="004F2239" w:rsidRPr="004F2239">
        <w:rPr>
          <w:rFonts w:cstheme="minorHAnsi"/>
          <w:noProof/>
        </w:rPr>
        <w:t>(31)</w:t>
      </w:r>
      <w:r w:rsidRPr="009400CF">
        <w:rPr>
          <w:rFonts w:cstheme="minorHAnsi"/>
        </w:rPr>
        <w:fldChar w:fldCharType="end"/>
      </w:r>
      <w:r w:rsidRPr="009400CF">
        <w:rPr>
          <w:rFonts w:cstheme="minorHAnsi"/>
        </w:rPr>
        <w:t>.</w:t>
      </w:r>
      <w:r>
        <w:rPr>
          <w:rFonts w:cstheme="minorHAnsi"/>
        </w:rPr>
        <w:t xml:space="preserve"> A</w:t>
      </w:r>
      <w:r w:rsidRPr="00E82660">
        <w:rPr>
          <w:rFonts w:cstheme="minorHAnsi"/>
        </w:rPr>
        <w:t xml:space="preserve"> cross-sectional study analysis which included 1,027 patients enrolled in the European Scleroderma Trials and Research group (EUSTAR) database, in patients with early disease (&lt;3 years), men were more likely compared to women to have diffuse (61% vs. 34%) compared to limited (35% vs. 57%) cutaneous SSc </w:t>
      </w:r>
      <w:r w:rsidR="00060A09">
        <w:rPr>
          <w:rFonts w:cstheme="minorHAnsi"/>
        </w:rPr>
        <w:t>(30)</w:t>
      </w:r>
      <w:r w:rsidRPr="00E82660">
        <w:rPr>
          <w:rFonts w:cstheme="minorHAnsi"/>
        </w:rPr>
        <w:t>.</w:t>
      </w:r>
    </w:p>
    <w:p w14:paraId="6681C750" w14:textId="77777777" w:rsidR="00AC70D9" w:rsidRPr="00EC796E" w:rsidRDefault="00AC70D9" w:rsidP="00A66545">
      <w:pPr>
        <w:spacing w:line="360" w:lineRule="auto"/>
        <w:jc w:val="both"/>
        <w:rPr>
          <w:rFonts w:cstheme="minorHAnsi"/>
          <w:b/>
          <w:bCs/>
        </w:rPr>
      </w:pPr>
    </w:p>
    <w:p w14:paraId="5CDAC862" w14:textId="690B492A" w:rsidR="00653940" w:rsidRPr="009400CF" w:rsidRDefault="00C509F7" w:rsidP="00A66545">
      <w:pPr>
        <w:spacing w:line="360" w:lineRule="auto"/>
        <w:jc w:val="both"/>
        <w:rPr>
          <w:rFonts w:cstheme="minorHAnsi"/>
        </w:rPr>
      </w:pPr>
      <w:r>
        <w:rPr>
          <w:rFonts w:cstheme="minorHAnsi"/>
        </w:rPr>
        <w:t xml:space="preserve">7.22. </w:t>
      </w:r>
      <w:r w:rsidR="00653940" w:rsidRPr="009400CF">
        <w:rPr>
          <w:rFonts w:cstheme="minorHAnsi"/>
        </w:rPr>
        <w:t>Digital vasculopathy</w:t>
      </w:r>
    </w:p>
    <w:p w14:paraId="50462F0B" w14:textId="627C8B3B" w:rsidR="00113B85" w:rsidRPr="009400CF" w:rsidRDefault="00113B85" w:rsidP="00113B85">
      <w:pPr>
        <w:spacing w:line="360" w:lineRule="auto"/>
        <w:jc w:val="both"/>
        <w:rPr>
          <w:rFonts w:cstheme="minorHAnsi"/>
        </w:rPr>
      </w:pPr>
      <w:r w:rsidRPr="009400CF">
        <w:rPr>
          <w:rFonts w:cstheme="minorHAnsi"/>
        </w:rPr>
        <w:t>In general, digital vasculopathy has been reported to be more severe in men</w:t>
      </w:r>
      <w:r w:rsidR="00E77990">
        <w:rPr>
          <w:rFonts w:cstheme="minorHAnsi"/>
        </w:rPr>
        <w:t xml:space="preserve">, </w:t>
      </w:r>
      <w:r w:rsidR="00E77990" w:rsidRPr="009400CF">
        <w:rPr>
          <w:rFonts w:cstheme="minorHAnsi"/>
        </w:rPr>
        <w:t>including digital ulcer (DU) disease</w:t>
      </w:r>
      <w:r w:rsidRPr="009400CF">
        <w:rPr>
          <w:rFonts w:cstheme="minorHAnsi"/>
        </w:rPr>
        <w:t xml:space="preserve"> </w:t>
      </w:r>
      <w:r w:rsidRPr="009400CF">
        <w:rPr>
          <w:rFonts w:cstheme="minorHAnsi"/>
        </w:rPr>
        <w:fldChar w:fldCharType="begin" w:fldLock="1"/>
      </w:r>
      <w:r w:rsidR="004F2239">
        <w:rPr>
          <w:rFonts w:cstheme="minorHAnsi"/>
        </w:rPr>
        <w:instrText>ADDIN CSL_CITATION {"citationItems":[{"id":"ITEM-1","itemData":{"DOI":"10.3899/jrheum.081044","ISBN":"0315-162X (Print)\\n0315-162X (Linking)","ISSN":"0315162X","PMID":"19487271","abstract":"OBJECTIVE: Digital ulcers are the most frequent vascular manifestations of systemic sclerosis (SSc). Clinical features of patients with prior or current digital ulcers have not been extensively described. This cross-sectional analysis of a large multicenter cohort compared the characteristics of SSc patients with prior or current digital ulcers with those never affected. METHODS: Patients with prior/current digital ulcers or never affected were identified in the cohort of SSc patients enrolled in the French ItinérAIR-Sclérodermie registry. Rodnan skin scores, pulmonary function test results, and clinical and immunological data were analyzed to identify digital ulcerassociated clinical features. RESULTS: Of 599 SSc patients, 317 had prior or current digital ulcers. These patients were more frequently male, with impaired diffusing capacity for carbon monoxide (DLCO), and higher Rodnan skin scores than patients never affected by digital ulcers. In a multivariate analysis, male gender, early onset of SSc, increased duration of SSc, high Rodnan skin score, and presence of anti-topoisomerase I antibodies (anti-topo I) were associated with prior or current digital ulcers. Comparison of patients with current digital ulcers versus patients never affected indicated that affected patients had increased duration of SSc, impaired DLCO, increased Rodnan score, and younger age at onset of SSc. CONCLUSION: Male patients with early onset SSc, more severe skin fibrosis, impaired DLCO, and anti-topo I were most likely to exhibit prior or current digital ulcers. Confirmation of these results in a prospective longitudinal study may enable identification of patients at greatest risk of developing digital ulcers, facilitating management of this disabling complication.","author":[{"dropping-particle":"","family":"Tiev","given":"Kiet Phong","non-dropping-particle":"","parse-names":false,"suffix":""},{"dropping-particle":"","family":"Diot","given":"Elisabeth","non-dropping-particle":"","parse-names":false,"suffix":""},{"dropping-particle":"","family":"Clerson","given":"Pierre","non-dropping-particle":"","parse-names":false,"suffix":""},{"dropping-particle":"","family":"Dupuis-Siméon","given":"Frédérique","non-dropping-particle":"","parse-names":false,"suffix":""},{"dropping-particle":"","family":"Hachulla","given":"Eric","non-dropping-particle":"","parse-names":false,"suffix":""},{"dropping-particle":"","family":"Hatron","given":"Pierre Yves","non-dropping-particle":"","parse-names":false,"suffix":""},{"dropping-particle":"","family":"Constans","given":"Joël","non-dropping-particle":"","parse-names":false,"suffix":""},{"dropping-particle":"","family":"Cirstéa","given":"Daniéla","non-dropping-particle":"","parse-names":false,"suffix":""},{"dropping-particle":"","family":"Farge-Bancel","given":"Dominique","non-dropping-particle":"","parse-names":false,"suffix":""},{"dropping-particle":"","family":"Carpentier","given":"Patrick H.","non-dropping-particle":"","parse-names":false,"suffix":""}],"container-title":"Journal of Rheumatology","id":"ITEM-1","issue":"7","issued":{"date-parts":[["2009"]]},"page":"1470-1476","title":"Clinical features of scleroderma patients with or without prior or current ischemic digital ulcers: Post-hoc analysis of a nationwide multicenter cohort (ItinérAIR-Sclérodermie)","type":"article-journal","volume":"36"},"uris":["http://www.mendeley.com/documents/?uuid=86db428b-c873-42b0-9241-38f0283a6118"]},{"id":"ITEM-2","itemData":{"DOI":"10.3899/jrheum.120667","ISSN":"0315-162X","PMID":"23118107","abstract":"OBJECTIVE: To identify possible differences in morbidity and mortality between men and women with systemic sclerosis (SSc) by examining a homogeneous cohort at a single academic center.\n\nMETHODS: Demographic, clinical, and outcome data for all 231 patients of Greek origin with SSc who were examined between 1995 and 2011 in our department (200 women) were recorded in consecutive 3-year intervals from disease onset; data were analyzed retrospectively.\n\nRESULTS: Factors comparable between sexes were age (yrs ± SD) at disease onset (46 ± 15 vs 46 ± 15), diffuse skin involvement (61.3% of men vs 46.4% of women), and anti-Scl-70 antibody positivity (66.6% of men vs 59.2% of women). Also comparable were prevalence of interstitial lung disease, upper or lower gastrointestinal (GI) tract involvement, and echocardiographic findings during the first, second, and third 3-year intervals from disease onset (2904 patient-yrs). In contrast, vasculopathy occurred earlier in men. During the first 3 years digital ulcers developed in 54% of men versus 31% of women (p = 0.036) and renal crisis developed in 17% of men versus 3% of women (p = 0.006). No significant differences regarding social history, smoking, medical history, or disease management were identified. After excluding non-SSc-related deaths, survival was worse in men (p = 0.005, Kaplan-Meier analysis) with significantly lower 6- and 12-year cumulative rates (77.2% and 53.8%, respectively, in men vs 97.3% and 89.2% in women).\n\nCONCLUSION: Results derived from an unselected SSc population indicate that the disease is more severely expressed in men than in women, a finding that could be related to more rapid development of vasculopathy in men. Studies are warranted in other single-center cohorts to confirm these findings.","author":[{"dropping-particle":"","family":"Panopoulos","given":"Stylianos T","non-dropping-particle":"","parse-names":false,"suffix":""},{"dropping-particle":"","family":"Bournia","given":"Vasiliki-Kalliopi","non-dropping-particle":"","parse-names":false,"suffix":""},{"dropping-particle":"","family":"Sfikakis","given":"Petros P","non-dropping-particle":"","parse-names":false,"suffix":""}],"container-title":"The Journal of rheumatology","id":"ITEM-2","issue":"1","issued":{"date-parts":[["2013","1"]]},"page":"46-51","title":"Is vasculopathy associated with systemic sclerosis more severe in men?","type":"article-journal","volume":"40"},"uris":["http://www.mendeley.com/documents/?uuid=ab6db76d-ae6b-4cec-aea7-4d422ac43c81"]},{"id":"ITEM-3","itemData":{"DOI":"10.3233/CH-141809","ISSN":"1875-8622","PMID":"24464851","abstract":"BACKGROUND: Digital ulcers (DU) affect 50% of systemic sclerosis (SSc) patients, representing a challenging clinical problem. Despite a high negative predictive value, capillaroscopic scores proposed to select patients at risk for DU show an inadequate positive predictive value, especially in patients without previous DU.\n\nAIM OF THIS STUDY: To increase the predictive value for DU development of capillaroscopy, through a predictive risk chart taking into account capillaroscopic, demographic, and clinico-serological parameters.\n\nPATIENTS AND METHODS: Two hundred and nineteen unselected SSc patients from 8 Italian Rheumatology Centers were consecutively enrolled during a 6-month period. Demographic, clinical, serological and instrumental data and capillaroscopy skin ulcers risk index (CSURI) were collected.\n\nRESULTS: A multivariate logistic regression analysis showed a significant positive association between DU appearance and male gender, DU history, altered CSURI, and ESR. A prediction risk chart of the development of DU within 6 months were built on the basis of the above parameters. According to the risk level, four risk classes were identified: low (≤19.3%); medium (&gt;19.3%, ≤58.6%); high (&gt;58.6%, ≤89.2%), and very high risk (&gt;89.2%).\n\nCONCLUSIONS: The systematic evaluation of the above parameters can be helpful to identify patients at risk to develop DU optimizing preventive vasoactive therapy.","author":[{"dropping-particle":"","family":"Manfredi","given":"Andreina","non-dropping-particle":"","parse-names":false,"suffix":""},{"dropping-particle":"","family":"Sebastiani","given":"Marco","non-dropping-particle":"","parse-names":false,"suffix":""},{"dropping-particle":"","family":"Carraro","given":"Valeria","non-dropping-particle":"","parse-names":false,"suffix":""},{"dropping-particle":"","family":"Iudici","given":"Michele","non-dropping-particle":"","parse-names":false,"suffix":""},{"dropping-particle":"","family":"Bocci","given":"Mario","non-dropping-particle":"","parse-names":false,"suffix":""},{"dropping-particle":"","family":"Vukatana","given":"Gentiana","non-dropping-particle":"","parse-names":false,"suffix":""},{"dropping-particle":"","family":"Gerli","given":"Roberto","non-dropping-particle":"","parse-names":false,"suffix":""},{"dropping-particle":"","family":"Angelis","given":"Rossella","non-dropping-particle":"De","parse-names":false,"suffix":""},{"dropping-particle":"","family":"Medico","given":"Patrizia","non-dropping-particle":"Del","parse-names":false,"suffix":""},{"dropping-particle":"","family":"Praino","given":"Emanuela","non-dropping-particle":"","parse-names":false,"suffix":""},{"dropping-particle":"","family":"Monaco","given":"Andrea","non-dropping-particle":"Lo","parse-names":false,"suffix":""},{"dropping-particle":"","family":"D'Amico","given":"Roberto","non-dropping-particle":"","parse-names":false,"suffix":""},{"dropping-particle":"","family":"Giovane","given":"Cinzia","non-dropping-particle":"Del","parse-names":false,"suffix":""},{"dropping-particle":"","family":"Mazzuca","given":"Salvatore","non-dropping-particle":"","parse-names":false,"suffix":""},{"dropping-particle":"","family":"Colaci","given":"Michele","non-dropping-particle":"","parse-names":false,"suffix":""},{"dropping-particle":"","family":"Giuggioli","given":"Dilia","non-dropping-particle":"","parse-names":false,"suffix":""},{"dropping-particle":"","family":"Ferri","given":"Clodoveo","non-dropping-particle":"","parse-names":false,"suffix":""}],"container-title":"Clinical hemorheology and microcirculation","id":"ITEM-3","issue":"2","issued":{"date-parts":[["2015","1"]]},"page":"133-43","title":"Prediction risk chart for scleroderma digital ulcers: a composite predictive model based on capillaroscopic, demographic and clinico-serological parameters.","type":"article-journal","volume":"59"},"uris":["http://www.mendeley.com/documents/?uuid=cd46f7b0-2d49-419a-929d-eaafcd99275c"]},{"id":"ITEM-4","itemData":{"DOI":"10.1002/art.24394","ISSN":"0004-3591","PMID":"19405007","abstract":"OBJECTIVE: Digital ulcerations are one of the most frequent manifestations of microangiopathy in patients with systemic sclerosis (SSc; scleroderma). The early detection of SSc patients who are at high risk to develop digital ulcers could allow a preventive treatment of these complications with reduction of morbidity and social costs. The aim of our study was to develop a capillaroscopic skin ulcer risk index (CSURI) that can predict the onset of new digital ulcers by using nailfold videocapillaroscopy (NVC) in patients with SSc.\n\nMETHODS: We performed NVC in 120 consecutive unselected patients with SSc (13 men, 107 women, mean +/- SD age 56.1 +/- 13.4 years, mean +/- SD SSc duration 44.7 +/- 60.7 months) to assess the total number of capillaries in the distal row (N), maximum loop diameter (D), number of megacapillaries (M), and the M:N ratio.\n\nRESULTS: Within 3 months since NVC examination, 35 of 120 patients experienced digital ulcers. A significant association between ischemic lesions and the M:N ratio, N, and D was observed; the combination of these parameters allowed us to develop the CSURI, which is characterized by the formula D x M:N(2). A receiver operating characteristic curve analysis showed an area under the curve of 0.926 for ulcer appearance, with specificity and sensitivity of 85.9% and 94.3%, respectively, at the cutoff value of 2.94. Interestingly, 33 of 35 patients with new skin ulcers had a CSURI &gt;2.94, but only 2 of 35 had a CSURI &lt; or =2.94.\n\nCONCLUSION: The proposed CSURI may represent a novel tool with the ability to predict the development of digital ulcers in patients with scleroderma.","author":[{"dropping-particle":"","family":"Sebastiani","given":"M","non-dropping-particle":"","parse-names":false,"suffix":""},{"dropping-particle":"","family":"Manfredi","given":"A","non-dropping-particle":"","parse-names":false,"suffix":""},{"dropping-particle":"","family":"Colaci","given":"M","non-dropping-particle":"","parse-names":false,"suffix":""},{"dropping-particle":"","family":"D'amico","given":"R","non-dropping-particle":"","parse-names":false,"suffix":""},{"dropping-particle":"","family":"Malagoli","given":"V","non-dropping-particle":"","parse-names":false,"suffix":""},{"dropping-particle":"","family":"Giuggioli","given":"D","non-dropping-particle":"","parse-names":false,"suffix":""},{"dropping-particle":"","family":"Ferri","given":"C","non-dropping-particle":"","parse-names":false,"suffix":""}],"container-title":"Arthritis and rheumatism","id":"ITEM-4","issue":"5","issued":{"date-parts":[["2009","5","15"]]},"page":"688-94","title":"Capillaroscopic skin ulcer risk index: a new prognostic tool for digital skin ulcer development in systemic sclerosis patients.","type":"article-journal","volume":"61"},"uris":["http://www.mendeley.com/documents/?uuid=4ceefbfe-9645-4159-a108-3ec81b5bf48c"]},{"id":"ITEM-5","itemData":{"DOI":"10.1007/s10067-018-4148-5","ISSN":"1434-9949","abstract":"Two major complications in scleroderma patients that cause substantial morbidity and mortality are ischemic digital lesions (DL) and pulmonary hypertension (PH). The clinician’s ability to predict which patients will develop these complications is imperfect. We conducted a prospective observational cohort study of 300 patients with scleroderma who were followed for at least a 5-year period. At baseline, patients lacked evidence of PH and were without a current DL. At each 6-month visit, the patient was examined for signs/symptoms of PH and/or a DL. The primary outcomes were (1) PH defined as a mean pulmonary artery pressure ≥ 25 mmHg by right heart catheterization and (2) ≥ 1 DL defined as new onset of severe vascular compromise. Thirty patients (10%) developed PH (11 group 1/PAH, 4 group II, 15 group III) and 69 developed DL. The average time from enrollment until diagnosis of PH was 3.2 ± 2 years. In multivariable analyses, patients who developed PH were more likely to have diffuse disease (HR 3.2, p = 0.004), a forced vital capacity (FVC)/diffusing capacity of the lungs for carbon monoxide (DLCO) ratio &gt; 1.6 (HR 1.7, p = 0.008), and elevated RVSP (HR = 1.07, p = 0.007). Patients who developed PAH were more likely to have a FVC/DLCO ratio &gt; 1.6 (HR = 5.8, p = 0.014), and patients who developed group III PH were less likely to have an elevated FVC (HR = 0.92, p = 0.001). Patients were more likely to develop a DL if they had a history of prior DL (HR = 7.0, p &lt; 0.001), or were men (HR = 2.3, p = 0.007). In a prevalent cohort of scleroderma patients, individuals who develop PH or DL have simple to measure clinical features that can predict these complications years before they occur.","author":[{"dropping-particle":"","family":"Mecoli","given":"Christopher A","non-dropping-particle":"","parse-names":false,"suffix":""},{"dropping-particle":"","family":"Shah","given":"Ami A","non-dropping-particle":"","parse-names":false,"suffix":""},{"dropping-particle":"","family":"Boin","given":"Francesco","non-dropping-particle":"","parse-names":false,"suffix":""},{"dropping-particle":"","family":"Wigley","given":"Fredrick M","non-dropping-particle":"","parse-names":false,"suffix":""},{"dropping-particle":"","family":"Hummers","given":"Laura K","non-dropping-particle":"","parse-names":false,"suffix":""}],"container-title":"Clinical Rheumatology","id":"ITEM-5","issue":"9","issued":{"date-parts":[["2018"]]},"page":"2429-2437","title":"Vascular complications in systemic sclerosis: a prospective cohort study","type":"article-journal","volume":"37"},"uris":["http://www.mendeley.com/documents/?uuid=2c6b44ec-1f78-4cab-aa20-e211693c68f2"]},{"id":"ITEM-6","itemData":{"DOI":"10.1093/rheumatology/kew047","ISSN":"1462-0324","PMID":"27094599","abstract":"Digital ulcers (DUs) are a common visible manifestation of the progressive vascular disease that characterizes the SSc disease process. DUs not only impact significantly on patients' quality of life and hand function, but are also a biomarker of internal organ involvement and of disease severity. The aetiology of (digital) vascular disease in SSc is multifactorial, and many of these factors are potentially amenable to therapeutic intervention. The management of DU disease in SSc is multifaceted. Patient education and non-pharmacological interventions (e.g. smoking cessation) should not be neglected. There are a number of drug therapies available to prevent (e.g. phosphodiesterase type-5 inhibitors and ET receptor-1 antagonists) and treat (e.g. i.v. iloprost) DUs. DUs are also important for two other reasons: firstly, as a primary end point in SSc-related clinical trials; and secondly, DUs are included in the ACR/EULAR SSc classification criteria. However, the reliability of rheumatologists to grade DUs is poor to moderate at best, and this poses challenges in both clinical practice and research. The purpose of this review is to provide the reader with a description of the spectrum of DU disease in SSc including pathophysiology, epidemiology and clinical burden, all of which inform the multifaceted approach to management.","author":[{"dropping-particle":"","family":"Hughes","given":"Michael","non-dropping-particle":"","parse-names":false,"suffix":""},{"dropping-particle":"","family":"Herrick","given":"Ariane L.","non-dropping-particle":"","parse-names":false,"suffix":""}],"container-title":"Rheumatology","id":"ITEM-6","issue":"1","issued":{"date-parts":[["2017","1"]]},"page":"14-25","title":"Digital ulcers in systemic sclerosis","type":"article-journal","volume":"56"},"uris":["http://www.mendeley.com/documents/?uuid=ad7a41fd-b271-3d21-b21e-1824f76500e1"]}],"mendeley":{"formattedCitation":"(46,49–53)","plainTextFormattedCitation":"(46,49–53)","previouslyFormattedCitation":"(46,49–53)"},"properties":{"noteIndex":0},"schema":"https://github.com/citation-style-language/schema/raw/master/csl-citation.json"}</w:instrText>
      </w:r>
      <w:r w:rsidRPr="009400CF">
        <w:rPr>
          <w:rFonts w:cstheme="minorHAnsi"/>
        </w:rPr>
        <w:fldChar w:fldCharType="separate"/>
      </w:r>
      <w:r w:rsidR="004F2239" w:rsidRPr="004F2239">
        <w:rPr>
          <w:rFonts w:cstheme="minorHAnsi"/>
          <w:noProof/>
        </w:rPr>
        <w:t>(46,49–53)</w:t>
      </w:r>
      <w:r w:rsidRPr="009400CF">
        <w:rPr>
          <w:rFonts w:cstheme="minorHAnsi"/>
        </w:rPr>
        <w:fldChar w:fldCharType="end"/>
      </w:r>
      <w:r w:rsidRPr="009400CF">
        <w:rPr>
          <w:rFonts w:cstheme="minorHAnsi"/>
        </w:rPr>
        <w:t xml:space="preserve">. </w:t>
      </w:r>
      <w:r w:rsidR="0099307E" w:rsidRPr="009400CF">
        <w:rPr>
          <w:rFonts w:cstheme="minorHAnsi"/>
        </w:rPr>
        <w:t xml:space="preserve">However, </w:t>
      </w:r>
      <w:r w:rsidR="005030BB">
        <w:rPr>
          <w:rFonts w:cstheme="minorHAnsi"/>
        </w:rPr>
        <w:t>some investigators have either found no difference in DU disease</w:t>
      </w:r>
      <w:r w:rsidR="0099307E" w:rsidRPr="009400CF">
        <w:rPr>
          <w:rFonts w:cstheme="minorHAnsi"/>
        </w:rPr>
        <w:t xml:space="preserve"> between the sexes </w:t>
      </w:r>
      <w:r w:rsidR="0099307E" w:rsidRPr="009400CF">
        <w:rPr>
          <w:rFonts w:cstheme="minorHAnsi"/>
        </w:rPr>
        <w:fldChar w:fldCharType="begin" w:fldLock="1"/>
      </w:r>
      <w:r w:rsidR="004F2239">
        <w:rPr>
          <w:rFonts w:cstheme="minorHAnsi"/>
        </w:rPr>
        <w:instrText>ADDIN CSL_CITATION {"citationItems":[{"id":"ITEM-1","itemData":{"DOI":"10.1002/acr.20336","ISSN":"21514658","PMID":"20740608","abstract":"Digital ulcers are a common complication of systemic sclerosis (SSc; scleroderma). Approximately half of SSc patients have had a digital ulcer, but information is lacking on whether digital ulcers are associated with patient demographics and clinical outcomes. We wanted to determine the associations between digital ulcers and other SSc vascular complications and organ involvement.","author":[{"dropping-particle":"","family":"Khimdas","given":"Sarit","non-dropping-particle":"","parse-names":false,"suffix":""},{"dropping-particle":"","family":"Harding","given":"Sarah","non-dropping-particle":"","parse-names":false,"suffix":""},{"dropping-particle":"","family":"Bonner","given":"Ash","non-dropping-particle":"","parse-names":false,"suffix":""},{"dropping-particle":"","family":"Zummer","given":"Brittany","non-dropping-particle":"","parse-names":false,"suffix":""},{"dropping-particle":"","family":"Baron","given":"Murray","non-dropping-particle":"","parse-names":false,"suffix":""},{"dropping-particle":"","family":"Pope","given":"Janet","non-dropping-particle":"","parse-names":false,"suffix":""}],"container-title":"Arthritis Care and Research","id":"ITEM-1","issue":"1","issued":{"date-parts":[["2011"]]},"page":"142-149","title":"Associations with digital ulcers in a large cohort of systemic sclerosis: Results from the canadian scleroderma research group registry","type":"article-journal","volume":"63"},"uris":["http://www.mendeley.com/documents/?uuid=d77369f2-2e46-48b3-91d2-41b82f0e6a88"]}],"mendeley":{"formattedCitation":"(54)","plainTextFormattedCitation":"(54)","previouslyFormattedCitation":"(54)"},"properties":{"noteIndex":0},"schema":"https://github.com/citation-style-language/schema/raw/master/csl-citation.json"}</w:instrText>
      </w:r>
      <w:r w:rsidR="0099307E" w:rsidRPr="009400CF">
        <w:rPr>
          <w:rFonts w:cstheme="minorHAnsi"/>
        </w:rPr>
        <w:fldChar w:fldCharType="separate"/>
      </w:r>
      <w:r w:rsidR="004F2239" w:rsidRPr="004F2239">
        <w:rPr>
          <w:rFonts w:cstheme="minorHAnsi"/>
          <w:noProof/>
        </w:rPr>
        <w:t>(54)</w:t>
      </w:r>
      <w:r w:rsidR="0099307E" w:rsidRPr="009400CF">
        <w:rPr>
          <w:rFonts w:cstheme="minorHAnsi"/>
        </w:rPr>
        <w:fldChar w:fldCharType="end"/>
      </w:r>
      <w:r w:rsidR="0099307E" w:rsidRPr="009400CF">
        <w:rPr>
          <w:rFonts w:cstheme="minorHAnsi"/>
        </w:rPr>
        <w:t xml:space="preserve"> </w:t>
      </w:r>
      <w:r w:rsidR="005030BB">
        <w:rPr>
          <w:rFonts w:cstheme="minorHAnsi"/>
        </w:rPr>
        <w:t>or</w:t>
      </w:r>
      <w:r w:rsidR="0099307E" w:rsidRPr="009400CF">
        <w:rPr>
          <w:rFonts w:cstheme="minorHAnsi"/>
        </w:rPr>
        <w:t xml:space="preserve"> being more common in females </w:t>
      </w:r>
      <w:r w:rsidR="0099307E" w:rsidRPr="009400CF">
        <w:rPr>
          <w:rFonts w:cstheme="minorHAnsi"/>
        </w:rPr>
        <w:fldChar w:fldCharType="begin" w:fldLock="1"/>
      </w:r>
      <w:r w:rsidR="004F2239">
        <w:rPr>
          <w:rFonts w:cstheme="minorHAnsi"/>
        </w:rPr>
        <w:instrText>ADDIN CSL_CITATION {"citationItems":[{"id":"ITEM-1","itemData":{"ISSN":"0392-856X","PMID":"23910609","abstract":"OBJECTIVES: To investigate the clinical characteristics of SSc patients with DUs in China. METHODS: The data of 267 consecutive SSc patients based on the EUSTAR DATABASE from Peking Union Medical College Hospital from February 2009 to March 2012 were prospectively collected. The patients with DUs were compared to those without DUs. RESULTS: Seventy-nine patients (29.6%) had DUs out of 267 SSc patients analysed. There were significant differences between patients with and without DU based on sex (female/male: 65/14 vs. 174/14), age of onset of SSc (32.3±11.7 vs. 40.4±12.6 y), age of onset of Raynaud's phenomenon (31.8±12.3 vs. 38.7±12.2) (p&lt;0.05). In addition, there was a higher rate of diffuse SSc, gastrointestinal involvement, (especially esophageal involvement), and pericardial effusion, higher mRodnan score, and more anti-scl70 antibody positivity in patients with DU (p&lt;0.05). A multivariate analysis identified anti-Scl70 antibody positivity, gastrointestinal involvement and a younger age at disease onset as three risk factors for developing DUs in SSc patients. CONCLUSIONS: The occurrence of DUs in Chinese SSc patients is frequent. It is possible that SSc patients with DUs were influenced by the disease earlier in life, which should be detected early for effective intervention.","author":[{"dropping-particle":"","family":"Xu","given":"Dong","non-dropping-particle":"","parse-names":false,"suffix":""},{"dropping-particle":"","family":"Li","given":"Meng-Tao","non-dropping-particle":"","parse-names":false,"suffix":""},{"dropping-particle":"","family":"Hou","given":"Yong","non-dropping-particle":"","parse-names":false,"suffix":""},{"dropping-particle":"","family":"Wang","given":"Qian","non-dropping-particle":"","parse-names":false,"suffix":""},{"dropping-particle":"","family":"Hu","given":"Chao-Jun","non-dropping-particle":"","parse-names":false,"suffix":""},{"dropping-particle":"","family":"Song","given":"Ning","non-dropping-particle":"","parse-names":false,"suffix":""},{"dropping-particle":"","family":"Zhao","given":"Jiu-Liang","non-dropping-particle":"","parse-names":false,"suffix":""},{"dropping-particle":"","family":"Zeng","given":"Xiao-Feng","non-dropping-particle":"","parse-names":false,"suffix":""},{"dropping-particle":"","family":"Zhang","given":"Feng-Chun","non-dropping-particle":"","parse-names":false,"suffix":""}],"container-title":"Clinical and experimental rheumatology","id":"ITEM-1","issue":"2 Suppl 76","issued":{"date-parts":[["2015","1"]]},"page":"46-9","title":"Clinical characteristics of systemic sclerosis patients with digital ulcers in China.","type":"article-journal","volume":"31"},"uris":["http://www.mendeley.com/documents/?uuid=1cbde17d-870c-4c18-bd9c-c9eebb7dc7a6"]}],"mendeley":{"formattedCitation":"(55)","plainTextFormattedCitation":"(55)","previouslyFormattedCitation":"(55)"},"properties":{"noteIndex":0},"schema":"https://github.com/citation-style-language/schema/raw/master/csl-citation.json"}</w:instrText>
      </w:r>
      <w:r w:rsidR="0099307E" w:rsidRPr="009400CF">
        <w:rPr>
          <w:rFonts w:cstheme="minorHAnsi"/>
        </w:rPr>
        <w:fldChar w:fldCharType="separate"/>
      </w:r>
      <w:r w:rsidR="004F2239" w:rsidRPr="004F2239">
        <w:rPr>
          <w:rFonts w:cstheme="minorHAnsi"/>
          <w:noProof/>
        </w:rPr>
        <w:t>(55)</w:t>
      </w:r>
      <w:r w:rsidR="0099307E" w:rsidRPr="009400CF">
        <w:rPr>
          <w:rFonts w:cstheme="minorHAnsi"/>
        </w:rPr>
        <w:fldChar w:fldCharType="end"/>
      </w:r>
      <w:r w:rsidR="0099307E" w:rsidRPr="009400CF">
        <w:rPr>
          <w:rFonts w:cstheme="minorHAnsi"/>
        </w:rPr>
        <w:t>. I</w:t>
      </w:r>
      <w:r w:rsidRPr="009400CF">
        <w:rPr>
          <w:rFonts w:cstheme="minorHAnsi"/>
        </w:rPr>
        <w:t xml:space="preserve">n the previously described Turkish study, </w:t>
      </w:r>
      <w:r w:rsidR="00E77990">
        <w:rPr>
          <w:rFonts w:cstheme="minorHAnsi"/>
        </w:rPr>
        <w:t>DUs</w:t>
      </w:r>
      <w:r w:rsidRPr="009400CF">
        <w:rPr>
          <w:rFonts w:cstheme="minorHAnsi"/>
        </w:rPr>
        <w:t xml:space="preserve"> developed</w:t>
      </w:r>
      <w:r w:rsidR="0099307E" w:rsidRPr="009400CF">
        <w:rPr>
          <w:rFonts w:cstheme="minorHAnsi"/>
        </w:rPr>
        <w:t xml:space="preserve"> </w:t>
      </w:r>
      <w:r w:rsidRPr="009400CF">
        <w:rPr>
          <w:rFonts w:cstheme="minorHAnsi"/>
        </w:rPr>
        <w:t xml:space="preserve">within the first three years in 54% of men compared to </w:t>
      </w:r>
      <w:r w:rsidR="0099307E" w:rsidRPr="009400CF">
        <w:rPr>
          <w:rFonts w:cstheme="minorHAnsi"/>
        </w:rPr>
        <w:t xml:space="preserve">31% of women </w:t>
      </w:r>
      <w:r w:rsidR="0099307E" w:rsidRPr="009400CF">
        <w:rPr>
          <w:rFonts w:cstheme="minorHAnsi"/>
        </w:rPr>
        <w:fldChar w:fldCharType="begin" w:fldLock="1"/>
      </w:r>
      <w:r w:rsidR="004F2239">
        <w:rPr>
          <w:rFonts w:cstheme="minorHAnsi"/>
        </w:rPr>
        <w:instrText>ADDIN CSL_CITATION {"citationItems":[{"id":"ITEM-1","itemData":{"DOI":"10.3899/jrheum.120667","ISSN":"0315-162X","PMID":"23118107","abstract":"OBJECTIVE: To identify possible differences in morbidity and mortality between men and women with systemic sclerosis (SSc) by examining a homogeneous cohort at a single academic center.\n\nMETHODS: Demographic, clinical, and outcome data for all 231 patients of Greek origin with SSc who were examined between 1995 and 2011 in our department (200 women) were recorded in consecutive 3-year intervals from disease onset; data were analyzed retrospectively.\n\nRESULTS: Factors comparable between sexes were age (yrs ± SD) at disease onset (46 ± 15 vs 46 ± 15), diffuse skin involvement (61.3% of men vs 46.4% of women), and anti-Scl-70 antibody positivity (66.6% of men vs 59.2% of women). Also comparable were prevalence of interstitial lung disease, upper or lower gastrointestinal (GI) tract involvement, and echocardiographic findings during the first, second, and third 3-year intervals from disease onset (2904 patient-yrs). In contrast, vasculopathy occurred earlier in men. During the first 3 years digital ulcers developed in 54% of men versus 31% of women (p = 0.036) and renal crisis developed in 17% of men versus 3% of women (p = 0.006). No significant differences regarding social history, smoking, medical history, or disease management were identified. After excluding non-SSc-related deaths, survival was worse in men (p = 0.005, Kaplan-Meier analysis) with significantly lower 6- and 12-year cumulative rates (77.2% and 53.8%, respectively, in men vs 97.3% and 89.2% in women).\n\nCONCLUSION: Results derived from an unselected SSc population indicate that the disease is more severely expressed in men than in women, a finding that could be related to more rapid development of vasculopathy in men. Studies are warranted in other single-center cohorts to confirm these findings.","author":[{"dropping-particle":"","family":"Panopoulos","given":"Stylianos T","non-dropping-particle":"","parse-names":false,"suffix":""},{"dropping-particle":"","family":"Bournia","given":"Vasiliki-Kalliopi","non-dropping-particle":"","parse-names":false,"suffix":""},{"dropping-particle":"","family":"Sfikakis","given":"Petros P","non-dropping-particle":"","parse-names":false,"suffix":""}],"container-title":"The Journal of rheumatology","id":"ITEM-1","issue":"1","issued":{"date-parts":[["2013","1"]]},"page":"46-51","title":"Is vasculopathy associated with systemic sclerosis more severe in men?","type":"article-journal","volume":"40"},"uris":["http://www.mendeley.com/documents/?uuid=ab6db76d-ae6b-4cec-aea7-4d422ac43c81"]}],"mendeley":{"formattedCitation":"(46)","plainTextFormattedCitation":"(46)","previouslyFormattedCitation":"(46)"},"properties":{"noteIndex":0},"schema":"https://github.com/citation-style-language/schema/raw/master/csl-citation.json"}</w:instrText>
      </w:r>
      <w:r w:rsidR="0099307E" w:rsidRPr="009400CF">
        <w:rPr>
          <w:rFonts w:cstheme="minorHAnsi"/>
        </w:rPr>
        <w:fldChar w:fldCharType="separate"/>
      </w:r>
      <w:r w:rsidR="004F2239" w:rsidRPr="004F2239">
        <w:rPr>
          <w:rFonts w:cstheme="minorHAnsi"/>
          <w:noProof/>
        </w:rPr>
        <w:t>(46)</w:t>
      </w:r>
      <w:r w:rsidR="0099307E" w:rsidRPr="009400CF">
        <w:rPr>
          <w:rFonts w:cstheme="minorHAnsi"/>
        </w:rPr>
        <w:fldChar w:fldCharType="end"/>
      </w:r>
      <w:r w:rsidR="0099307E" w:rsidRPr="009400CF">
        <w:rPr>
          <w:rFonts w:cstheme="minorHAnsi"/>
        </w:rPr>
        <w:t xml:space="preserve">. </w:t>
      </w:r>
      <w:r w:rsidR="008D10A3" w:rsidRPr="009400CF">
        <w:rPr>
          <w:rFonts w:cstheme="minorHAnsi"/>
        </w:rPr>
        <w:t xml:space="preserve">Although RP is more common in women </w:t>
      </w:r>
      <w:r w:rsidR="008D10A3" w:rsidRPr="009400CF">
        <w:rPr>
          <w:rFonts w:cstheme="minorHAnsi"/>
        </w:rPr>
        <w:fldChar w:fldCharType="begin" w:fldLock="1"/>
      </w:r>
      <w:r w:rsidR="004F2239">
        <w:rPr>
          <w:rFonts w:cstheme="minorHAnsi"/>
        </w:rPr>
        <w:instrText>ADDIN CSL_CITATION {"citationItems":[{"id":"ITEM-1","itemData":{"DOI":"10.1016/j.berh.2016.04.001","ISSN":"15321770","abstract":"© 2016 Raynaud's phenomenon (RP) is a major cause of pain and disability in patients with autoimmune connective tissue diseases (CTDs), particularly systemic sclerosis (SSc). The clinician must perform a comprehensive clinical assessment in patients with RP to differentiate between primary (idiopathic) and secondary RP, in particular (for rheumatologists), secondary to an autoimmune CTD, as both the prognosis and treatment may differ significantly. Key investigations are nailfold capillaroscopy and testing for autoantibodies (in particular, those associated with SSc). Patients with RP and either abnormal nailfold capillaroscopy or an SSc-specific antibody (and especially with both) have a high risk of transitioning to an autoimmune CTD. Both nailfold capillaroscopy and autoantibody specificity may help the clinician in predicting organ-based complications. The management of CTD-associated RP requires a multifaceted approach to treatment, including patient education and conservative (‘non-drug’) measures. Patients with CTD-associated RP often require pharmacological treatment, which in the first instance is usually a calcium channel blocker, although other agents can be used. There is an increasing tendency to use phosphodiesterase type 5 inhibitors early in the treatment of CTD-associated RP. Oral therapies are commonly associated with side effects (often due to systemic vasodilation) that may result in failure of dose escalation and/or permanent discontinuation. Intravenous prostanoid therapy and surgery (e.g., botulinum toxin injection and digital sympathectomy) can be considered in severe RP. Patients with CTD-associated RP can develop a number of ischaemic digital complications (primarily ulcers and critical ischaemia), which may be associated with significant tissue loss. Future research is required to increase the understanding of the pathogenesis and natural history of RP (to drive therapeutic advances), and to explore/develop drug therapies, including those that target the mechanisms mediating cold-induced vasoconstriction, and locally acting therapies free of systemic side effects.","author":[{"dropping-particle":"","family":"Hughes","given":"M.","non-dropping-particle":"","parse-names":false,"suffix":""},{"dropping-particle":"","family":"Herrick","given":"A.L.","non-dropping-particle":"","parse-names":false,"suffix":""}],"container-title":"Best Practice and Research: Clinical Rheumatology","id":"ITEM-1","issue":"1","issued":{"date-parts":[["2016"]]},"title":"Raynaud's phenomenon","type":"article-journal","volume":"30"},"uris":["http://www.mendeley.com/documents/?uuid=5cb5cf84-1cfa-3d76-aa12-ff2f45649d47"]}],"mendeley":{"formattedCitation":"(56)","plainTextFormattedCitation":"(56)","previouslyFormattedCitation":"(56)"},"properties":{"noteIndex":0},"schema":"https://github.com/citation-style-language/schema/raw/master/csl-citation.json"}</w:instrText>
      </w:r>
      <w:r w:rsidR="008D10A3" w:rsidRPr="009400CF">
        <w:rPr>
          <w:rFonts w:cstheme="minorHAnsi"/>
        </w:rPr>
        <w:fldChar w:fldCharType="separate"/>
      </w:r>
      <w:r w:rsidR="004F2239" w:rsidRPr="004F2239">
        <w:rPr>
          <w:rFonts w:cstheme="minorHAnsi"/>
          <w:noProof/>
        </w:rPr>
        <w:t>(56)</w:t>
      </w:r>
      <w:r w:rsidR="008D10A3" w:rsidRPr="009400CF">
        <w:rPr>
          <w:rFonts w:cstheme="minorHAnsi"/>
        </w:rPr>
        <w:fldChar w:fldCharType="end"/>
      </w:r>
      <w:r w:rsidR="008D10A3" w:rsidRPr="009400CF">
        <w:rPr>
          <w:rFonts w:cstheme="minorHAnsi"/>
        </w:rPr>
        <w:t>, m</w:t>
      </w:r>
      <w:r w:rsidR="00E11960" w:rsidRPr="009400CF">
        <w:rPr>
          <w:rFonts w:cstheme="minorHAnsi"/>
        </w:rPr>
        <w:t>en</w:t>
      </w:r>
      <w:r w:rsidR="0099307E" w:rsidRPr="009400CF">
        <w:rPr>
          <w:rFonts w:cstheme="minorHAnsi"/>
        </w:rPr>
        <w:t xml:space="preserve"> report a lower median daily frequency of attacks</w:t>
      </w:r>
      <w:r w:rsidR="00E11960" w:rsidRPr="009400CF">
        <w:rPr>
          <w:rFonts w:cstheme="minorHAnsi"/>
        </w:rPr>
        <w:t xml:space="preserve"> of </w:t>
      </w:r>
      <w:r w:rsidR="005030BB">
        <w:rPr>
          <w:rFonts w:cstheme="minorHAnsi"/>
        </w:rPr>
        <w:t>RP</w:t>
      </w:r>
      <w:r w:rsidR="0099307E" w:rsidRPr="009400CF">
        <w:rPr>
          <w:rFonts w:cstheme="minorHAnsi"/>
        </w:rPr>
        <w:t xml:space="preserve"> compared to women (0.82 vs. 1.93, respectively) </w:t>
      </w:r>
      <w:r w:rsidR="0099307E" w:rsidRPr="009400CF">
        <w:rPr>
          <w:rFonts w:cstheme="minorHAnsi"/>
        </w:rPr>
        <w:fldChar w:fldCharType="begin" w:fldLock="1"/>
      </w:r>
      <w:r w:rsidR="004F2239">
        <w:rPr>
          <w:rFonts w:cstheme="minorHAnsi"/>
        </w:rPr>
        <w:instrText>ADDIN CSL_CITATION {"citationItems":[{"id":"ITEM-1","itemData":{"DOI":"10.3899/jrheum.141437","ISSN":"0315-162X","author":[{"dropping-particle":"","family":"Pauling","given":"John D.","non-dropping-particle":"","parse-names":false,"suffix":""},{"dropping-particle":"","family":"Shipley","given":"Jacqueline A.","non-dropping-particle":"","parse-names":false,"suffix":""},{"dropping-particle":"","family":"Hart","given":"Darren J.","non-dropping-particle":"","parse-names":false,"suffix":""},{"dropping-particle":"","family":"McGrogan","given":"Anita","non-dropping-particle":"","parse-names":false,"suffix":""},{"dropping-particle":"","family":"McHugh","given":"Neil J.","non-dropping-particle":"","parse-names":false,"suffix":""}],"container-title":"The Journal of Rheumatology","id":"ITEM-1","issue":"7","issued":{"date-parts":[["2015","7"]]},"page":"1163-1168","title":"Use of Laser Speckle Contrast Imaging to Assess Digital Microvascular Function in Primary Raynaud Phenomenon and Systemic Sclerosis: A Comparison Using the Raynaud Condition Score Diary","type":"article-journal","volume":"42"},"uris":["http://www.mendeley.com/documents/?uuid=e9005c31-b191-3278-99d6-846bbf9aab36"]}],"mendeley":{"formattedCitation":"(57)","plainTextFormattedCitation":"(57)","previouslyFormattedCitation":"(57)"},"properties":{"noteIndex":0},"schema":"https://github.com/citation-style-language/schema/raw/master/csl-citation.json"}</w:instrText>
      </w:r>
      <w:r w:rsidR="0099307E" w:rsidRPr="009400CF">
        <w:rPr>
          <w:rFonts w:cstheme="minorHAnsi"/>
        </w:rPr>
        <w:fldChar w:fldCharType="separate"/>
      </w:r>
      <w:r w:rsidR="004F2239" w:rsidRPr="004F2239">
        <w:rPr>
          <w:rFonts w:cstheme="minorHAnsi"/>
          <w:noProof/>
        </w:rPr>
        <w:t>(57)</w:t>
      </w:r>
      <w:r w:rsidR="0099307E" w:rsidRPr="009400CF">
        <w:rPr>
          <w:rFonts w:cstheme="minorHAnsi"/>
        </w:rPr>
        <w:fldChar w:fldCharType="end"/>
      </w:r>
      <w:r w:rsidR="0099307E" w:rsidRPr="009400CF">
        <w:rPr>
          <w:rFonts w:cstheme="minorHAnsi"/>
        </w:rPr>
        <w:t xml:space="preserve">. </w:t>
      </w:r>
      <w:r w:rsidR="007E2712" w:rsidRPr="009400CF">
        <w:rPr>
          <w:rFonts w:cstheme="minorHAnsi"/>
        </w:rPr>
        <w:t>In a study which included 4,642 patients with complete information on their digital gangrene status, the odds ratio of females</w:t>
      </w:r>
      <w:r w:rsidR="005030BB">
        <w:rPr>
          <w:rFonts w:cstheme="minorHAnsi"/>
        </w:rPr>
        <w:t xml:space="preserve"> (compared to males)</w:t>
      </w:r>
      <w:r w:rsidR="007E2712" w:rsidRPr="009400CF">
        <w:rPr>
          <w:rFonts w:cstheme="minorHAnsi"/>
        </w:rPr>
        <w:t xml:space="preserve"> developing gangrene was 0.73 (95% CI </w:t>
      </w:r>
      <w:r w:rsidR="007E2712" w:rsidRPr="009400CF">
        <w:rPr>
          <w:rFonts w:cstheme="minorHAnsi"/>
        </w:rPr>
        <w:lastRenderedPageBreak/>
        <w:t xml:space="preserve">= 0.53-1.01, P=0.055) during the observation period between April 2008 and November 2014 </w:t>
      </w:r>
      <w:r w:rsidR="007E2712" w:rsidRPr="009400CF">
        <w:rPr>
          <w:rFonts w:cstheme="minorHAnsi"/>
        </w:rPr>
        <w:fldChar w:fldCharType="begin" w:fldLock="1"/>
      </w:r>
      <w:r w:rsidR="004F2239">
        <w:rPr>
          <w:rFonts w:cstheme="minorHAnsi"/>
        </w:rPr>
        <w:instrText>ADDIN CSL_CITATION {"citationItems":[{"id":"ITEM-1","itemData":{"DOI":"10.1136/annrheumdis-2016-209481","abstract":"Digital vasculopathy in systemic sclerosis (SSc) consists of a spectrum of Raynaud&amp;#039;s phenomenon (RP), digital ulcers (DUs), critical digital ischaemia and escalation to gangrene. The complications of severe digital vasculopathy often require hospital-based management with intravenous therapies and surgery.1–3 Although gangrene is not infrequent in the clinic, data on the prevalence and implications of gangrene in patients with SSc are scarce.3–7 The DU Outcomes (DUO) Registry is a European, prospective, multicentre, observational cohort of patients with SSc and past and/or current DUs at enrolment.8–10 The aims of the current study were (i) to describe the characteristics of an SSc–DU population according to the presence/history of gangrene and (ii) to identify the risk factors for the development of incident gangrene.All patients in the participating centres with SSc and a history or presence of DUs are eligible for inclusion in the DUO Registry, irrespective of their treatment regimen. At enrolment, data were collected on demographic and clinical variables. Patients were categorised into three groups according to their past history of gangrene …","author":[{"dropping-particle":"","family":"Allanore","given":"Yannick","non-dropping-particle":"","parse-names":false,"suffix":""},{"dropping-particle":"","family":"Denton","given":"Christopher P","non-dropping-particle":"","parse-names":false,"suffix":""},{"dropping-particle":"","family":"Krieg","given":"Thomas","non-dropping-particle":"","parse-names":false,"suffix":""},{"dropping-particle":"","family":"Cornelisse","given":"Peter","non-dropping-particle":"","parse-names":false,"suffix":""},{"dropping-particle":"","family":"Rosenberg","given":"Daniel","non-dropping-particle":"","parse-names":false,"suffix":""},{"dropping-particle":"","family":"Schwierin","given":"Barbara","non-dropping-particle":"","parse-names":false,"suffix":""},{"dropping-particle":"","family":"Matucci-Cerinic","given":"Marco","non-dropping-particle":"","parse-names":false,"suffix":""}],"container-title":"Annals of the Rheumatic Diseases","id":"ITEM-1","issue":"9","issued":{"date-parts":[["2016","9","1"]]},"page":"1736 LP  - 1740","title":"Clinical characteristics and predictors of gangrene in patients with systemic sclerosis and digital ulcers in the Digital Ulcer Outcome Registry: a prospective, observational cohort","type":"article-journal","volume":"75"},"uris":["http://www.mendeley.com/documents/?uuid=82c899be-e979-47d9-891a-3d0a7b67e2ac"]}],"mendeley":{"formattedCitation":"(58)","plainTextFormattedCitation":"(58)","previouslyFormattedCitation":"(58)"},"properties":{"noteIndex":0},"schema":"https://github.com/citation-style-language/schema/raw/master/csl-citation.json"}</w:instrText>
      </w:r>
      <w:r w:rsidR="007E2712" w:rsidRPr="009400CF">
        <w:rPr>
          <w:rFonts w:cstheme="minorHAnsi"/>
        </w:rPr>
        <w:fldChar w:fldCharType="separate"/>
      </w:r>
      <w:r w:rsidR="004F2239" w:rsidRPr="004F2239">
        <w:rPr>
          <w:rFonts w:cstheme="minorHAnsi"/>
          <w:noProof/>
        </w:rPr>
        <w:t>(58)</w:t>
      </w:r>
      <w:r w:rsidR="007E2712" w:rsidRPr="009400CF">
        <w:rPr>
          <w:rFonts w:cstheme="minorHAnsi"/>
        </w:rPr>
        <w:fldChar w:fldCharType="end"/>
      </w:r>
      <w:r w:rsidR="007E2712" w:rsidRPr="009400CF">
        <w:rPr>
          <w:rFonts w:cstheme="minorHAnsi"/>
        </w:rPr>
        <w:t>.</w:t>
      </w:r>
    </w:p>
    <w:p w14:paraId="2F8791DD" w14:textId="77777777" w:rsidR="001D0810" w:rsidRPr="009400CF" w:rsidRDefault="001D0810" w:rsidP="001D0810">
      <w:pPr>
        <w:spacing w:line="360" w:lineRule="auto"/>
        <w:jc w:val="both"/>
        <w:rPr>
          <w:rFonts w:cstheme="minorHAnsi"/>
        </w:rPr>
      </w:pPr>
    </w:p>
    <w:p w14:paraId="7EF38F17" w14:textId="1A5D3914" w:rsidR="00850D06" w:rsidRPr="009400CF" w:rsidRDefault="00C509F7" w:rsidP="001D0810">
      <w:pPr>
        <w:spacing w:line="360" w:lineRule="auto"/>
        <w:jc w:val="both"/>
        <w:rPr>
          <w:rFonts w:cstheme="minorHAnsi"/>
        </w:rPr>
      </w:pPr>
      <w:r>
        <w:rPr>
          <w:rFonts w:cstheme="minorHAnsi"/>
        </w:rPr>
        <w:t xml:space="preserve">7.2.3. </w:t>
      </w:r>
      <w:r w:rsidR="00850D06" w:rsidRPr="009400CF">
        <w:rPr>
          <w:rFonts w:cstheme="minorHAnsi"/>
        </w:rPr>
        <w:t>Cardiac</w:t>
      </w:r>
    </w:p>
    <w:p w14:paraId="60C57451" w14:textId="544F3256" w:rsidR="001D0810" w:rsidRPr="009400CF" w:rsidRDefault="00850D06" w:rsidP="001D0810">
      <w:pPr>
        <w:spacing w:line="360" w:lineRule="auto"/>
        <w:jc w:val="both"/>
        <w:rPr>
          <w:rFonts w:cstheme="minorHAnsi"/>
        </w:rPr>
      </w:pPr>
      <w:r w:rsidRPr="009400CF">
        <w:rPr>
          <w:rFonts w:cstheme="minorHAnsi"/>
        </w:rPr>
        <w:t xml:space="preserve">There is an emerging evidence </w:t>
      </w:r>
      <w:r w:rsidR="00812CA4">
        <w:rPr>
          <w:rFonts w:cstheme="minorHAnsi"/>
        </w:rPr>
        <w:t>to suggest</w:t>
      </w:r>
      <w:r w:rsidR="00812CA4" w:rsidRPr="009400CF">
        <w:rPr>
          <w:rFonts w:cstheme="minorHAnsi"/>
        </w:rPr>
        <w:t xml:space="preserve"> </w:t>
      </w:r>
      <w:r w:rsidRPr="009400CF">
        <w:rPr>
          <w:rFonts w:cstheme="minorHAnsi"/>
        </w:rPr>
        <w:t>that men may have a greater risk of scleroderma heart disease/cardiomyopathy</w:t>
      </w:r>
      <w:r w:rsidR="008D10A3" w:rsidRPr="009400CF">
        <w:rPr>
          <w:rFonts w:cstheme="minorHAnsi"/>
        </w:rPr>
        <w:t xml:space="preserve"> </w:t>
      </w:r>
      <w:r w:rsidR="008D10A3" w:rsidRPr="009400CF">
        <w:rPr>
          <w:rFonts w:cstheme="minorHAnsi"/>
        </w:rPr>
        <w:fldChar w:fldCharType="begin" w:fldLock="1"/>
      </w:r>
      <w:r w:rsidR="004F2239">
        <w:rPr>
          <w:rFonts w:cstheme="minorHAnsi"/>
        </w:rPr>
        <w:instrText>ADDIN CSL_CITATION {"citationItems":[{"id":"ITEM-1","itemData":{"DOI":"10.1136/ard.2008.103382","abstract":"Objectives: To measure the prevalence of, and factors associated with, left ventricular (LV) dysfunction in systemic sclerosis (SSc).Methods: The EUSTAR database was first searched. A case-control study of a patient subset was then performed to further identify independent factors associated with LV dysfunction by simple and multiple regression.Results: Of 7073 patients, 383 (5.4%) had an LV ejection fraction (EF) of &amp;amp;lt;55%. By multiple regression analysis, age, sex, diffuse cutaneous disease, disease duration, digital ulcerations, renal and muscle involvement, disease activity score, pulmonary fibrosis and pulmonary arterial hypertension were associated with LV dysfunction. In the second phase, 129 patients with SSc with LVEF &amp;amp;lt;55% were compared with 256 patients with SSc with normal LVEF. Male sex (OR 3.48; 95% CI 1.74 to 6.98), age (OR 1.03; 95% CI 1.01 to 1.06), digital ulcerations (OR 1.91; 95% CI 1.05 to 3.50), myositis (OR 2.88; 95% CI 1.15 to 7.19) and use of calcium channel blockers (OR 0.41; 95% CI 0.22 to 0.74) were independent factors associated with LV dysfunction.Conclusion: The prevalence of LV dysfunction in SSc is 5.4%. Age, male gender, digital ulcerations, myositis and lung involvement are independently associated with an increased prevalence of LV dysfunction. Conversely, the use of calcium channel blockers may be protective.","author":[{"dropping-particle":"","family":"Allanore","given":"Y","non-dropping-particle":"","parse-names":false,"suffix":""},{"dropping-particle":"","family":"Meune","given":"C","non-dropping-particle":"","parse-names":false,"suffix":""},{"dropping-particle":"","family":"Vonk","given":"M C","non-dropping-particle":"","parse-names":false,"suffix":""},{"dropping-particle":"","family":"Airo","given":"P","non-dropping-particle":"","parse-names":false,"suffix":""},{"dropping-particle":"","family":"Hachulla","given":"E","non-dropping-particle":"","parse-names":false,"suffix":""},{"dropping-particle":"","family":"Caramaschi","given":"P","non-dropping-particle":"","parse-names":false,"suffix":""},{"dropping-particle":"","family":"Riemekasten","given":"G","non-dropping-particle":"","parse-names":false,"suffix":""},{"dropping-particle":"","family":"Cozzi","given":"F","non-dropping-particle":"","parse-names":false,"suffix":""},{"dropping-particle":"","family":"Beretta","given":"L","non-dropping-particle":"","parse-names":false,"suffix":""},{"dropping-particle":"","family":"Derk","given":"C T","non-dropping-particle":"","parse-names":false,"suffix":""},{"dropping-particle":"","family":"Komócsi","given":"A","non-dropping-particle":"","parse-names":false,"suffix":""},{"dropping-particle":"","family":"Farge","given":"D","non-dropping-particle":"","parse-names":false,"suffix":""},{"dropping-particle":"","family":"Balbir","given":"A","non-dropping-particle":"","parse-names":false,"suffix":""},{"dropping-particle":"","family":"Riccieri","given":"V","non-dropping-particle":"","parse-names":false,"suffix":""},{"dropping-particle":"","family":"Distler","given":"O","non-dropping-particle":"","parse-names":false,"suffix":""},{"dropping-particle":"","family":"Chialà","given":"A","non-dropping-particle":"","parse-names":false,"suffix":""},{"dropping-particle":"Del","family":"Papa","given":"N","non-dropping-particle":"","parse-names":false,"suffix":""},{"dropping-particle":"","family":"Simic","given":"K Pasalic","non-dropping-particle":"","parse-names":false,"suffix":""},{"dropping-particle":"","family":"Ghio","given":"M","non-dropping-particle":"","parse-names":false,"suffix":""},{"dropping-particle":"","family":"Stamenkovic","given":"B","non-dropping-particle":"","parse-names":false,"suffix":""},{"dropping-particle":"","family":"Rednic","given":"S","non-dropping-particle":"","parse-names":false,"suffix":""},{"dropping-particle":"","family":"Host","given":"N","non-dropping-particle":"","parse-names":false,"suffix":""},{"dropping-particle":"","family":"Pellerito","given":"R","non-dropping-particle":"","parse-names":false,"suffix":""},{"dropping-particle":"","family":"Zegers","given":"E","non-dropping-particle":"","parse-names":false,"suffix":""},{"dropping-particle":"","family":"Kahan","given":"A","non-dropping-particle":"","parse-names":false,"suffix":""},{"dropping-particle":"","family":"Walker","given":"U A","non-dropping-particle":"","parse-names":false,"suffix":""},{"dropping-particle":"","family":"Matucci-Cerinic","given":"M","non-dropping-particle":"","parse-names":false,"suffix":""}],"container-title":"Annals of the Rheumatic Diseases","id":"ITEM-1","issue":"01","issued":{"date-parts":[["2010","1","1"]]},"page":"218 LP  - 221","title":"Prevalence and factors associated with left ventricular dysfunction in the EULAR Scleroderma Trial and Research group (EUSTAR) database of patients with systemic sclerosis","type":"article-journal","volume":"69"},"uris":["http://www.mendeley.com/documents/?uuid=c10660a3-86b6-49d3-8799-939272c25033"]},{"id":"ITEM-2","itemData":{"DOI":"10.1136/annrheumdis-2014-206386","ISSN":"1468-2060","PMID":"25342760","abstract":"OBJECTIVES In agreement with other autoimmune diseases, systemic sclerosis (SSc) is associated with a strong sex bias. However, unlike lupus, the effects of sex on disease phenotype and prognosis are poorly known. Therefore, we aimed to determine sex effects on outcomes. METHOD We performed a prospective observational study using the latest 2013 data extract from the EULAR scleroderma trials and research (EUSTAR) cohort. We looked at (i) sex influence on disease characteristics at baseline and (ii) then focused on patients with at least 2 years of follow-up to estimate the effects of sex on disease progression and survival. RESULTS 9182 patients with SSc were available (1321 men) for the baseline analyses. In multivariate analysis, male sex was independently associated with a higher risk of diffuse cutaneous subtype (OR: 1.68, (1.45 to 1.94); p&lt;0.001), a higher frequency of digital ulcers (OR: 1.28 (1.11 to 1.47); p&lt;0.001) and pulmonary hypertension (OR: 3.01 (1.47 to 6.20); p&lt;0.003). In the longitudinal analysis (n=4499), after a mean follow-up of 4.9 (±2.7) years, male sex was predictive of new onset of pulmonary hypertension (HR: 2.66 (1.32 to 5.36); p=0.006) and heart failure (HR: 2.22 (1.06 to 4.63); p=0.035). 908 deaths were recorded, male sex predicted deaths of all origins (HR: 1.48 (1.19 to 1.84); p&lt;0.001), but did not significantly account for SSc-related deaths. CONCLUSIONS Although more common in women, SSc appears as strikingly more severe in men. Our results obtained through the largest worldwide database demonstrate a higher risk of severe cardiovascular involvement in men. These results raise the point of including sex in the management and the decision-making process.","author":[{"dropping-particle":"","family":"Elhai","given":"Muriel","non-dropping-particle":"","parse-names":false,"suffix":""},{"dropping-particle":"","family":"Avouac","given":"Jérôme","non-dropping-particle":"","parse-names":false,"suffix":""},{"dropping-particle":"","family":"Walker","given":"Ulrich A","non-dropping-particle":"","parse-names":false,"suffix":""},{"dropping-particle":"","family":"Matucci-Cerinic","given":"Marco","non-dropping-particle":"","parse-names":false,"suffix":""},{"dropping-particle":"","family":"Riemekasten","given":"Gabriela","non-dropping-particle":"","parse-names":false,"suffix":""},{"dropping-particle":"","family":"Airò","given":"Paolo","non-dropping-particle":"","parse-names":false,"suffix":""},{"dropping-particle":"","family":"Hachulla","given":"Eric","non-dropping-particle":"","parse-names":false,"suffix":""},{"dropping-particle":"","family":"Valentini","given":"Gabriele","non-dropping-particle":"","parse-names":false,"suffix":""},{"dropping-particle":"","family":"Carreira","given":"Patricia E","non-dropping-particle":"","parse-names":false,"suffix":""},{"dropping-particle":"","family":"Cozzi","given":"Franco","non-dropping-particle":"","parse-names":false,"suffix":""},{"dropping-particle":"","family":"Balbir Gurman","given":"Alexandra","non-dropping-particle":"","parse-names":false,"suffix":""},{"dropping-particle":"","family":"Braun-Moscovici","given":"Yolanda","non-dropping-particle":"","parse-names":false,"suffix":""},{"dropping-particle":"","family":"Damjanov","given":"Nemanja","non-dropping-particle":"","parse-names":false,"suffix":""},{"dropping-particle":"","family":"Ananieva","given":"Lidia P","non-dropping-particle":"","parse-names":false,"suffix":""},{"dropping-particle":"","family":"Scorza","given":"Raffaella","non-dropping-particle":"","parse-names":false,"suffix":""},{"dropping-particle":"","family":"Jimenez","given":"Sergio","non-dropping-particle":"","parse-names":false,"suffix":""},{"dropping-particle":"","family":"Busquets","given":"Joanna","non-dropping-particle":"","parse-names":false,"suffix":""},{"dropping-particle":"","family":"Li","given":"Mengtao","non-dropping-particle":"","parse-names":false,"suffix":""},{"dropping-particle":"","family":"Müller-Ladner","given":"Ulf","non-dropping-particle":"","parse-names":false,"suffix":""},{"dropping-particle":"","family":"Kahan","given":"André","non-dropping-particle":"","parse-names":false,"suffix":""},{"dropping-particle":"","family":"Distler","given":"Oliver","non-dropping-particle":"","parse-names":false,"suffix":""},{"dropping-particle":"","family":"Allanore","given":"Yannick","non-dropping-particle":"","parse-names":false,"suffix":""},{"dropping-particle":"","family":"EUSTAR co-authors","given":"","non-dropping-particle":"","parse-names":false,"suffix":""}],"container-title":"Annals of the rheumatic diseases","id":"ITEM-2","issue":"1","issued":{"date-parts":[["2016","1"]]},"page":"163-9","title":"A gender gap in primary and secondary heart dysfunctions in systemic sclerosis: a EUSTAR prospective study.","type":"article-journal","volume":"75"},"uris":["http://www.mendeley.com/documents/?uuid=e38dabce-ce11-3ea2-8b7b-e22a96eae6ba"]},{"id":"ITEM-3","itemData":{"DOI":"10.5301/jsrd.5000209","ISSN":"2397-1983","abstract":"IntroductionThere is a strong female preponderance reported in many connective tissue diseases and in almost all systemic sclerosis (SSc) case series.MethodsWe compared gender differences in SSc patients in a large single-center cohort, including demographic features, disease subtype, environmental exposures, disease-specific serum autoantibodies, organ system involvement (frequency and severity) and survival. Adjustment for cutaneous subset (diffuse cutaneous [dc] and limited cutaneous [lc]) was performed.ResultsWe identified key characteristics which distinguished female from male SSc patients. Females were more frequently younger at disease onset with a longer disease duration at the time of their first visit. Females more often had lcSSc and, if an overlap syndrome was present, it was most often systemic lupus erythematosus. In contrast, males more frequently had dcSSc and overlap with myositis. Females more frequently had peripheral vascular involvement but in males it was more often severe. Males were more often cigarette smokers and more frequently had environmental exposures. Males more frequently had interstitial lung disease (ILD or pulmonary fibrosis) which was more severe. Females had a significantly increased frequency of anti-centromere antibody and males anti-topoisomerase I and anti-U3RNP antibody. Males had significantly reduced survival (73% at 5 years and 45% at 10 years after onset of SSc). The most frequent causes of death were ILD in males and pulmonary hypertension in females.ConclusionsGender differences may be important clues to understanding the natural history and pathogenesis of SSc.","author":[{"dropping-particle":"","family":"Peoples","given":"Christine","non-dropping-particle":"","parse-names":false,"suffix":""},{"dropping-particle":"","family":"Medsger","given":"Thomas A","non-dropping-particle":"","parse-names":false,"suffix":""},{"dropping-particle":"","family":"Lucas","given":"Mary","non-dropping-particle":"","parse-names":false,"suffix":""},{"dropping-particle":"","family":"Rosario","given":"Bedda L","non-dropping-particle":"","parse-names":false,"suffix":""},{"dropping-particle":"","family":"Feghali-Bostwick","given":"Carol A","non-dropping-particle":"","parse-names":false,"suffix":""}],"container-title":"Journal of Scleroderma and Related Disorders","id":"ITEM-3","issue":"2","issued":{"date-parts":[["2016","5","1"]]},"note":"doi: 10.5301/jsrd.5000209","page":"204-212","publisher":"SAGE Publications","title":"Gender differences in systemic sclerosis: relationship to clinical features, serologic status and outcomes","type":"article-journal","volume":"1"},"uris":["http://www.mendeley.com/documents/?uuid=816e12a0-de76-4dbf-92df-a60738b0f6d8"]},{"id":"ITEM-4","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4","issue":"4","issued":{"date-parts":[["0"]]},"page":"89-97","title":"Clinical and epidemiological differences between men and women with systemic sclerosis: a study in a Spanish systemic sclerosis cohort and literature review.","type":"article-journal","volume":"35 Suppl 106"},"uris":["http://www.mendeley.com/documents/?uuid=791acad2-81b7-3361-beae-826e493f51dd"]},{"id":"ITEM-5","itemData":{"DOI":"https://doi.org/10.1016/j.autrev.2018.03.015","ISSN":"1568-9972","abstract":"Background and objectives Recently published population-based cohort studies have shown a high prevalence of cardiovascular disease in Systemic Sclerosis (SSc) patients. The aim of this study is to compare three different methods to measure cardiovascular risk in patients with scleroderma. Methods Forty-three SSc patients were included. A prospective study was performed for evaluation of cardiovascular risk and subclinical atheromatosis using 3 non-invasive methods: cardiovascular risk tables, carotid Doppler ultrasonography and quantification of coronary calcium by computerized tomography (CT). Results The cardiovascular risk charts for the Spanish population did not identify patients at high cardiovascular risk. Framingham-REGICOR identified 13 intermediate-risk patients. Twenty-two patients (51.2%) had plaques on carotid ultrasonography. We performed a ROC curve to identify the best cutoff point for the quantification of coronary artery calcium (CACscore), the value of CACscore &gt; 28 AU (Agatston Units) had the highest sensitivity (73%) and specificity (81%) for the diagnosis of subclinical atheromatosis. In the multiple regression study, age and decreased HDL cholesterol levels were identified as independent factors for subclinical atherosclerotic disease. No disease-related factors were associated with increased subclinical arteriosclerosis. Conclusion Carotid ultrasound and CACscore are useful for identifying subclinical atheromatosis in patients with SSc and are superior compared to risk charts used for general population. HDL cholesterol and age were independent factors for the presence of subclinical atherosclerotic disease. A carotid ultrasound or CT should be performed for early detection of subclinical atheromatosis if these factors are present.","author":[{"dropping-particle":"","family":"Sanz Pérez","given":"I","non-dropping-particle":"","parse-names":false,"suffix":""},{"dropping-particle":"","family":"Martínez Valle","given":"F","non-dropping-particle":"","parse-names":false,"suffix":""},{"dropping-particle":"","family":"Guillén-del-Castillo","given":"A","non-dropping-particle":"","parse-names":false,"suffix":""},{"dropping-particle":"","family":"Roque Pérez","given":"A","non-dropping-particle":"","parse-names":false,"suffix":""},{"dropping-particle":"","family":"Cuéllar Calàbria","given":"H","non-dropping-particle":"","parse-names":false,"suffix":""},{"dropping-particle":"","family":"Pizzi","given":"M N","non-dropping-particle":"","parse-names":false,"suffix":""},{"dropping-particle":"","family":"Fernández Codina","given":"A","non-dropping-particle":"","parse-names":false,"suffix":""},{"dropping-particle":"","family":"Callejas-Moraga","given":"E","non-dropping-particle":"","parse-names":false,"suffix":""},{"dropping-particle":"","family":"Orozco Gálvez","given":"O","non-dropping-particle":"","parse-names":false,"suffix":""},{"dropping-particle":"","family":"Fonollosa Pla","given":"V","non-dropping-particle":"","parse-names":false,"suffix":""},{"dropping-particle":"","family":"Simeón Aznar","given":"C P","non-dropping-particle":"","parse-names":false,"suffix":""}],"container-title":"Autoimmunity Reviews","id":"ITEM-5","issue":"9","issued":{"date-parts":[["2018"]]},"page":"900-905","title":"Subclinical cardiovascular disease and Systemic Sclerosis: A comparison between risk charts, quantification of coronary calcium and carotid ultrasonography","type":"article-journal","volume":"17"},"uris":["http://www.mendeley.com/documents/?uuid=9358063d-f43b-4a47-97ef-4e98a338b28a"]},{"id":"ITEM-6","itemData":{"DOI":"https://doi.org/10.1016/j.autrev.2018.09.002","ISSN":"1568-9972","abstract":"Background and aims We aimed to assess the relationship between nailfold videocapillaroscopy (NVC) abnormalities and coronary flow reserve (CFR), a marker of coronary microvascular dysfunction (CMD) in patients with systemic sclerosis (SSc). Methods We studied 39 SSc patients (33 females, mean ± SD age 54 ± 12 years, median disease duration 11 years, range 6–22) and 22 controls (matched for age and sex) without any evidence of cardiovascular disease. Clinical assessment was performed by modified Rodnan skin score (mRss) and EUSTAR score. Coronary flow velocities in the left anterior descending coronary artery were measured by transthoracic echocardiography. Average peak flow velocities, CFR and microvascular resistance at baseline (BMR) and in hyperaemic (HMR) condition were assessed. CFR ≤2.5 was considered marker of CMD. Six NVC-abnormalities were evaluated by a semi quantitative scoring system: enlarged and giant capillaries (diameter &gt; 20 μm and &gt;50 μm, respectively), hemorrhages, disarray, capillary ramifications and loss of capillaries (avascular score). Statistic was performed using SPSS. Results CFR was lower in SSc patients than in controls (2.6 ± 0.5 vs 3.3 ± 0.5). CMD was detected in 24 patients (61.5%) vs 0 controls (p &lt; .0001). CFR was inversely correlated with NVC-avascular score (rho =‐0.750, p &lt; .0001). Avascular and capillary ramifications scores (p = .001 and p = .03, respectively), mRss (p = .003) and EUSTAR score (p = .01) were higher in patients with CMD than in those without. At multivariable analysis, avascular score was independently associated with CMD (p = .01). HMR was directly correlated with avascular score (rho = 0.416, p = .008). Conclusions In our SSc patients NVC-avascular score was associated with CMD which seems to be the result of a structural microvascular remodeling.","author":[{"dropping-particle":"","family":"Zanatta","given":"Elisabetta","non-dropping-particle":"","parse-names":false,"suffix":""},{"dropping-particle":"","family":"Famoso","given":"Giulia","non-dropping-particle":"","parse-names":false,"suffix":""},{"dropping-particle":"","family":"Boscain","given":"Francesca","non-dropping-particle":"","parse-names":false,"suffix":""},{"dropping-particle":"","family":"Montisci","given":"Roberta","non-dropping-particle":"","parse-names":false,"suffix":""},{"dropping-particle":"","family":"Pigatto","given":"Erika","non-dropping-particle":"","parse-names":false,"suffix":""},{"dropping-particle":"","family":"Polito","given":"Pamela","non-dropping-particle":"","parse-names":false,"suffix":""},{"dropping-particle":"","family":"Schiavon","given":"Franco","non-dropping-particle":"","parse-names":false,"suffix":""},{"dropping-particle":"","family":"Iliceto","given":"Sabino","non-dropping-particle":"","parse-names":false,"suffix":""},{"dropping-particle":"","family":"Cozzi","given":"Franco","non-dropping-particle":"","parse-names":false,"suffix":""},{"dropping-particle":"","family":"Doria","given":"Andrea","non-dropping-particle":"","parse-names":false,"suffix":""},{"dropping-particle":"","family":"Tona","given":"Francesco","non-dropping-particle":"","parse-names":false,"suffix":""}],"container-title":"Autoimmunity Reviews","id":"ITEM-6","issue":"2","issued":{"date-parts":[["2019"]]},"page":"177-183","title":"Nailfold avascular score and coronary microvascular dysfunction in systemic sclerosis: A newsworthy association","type":"article-journal","volume":"18"},"uris":["http://www.mendeley.com/documents/?uuid=11f1f119-4e28-4124-8f3b-84ca39f21972"]}],"mendeley":{"formattedCitation":"(41,45,59–62)","plainTextFormattedCitation":"(41,45,59–62)","previouslyFormattedCitation":"(41,45,59–61)"},"properties":{"noteIndex":0},"schema":"https://github.com/citation-style-language/schema/raw/master/csl-citation.json"}</w:instrText>
      </w:r>
      <w:r w:rsidR="008D10A3" w:rsidRPr="009400CF">
        <w:rPr>
          <w:rFonts w:cstheme="minorHAnsi"/>
        </w:rPr>
        <w:fldChar w:fldCharType="separate"/>
      </w:r>
      <w:r w:rsidR="004F2239" w:rsidRPr="004F2239">
        <w:rPr>
          <w:rFonts w:cstheme="minorHAnsi"/>
          <w:noProof/>
        </w:rPr>
        <w:t>(41,45,59–62)</w:t>
      </w:r>
      <w:r w:rsidR="008D10A3" w:rsidRPr="009400CF">
        <w:rPr>
          <w:rFonts w:cstheme="minorHAnsi"/>
        </w:rPr>
        <w:fldChar w:fldCharType="end"/>
      </w:r>
      <w:r w:rsidR="008D10A3" w:rsidRPr="009400CF">
        <w:rPr>
          <w:rFonts w:cstheme="minorHAnsi"/>
        </w:rPr>
        <w:t>.</w:t>
      </w:r>
      <w:r w:rsidRPr="009400CF">
        <w:rPr>
          <w:rFonts w:cstheme="minorHAnsi"/>
        </w:rPr>
        <w:t xml:space="preserve"> </w:t>
      </w:r>
      <w:r w:rsidR="00804F84" w:rsidRPr="009400CF">
        <w:rPr>
          <w:rFonts w:cstheme="minorHAnsi"/>
        </w:rPr>
        <w:t>For example, i</w:t>
      </w:r>
      <w:r w:rsidR="008D10A3" w:rsidRPr="009400CF">
        <w:rPr>
          <w:rFonts w:cstheme="minorHAnsi"/>
        </w:rPr>
        <w:t xml:space="preserve">n a </w:t>
      </w:r>
      <w:r w:rsidR="00804F84" w:rsidRPr="009400CF">
        <w:rPr>
          <w:rFonts w:cstheme="minorHAnsi"/>
        </w:rPr>
        <w:t>p</w:t>
      </w:r>
      <w:r w:rsidR="008D10A3" w:rsidRPr="009400CF">
        <w:rPr>
          <w:rFonts w:cstheme="minorHAnsi"/>
        </w:rPr>
        <w:t>rospective</w:t>
      </w:r>
      <w:r w:rsidR="00804F84" w:rsidRPr="009400CF">
        <w:rPr>
          <w:rFonts w:cstheme="minorHAnsi"/>
        </w:rPr>
        <w:t xml:space="preserve"> observational</w:t>
      </w:r>
      <w:r w:rsidR="008D10A3" w:rsidRPr="009400CF">
        <w:rPr>
          <w:rFonts w:cstheme="minorHAnsi"/>
        </w:rPr>
        <w:t xml:space="preserve"> study</w:t>
      </w:r>
      <w:r w:rsidR="00804F84" w:rsidRPr="009400CF">
        <w:rPr>
          <w:rFonts w:cstheme="minorHAnsi"/>
        </w:rPr>
        <w:t xml:space="preserve"> which included 9,182 patients with at least two years follow-up data, extracted from the EUSTAR database, male sex was independently associated with heart failure (odds ratio of 2.22) </w:t>
      </w:r>
      <w:r w:rsidR="00804F84" w:rsidRPr="009400CF">
        <w:rPr>
          <w:rFonts w:cstheme="minorHAnsi"/>
        </w:rPr>
        <w:fldChar w:fldCharType="begin" w:fldLock="1"/>
      </w:r>
      <w:r w:rsidR="004F2239">
        <w:rPr>
          <w:rFonts w:cstheme="minorHAnsi"/>
        </w:rPr>
        <w:instrText>ADDIN CSL_CITATION {"citationItems":[{"id":"ITEM-1","itemData":{"DOI":"10.1136/annrheumdis-2014-206386","ISSN":"1468-2060","PMID":"25342760","abstract":"OBJECTIVES In agreement with other autoimmune diseases, systemic sclerosis (SSc) is associated with a strong sex bias. However, unlike lupus, the effects of sex on disease phenotype and prognosis are poorly known. Therefore, we aimed to determine sex effects on outcomes. METHOD We performed a prospective observational study using the latest 2013 data extract from the EULAR scleroderma trials and research (EUSTAR) cohort. We looked at (i) sex influence on disease characteristics at baseline and (ii) then focused on patients with at least 2 years of follow-up to estimate the effects of sex on disease progression and survival. RESULTS 9182 patients with SSc were available (1321 men) for the baseline analyses. In multivariate analysis, male sex was independently associated with a higher risk of diffuse cutaneous subtype (OR: 1.68, (1.45 to 1.94); p&lt;0.001), a higher frequency of digital ulcers (OR: 1.28 (1.11 to 1.47); p&lt;0.001) and pulmonary hypertension (OR: 3.01 (1.47 to 6.20); p&lt;0.003). In the longitudinal analysis (n=4499), after a mean follow-up of 4.9 (±2.7) years, male sex was predictive of new onset of pulmonary hypertension (HR: 2.66 (1.32 to 5.36); p=0.006) and heart failure (HR: 2.22 (1.06 to 4.63); p=0.035). 908 deaths were recorded, male sex predicted deaths of all origins (HR: 1.48 (1.19 to 1.84); p&lt;0.001), but did not significantly account for SSc-related deaths. CONCLUSIONS Although more common in women, SSc appears as strikingly more severe in men. Our results obtained through the largest worldwide database demonstrate a higher risk of severe cardiovascular involvement in men. These results raise the point of including sex in the management and the decision-making process.","author":[{"dropping-particle":"","family":"Elhai","given":"Muriel","non-dropping-particle":"","parse-names":false,"suffix":""},{"dropping-particle":"","family":"Avouac","given":"Jérôme","non-dropping-particle":"","parse-names":false,"suffix":""},{"dropping-particle":"","family":"Walker","given":"Ulrich A","non-dropping-particle":"","parse-names":false,"suffix":""},{"dropping-particle":"","family":"Matucci-Cerinic","given":"Marco","non-dropping-particle":"","parse-names":false,"suffix":""},{"dropping-particle":"","family":"Riemekasten","given":"Gabriela","non-dropping-particle":"","parse-names":false,"suffix":""},{"dropping-particle":"","family":"Airò","given":"Paolo","non-dropping-particle":"","parse-names":false,"suffix":""},{"dropping-particle":"","family":"Hachulla","given":"Eric","non-dropping-particle":"","parse-names":false,"suffix":""},{"dropping-particle":"","family":"Valentini","given":"Gabriele","non-dropping-particle":"","parse-names":false,"suffix":""},{"dropping-particle":"","family":"Carreira","given":"Patricia E","non-dropping-particle":"","parse-names":false,"suffix":""},{"dropping-particle":"","family":"Cozzi","given":"Franco","non-dropping-particle":"","parse-names":false,"suffix":""},{"dropping-particle":"","family":"Balbir Gurman","given":"Alexandra","non-dropping-particle":"","parse-names":false,"suffix":""},{"dropping-particle":"","family":"Braun-Moscovici","given":"Yolanda","non-dropping-particle":"","parse-names":false,"suffix":""},{"dropping-particle":"","family":"Damjanov","given":"Nemanja","non-dropping-particle":"","parse-names":false,"suffix":""},{"dropping-particle":"","family":"Ananieva","given":"Lidia P","non-dropping-particle":"","parse-names":false,"suffix":""},{"dropping-particle":"","family":"Scorza","given":"Raffaella","non-dropping-particle":"","parse-names":false,"suffix":""},{"dropping-particle":"","family":"Jimenez","given":"Sergio","non-dropping-particle":"","parse-names":false,"suffix":""},{"dropping-particle":"","family":"Busquets","given":"Joanna","non-dropping-particle":"","parse-names":false,"suffix":""},{"dropping-particle":"","family":"Li","given":"Mengtao","non-dropping-particle":"","parse-names":false,"suffix":""},{"dropping-particle":"","family":"Müller-Ladner","given":"Ulf","non-dropping-particle":"","parse-names":false,"suffix":""},{"dropping-particle":"","family":"Kahan","given":"André","non-dropping-particle":"","parse-names":false,"suffix":""},{"dropping-particle":"","family":"Distler","given":"Oliver","non-dropping-particle":"","parse-names":false,"suffix":""},{"dropping-particle":"","family":"Allanore","given":"Yannick","non-dropping-particle":"","parse-names":false,"suffix":""},{"dropping-particle":"","family":"EUSTAR co-authors","given":"","non-dropping-particle":"","parse-names":false,"suffix":""}],"container-title":"Annals of the rheumatic diseases","id":"ITEM-1","issue":"1","issued":{"date-parts":[["2016","1"]]},"page":"163-9","title":"A gender gap in primary and secondary heart dysfunctions in systemic sclerosis: a EUSTAR prospective study.","type":"article-journal","volume":"75"},"uris":["http://www.mendeley.com/documents/?uuid=e38dabce-ce11-3ea2-8b7b-e22a96eae6ba"]}],"mendeley":{"formattedCitation":"(60)","plainTextFormattedCitation":"(60)","previouslyFormattedCitation":"(60)"},"properties":{"noteIndex":0},"schema":"https://github.com/citation-style-language/schema/raw/master/csl-citation.json"}</w:instrText>
      </w:r>
      <w:r w:rsidR="00804F84" w:rsidRPr="009400CF">
        <w:rPr>
          <w:rFonts w:cstheme="minorHAnsi"/>
        </w:rPr>
        <w:fldChar w:fldCharType="separate"/>
      </w:r>
      <w:r w:rsidR="004F2239" w:rsidRPr="004F2239">
        <w:rPr>
          <w:rFonts w:cstheme="minorHAnsi"/>
          <w:noProof/>
        </w:rPr>
        <w:t>(60)</w:t>
      </w:r>
      <w:r w:rsidR="00804F84" w:rsidRPr="009400CF">
        <w:rPr>
          <w:rFonts w:cstheme="minorHAnsi"/>
        </w:rPr>
        <w:fldChar w:fldCharType="end"/>
      </w:r>
      <w:r w:rsidR="00804F84" w:rsidRPr="009400CF">
        <w:rPr>
          <w:rFonts w:cstheme="minorHAnsi"/>
        </w:rPr>
        <w:t xml:space="preserve">. </w:t>
      </w:r>
      <w:r w:rsidR="003639F6" w:rsidRPr="009400CF">
        <w:rPr>
          <w:rFonts w:cstheme="minorHAnsi"/>
        </w:rPr>
        <w:t xml:space="preserve">Furthermore, in another case-control study of patients (n=7,073) from the EUSTAR database, multiple regression revealed that male sex was independently associated (odds ratio of 3.48) with left ventricular dysfunction </w:t>
      </w:r>
      <w:r w:rsidR="003639F6" w:rsidRPr="009400CF">
        <w:rPr>
          <w:rFonts w:cstheme="minorHAnsi"/>
        </w:rPr>
        <w:fldChar w:fldCharType="begin" w:fldLock="1"/>
      </w:r>
      <w:r w:rsidR="004F2239">
        <w:rPr>
          <w:rFonts w:cstheme="minorHAnsi"/>
        </w:rPr>
        <w:instrText>ADDIN CSL_CITATION {"citationItems":[{"id":"ITEM-1","itemData":{"DOI":"10.1136/ard.2008.103382","abstract":"Objectives: To measure the prevalence of, and factors associated with, left ventricular (LV) dysfunction in systemic sclerosis (SSc).Methods: The EUSTAR database was first searched. A case-control study of a patient subset was then performed to further identify independent factors associated with LV dysfunction by simple and multiple regression.Results: Of 7073 patients, 383 (5.4%) had an LV ejection fraction (EF) of &amp;amp;lt;55%. By multiple regression analysis, age, sex, diffuse cutaneous disease, disease duration, digital ulcerations, renal and muscle involvement, disease activity score, pulmonary fibrosis and pulmonary arterial hypertension were associated with LV dysfunction. In the second phase, 129 patients with SSc with LVEF &amp;amp;lt;55% were compared with 256 patients with SSc with normal LVEF. Male sex (OR 3.48; 95% CI 1.74 to 6.98), age (OR 1.03; 95% CI 1.01 to 1.06), digital ulcerations (OR 1.91; 95% CI 1.05 to 3.50), myositis (OR 2.88; 95% CI 1.15 to 7.19) and use of calcium channel blockers (OR 0.41; 95% CI 0.22 to 0.74) were independent factors associated with LV dysfunction.Conclusion: The prevalence of LV dysfunction in SSc is 5.4%. Age, male gender, digital ulcerations, myositis and lung involvement are independently associated with an increased prevalence of LV dysfunction. Conversely, the use of calcium channel blockers may be protective.","author":[{"dropping-particle":"","family":"Allanore","given":"Y","non-dropping-particle":"","parse-names":false,"suffix":""},{"dropping-particle":"","family":"Meune","given":"C","non-dropping-particle":"","parse-names":false,"suffix":""},{"dropping-particle":"","family":"Vonk","given":"M C","non-dropping-particle":"","parse-names":false,"suffix":""},{"dropping-particle":"","family":"Airo","given":"P","non-dropping-particle":"","parse-names":false,"suffix":""},{"dropping-particle":"","family":"Hachulla","given":"E","non-dropping-particle":"","parse-names":false,"suffix":""},{"dropping-particle":"","family":"Caramaschi","given":"P","non-dropping-particle":"","parse-names":false,"suffix":""},{"dropping-particle":"","family":"Riemekasten","given":"G","non-dropping-particle":"","parse-names":false,"suffix":""},{"dropping-particle":"","family":"Cozzi","given":"F","non-dropping-particle":"","parse-names":false,"suffix":""},{"dropping-particle":"","family":"Beretta","given":"L","non-dropping-particle":"","parse-names":false,"suffix":""},{"dropping-particle":"","family":"Derk","given":"C T","non-dropping-particle":"","parse-names":false,"suffix":""},{"dropping-particle":"","family":"Komócsi","given":"A","non-dropping-particle":"","parse-names":false,"suffix":""},{"dropping-particle":"","family":"Farge","given":"D","non-dropping-particle":"","parse-names":false,"suffix":""},{"dropping-particle":"","family":"Balbir","given":"A","non-dropping-particle":"","parse-names":false,"suffix":""},{"dropping-particle":"","family":"Riccieri","given":"V","non-dropping-particle":"","parse-names":false,"suffix":""},{"dropping-particle":"","family":"Distler","given":"O","non-dropping-particle":"","parse-names":false,"suffix":""},{"dropping-particle":"","family":"Chialà","given":"A","non-dropping-particle":"","parse-names":false,"suffix":""},{"dropping-particle":"Del","family":"Papa","given":"N","non-dropping-particle":"","parse-names":false,"suffix":""},{"dropping-particle":"","family":"Simic","given":"K Pasalic","non-dropping-particle":"","parse-names":false,"suffix":""},{"dropping-particle":"","family":"Ghio","given":"M","non-dropping-particle":"","parse-names":false,"suffix":""},{"dropping-particle":"","family":"Stamenkovic","given":"B","non-dropping-particle":"","parse-names":false,"suffix":""},{"dropping-particle":"","family":"Rednic","given":"S","non-dropping-particle":"","parse-names":false,"suffix":""},{"dropping-particle":"","family":"Host","given":"N","non-dropping-particle":"","parse-names":false,"suffix":""},{"dropping-particle":"","family":"Pellerito","given":"R","non-dropping-particle":"","parse-names":false,"suffix":""},{"dropping-particle":"","family":"Zegers","given":"E","non-dropping-particle":"","parse-names":false,"suffix":""},{"dropping-particle":"","family":"Kahan","given":"A","non-dropping-particle":"","parse-names":false,"suffix":""},{"dropping-particle":"","family":"Walker","given":"U A","non-dropping-particle":"","parse-names":false,"suffix":""},{"dropping-particle":"","family":"Matucci-Cerinic","given":"M","non-dropping-particle":"","parse-names":false,"suffix":""}],"container-title":"Annals of the Rheumatic Diseases","id":"ITEM-1","issue":"01","issued":{"date-parts":[["2010","1","1"]]},"page":"218 LP  - 221","title":"Prevalence and factors associated with left ventricular dysfunction in the EULAR Scleroderma Trial and Research group (EUSTAR) database of patients with systemic sclerosis","type":"article-journal","volume":"69"},"uris":["http://www.mendeley.com/documents/?uuid=c10660a3-86b6-49d3-8799-939272c25033"]}],"mendeley":{"formattedCitation":"(59)","plainTextFormattedCitation":"(59)","previouslyFormattedCitation":"(59)"},"properties":{"noteIndex":0},"schema":"https://github.com/citation-style-language/schema/raw/master/csl-citation.json"}</w:instrText>
      </w:r>
      <w:r w:rsidR="003639F6" w:rsidRPr="009400CF">
        <w:rPr>
          <w:rFonts w:cstheme="minorHAnsi"/>
        </w:rPr>
        <w:fldChar w:fldCharType="separate"/>
      </w:r>
      <w:r w:rsidR="004F2239" w:rsidRPr="004F2239">
        <w:rPr>
          <w:rFonts w:cstheme="minorHAnsi"/>
          <w:noProof/>
        </w:rPr>
        <w:t>(59)</w:t>
      </w:r>
      <w:r w:rsidR="003639F6" w:rsidRPr="009400CF">
        <w:rPr>
          <w:rFonts w:cstheme="minorHAnsi"/>
        </w:rPr>
        <w:fldChar w:fldCharType="end"/>
      </w:r>
      <w:r w:rsidR="003639F6" w:rsidRPr="009400CF">
        <w:rPr>
          <w:rFonts w:cstheme="minorHAnsi"/>
        </w:rPr>
        <w:t>.</w:t>
      </w:r>
    </w:p>
    <w:p w14:paraId="120C3726" w14:textId="77777777" w:rsidR="00804F84" w:rsidRPr="009400CF" w:rsidRDefault="00804F84" w:rsidP="001D0810">
      <w:pPr>
        <w:spacing w:line="360" w:lineRule="auto"/>
        <w:jc w:val="both"/>
        <w:rPr>
          <w:rFonts w:cstheme="minorHAnsi"/>
        </w:rPr>
      </w:pPr>
    </w:p>
    <w:p w14:paraId="79AC599C" w14:textId="169F8F43" w:rsidR="00804F84" w:rsidRPr="009400CF" w:rsidRDefault="00C509F7" w:rsidP="001D0810">
      <w:pPr>
        <w:spacing w:line="360" w:lineRule="auto"/>
        <w:jc w:val="both"/>
        <w:rPr>
          <w:rFonts w:cstheme="minorHAnsi"/>
        </w:rPr>
      </w:pPr>
      <w:r>
        <w:rPr>
          <w:rFonts w:cstheme="minorHAnsi"/>
        </w:rPr>
        <w:t xml:space="preserve">7.2.4. </w:t>
      </w:r>
      <w:r w:rsidR="00804F84" w:rsidRPr="009400CF">
        <w:rPr>
          <w:rFonts w:cstheme="minorHAnsi"/>
        </w:rPr>
        <w:t>Respiratory</w:t>
      </w:r>
    </w:p>
    <w:p w14:paraId="63F6A756" w14:textId="59A8C17E" w:rsidR="002B09DB" w:rsidRPr="009400CF" w:rsidRDefault="005074F6" w:rsidP="001D0810">
      <w:pPr>
        <w:spacing w:line="360" w:lineRule="auto"/>
        <w:jc w:val="both"/>
        <w:rPr>
          <w:rFonts w:cstheme="minorHAnsi"/>
        </w:rPr>
      </w:pPr>
      <w:r w:rsidRPr="009400CF">
        <w:rPr>
          <w:rFonts w:cstheme="minorHAnsi"/>
        </w:rPr>
        <w:t>Respiratory involvement</w:t>
      </w:r>
      <w:r w:rsidR="000627B6" w:rsidRPr="009400CF">
        <w:rPr>
          <w:rFonts w:cstheme="minorHAnsi"/>
        </w:rPr>
        <w:t xml:space="preserve">: </w:t>
      </w:r>
      <w:r w:rsidRPr="009400CF">
        <w:rPr>
          <w:rFonts w:cstheme="minorHAnsi"/>
        </w:rPr>
        <w:t>pulmonary artery hypertension</w:t>
      </w:r>
      <w:r w:rsidR="000627B6" w:rsidRPr="009400CF">
        <w:rPr>
          <w:rFonts w:cstheme="minorHAnsi"/>
        </w:rPr>
        <w:t xml:space="preserve"> (PAH</w:t>
      </w:r>
      <w:r w:rsidRPr="009400CF">
        <w:rPr>
          <w:rFonts w:cstheme="minorHAnsi"/>
        </w:rPr>
        <w:t xml:space="preserve">) </w:t>
      </w:r>
      <w:r w:rsidR="002B09DB" w:rsidRPr="009400CF">
        <w:rPr>
          <w:rFonts w:cstheme="minorHAnsi"/>
        </w:rPr>
        <w:t xml:space="preserve">and interstitial lung disease (ILD) </w:t>
      </w:r>
      <w:r w:rsidRPr="009400CF">
        <w:rPr>
          <w:rFonts w:cstheme="minorHAnsi"/>
        </w:rPr>
        <w:t xml:space="preserve">are now the leading causes of </w:t>
      </w:r>
      <w:r w:rsidR="002B09DB" w:rsidRPr="009400CF">
        <w:rPr>
          <w:rFonts w:cstheme="minorHAnsi"/>
        </w:rPr>
        <w:t xml:space="preserve">disease-related </w:t>
      </w:r>
      <w:r w:rsidRPr="009400CF">
        <w:rPr>
          <w:rFonts w:cstheme="minorHAnsi"/>
        </w:rPr>
        <w:t xml:space="preserve">mortality in patients with SSc. </w:t>
      </w:r>
      <w:r w:rsidR="007066CC" w:rsidRPr="009400CF">
        <w:rPr>
          <w:rFonts w:cstheme="minorHAnsi"/>
        </w:rPr>
        <w:t xml:space="preserve">The </w:t>
      </w:r>
      <w:r w:rsidR="00812CA4">
        <w:rPr>
          <w:rFonts w:cstheme="minorHAnsi"/>
        </w:rPr>
        <w:t>extant</w:t>
      </w:r>
      <w:r w:rsidR="00812CA4" w:rsidRPr="009400CF">
        <w:rPr>
          <w:rFonts w:cstheme="minorHAnsi"/>
        </w:rPr>
        <w:t xml:space="preserve"> </w:t>
      </w:r>
      <w:r w:rsidR="007066CC" w:rsidRPr="009400CF">
        <w:rPr>
          <w:rFonts w:cstheme="minorHAnsi"/>
        </w:rPr>
        <w:t xml:space="preserve">literature strongly </w:t>
      </w:r>
      <w:r w:rsidR="00812CA4">
        <w:rPr>
          <w:rFonts w:cstheme="minorHAnsi"/>
        </w:rPr>
        <w:t>indicates</w:t>
      </w:r>
      <w:r w:rsidR="00812CA4" w:rsidRPr="009400CF">
        <w:rPr>
          <w:rFonts w:cstheme="minorHAnsi"/>
        </w:rPr>
        <w:t xml:space="preserve"> </w:t>
      </w:r>
      <w:r w:rsidR="007066CC" w:rsidRPr="009400CF">
        <w:rPr>
          <w:rFonts w:cstheme="minorHAnsi"/>
        </w:rPr>
        <w:t xml:space="preserve">that ILD is more common in men </w:t>
      </w:r>
      <w:r w:rsidR="007066CC" w:rsidRPr="009400CF">
        <w:rPr>
          <w:rFonts w:cstheme="minorHAnsi"/>
        </w:rPr>
        <w:fldChar w:fldCharType="begin" w:fldLock="1"/>
      </w:r>
      <w:r w:rsidR="004F2239">
        <w:rPr>
          <w:rFonts w:cstheme="minorHAnsi"/>
        </w:rPr>
        <w:instrText>ADDIN CSL_CITATION {"citationItems":[{"id":"ITEM-1","itemData":{"DOI":"10.1371/journal.pone.0017551","ISSN":"1932-6203","abstract":"OBJECTIVES: To assess the association of gender with clinical expression, health-related quality of life (HRQoL), disability, and self-reported symptoms of depression and anxiety in patients with systemic sclerosis (SSc). METHODS: SSc patients fulfilling the American College of Rheumatology and/or the Leroy and Medsger criteria were assessed for clinical symptoms, disability, HRQoL, self-reported symptoms of depression and anxiety by specific measurement scales. RESULTS: Overall, 381 SSc patients (62 males) were included. Mean age and disease duration at the time of evaluation were 55.9 (13.3) and 9.5 (7.8) years, respectively. One-hundred-and-forty-nine (40.4%) patients had diffuse cutaneous SSc (dcSSc). On bivariate analysis, differences were observed between males and females for clinical symptoms and self-reported symptoms of depression and anxiety, however without reaching statistical significance. Indeed, a trend was found for higher body mass index (BMI) (25.0 [4.1] vs 23.0 [4.5], p = 0.013), more frequent dcSSc, echocardiography systolic pulmonary artery pressure &gt;35 mmHg and interstitial lung disease in males than females (54.8% vs 37.2%, p = 0.010; 24.2% vs 10.5%, p = 0.003; and 54.8% vs 41.2%, p = 0.048, respectively), whereas calcinosis and self-reported anxiety symptoms tended to be more frequent in females than males (36.0% vs 21.4%, p = 0.036, and 62.3% vs 43.5%, p = 0.006, respectively). On multivariate analysis, BMI, echocardiography PAP&gt;35 mmHg, and anxiety were the variables most closely associated with gender. CONCLUSIONS: In SSc patients, male gender tends to be associated with diffuse disease and female gender with calcinosis and self-reported symptoms of anxiety. Disease-associated disability and HRQoL were similar in both groups.","author":[{"dropping-particle":"","family":"Nguyen","given":"Christelle","non-dropping-particle":"","parse-names":false,"suffix":""},{"dropping-particle":"","family":"Bérezné","given":"Alice","non-dropping-particle":"","parse-names":false,"suffix":""},{"dropping-particle":"","family":"Baubet","given":"Thierry","non-dropping-particle":"","parse-names":false,"suffix":""},{"dropping-particle":"","family":"Mestre-Stanislas","given":"Caroline","non-dropping-particle":"","parse-names":false,"suffix":""},{"dropping-particle":"","family":"Rannou","given":"François","non-dropping-particle":"","parse-names":false,"suffix":""},{"dropping-particle":"","family":"Papelard","given":"Agathe","non-dropping-particle":"","parse-names":false,"suffix":""},{"dropping-particle":"","family":"Morell-Dubois","given":"Sandrine","non-dropping-particle":"","parse-names":false,"suffix":""},{"dropping-particle":"","family":"Revel","given":"Michel","non-dropping-particle":"","parse-names":false,"suffix":""},{"dropping-particle":"","family":"Guillevin","given":"Loïc","non-dropping-particle":"","parse-names":false,"suffix":""},{"dropping-particle":"","family":"Poiraudeau","given":"Serge","non-dropping-particle":"","parse-names":false,"suffix":""},{"dropping-particle":"","family":"Mouthon","given":"Luc","non-dropping-particle":"","parse-names":false,"suffix":""},{"dropping-particle":"la","family":"Sclérodermie","given":"Groupe Français de Recherche sur","non-dropping-particle":"","parse-names":false,"suffix":""}],"container-title":"PloS one","id":"ITEM-1","issue":"3","issued":{"date-parts":[["2011","3","9"]]},"language":"eng","page":"e17551-e17551","publisher":"Public Library of Science","title":"Association of gender with clinical expression, quality of life, disability, and depression and anxiety in patients with systemic sclerosis","type":"article-journal","volume":"6"},"uris":["http://www.mendeley.com/documents/?uuid=8b261345-51fb-46ab-8239-7d9e6a49c57a"]},{"id":"ITEM-2","itemData":{"DOI":"10.5301/jsrd.5000209","ISSN":"2397-1983","abstract":"IntroductionThere is a strong female preponderance reported in many connective tissue diseases and in almost all systemic sclerosis (SSc) case series.MethodsWe compared gender differences in SSc patients in a large single-center cohort, including demographic features, disease subtype, environmental exposures, disease-specific serum autoantibodies, organ system involvement (frequency and severity) and survival. Adjustment for cutaneous subset (diffuse cutaneous [dc] and limited cutaneous [lc]) was performed.ResultsWe identified key characteristics which distinguished female from male SSc patients. Females were more frequently younger at disease onset with a longer disease duration at the time of their first visit. Females more often had lcSSc and, if an overlap syndrome was present, it was most often systemic lupus erythematosus. In contrast, males more frequently had dcSSc and overlap with myositis. Females more frequently had peripheral vascular involvement but in males it was more often severe. Males were more often cigarette smokers and more frequently had environmental exposures. Males more frequently had interstitial lung disease (ILD or pulmonary fibrosis) which was more severe. Females had a significantly increased frequency of anti-centromere antibody and males anti-topoisomerase I and anti-U3RNP antibody. Males had significantly reduced survival (73% at 5 years and 45% at 10 years after onset of SSc). The most frequent causes of death were ILD in males and pulmonary hypertension in females.ConclusionsGender differences may be important clues to understanding the natural history and pathogenesis of SSc.","author":[{"dropping-particle":"","family":"Peoples","given":"Christine","non-dropping-particle":"","parse-names":false,"suffix":""},{"dropping-particle":"","family":"Medsger","given":"Thomas A","non-dropping-particle":"","parse-names":false,"suffix":""},{"dropping-particle":"","family":"Lucas","given":"Mary","non-dropping-particle":"","parse-names":false,"suffix":""},{"dropping-particle":"","family":"Rosario","given":"Bedda L","non-dropping-particle":"","parse-names":false,"suffix":""},{"dropping-particle":"","family":"Feghali-Bostwick","given":"Carol A","non-dropping-particle":"","parse-names":false,"suffix":""}],"container-title":"Journal of Scleroderma and Related Disorders","id":"ITEM-2","issue":"2","issued":{"date-parts":[["2016","5","1"]]},"note":"doi: 10.5301/jsrd.5000209","page":"204-212","publisher":"SAGE Publications","title":"Gender differences in systemic sclerosis: relationship to clinical features, serologic status and outcomes","type":"article-journal","volume":"1"},"uris":["http://www.mendeley.com/documents/?uuid=816e12a0-de76-4dbf-92df-a60738b0f6d8"]},{"id":"ITEM-3","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3","issue":"4","issued":{"date-parts":[["0"]]},"page":"89-97","title":"Clinical and epidemiological differences between men and women with systemic sclerosis: a study in a Spanish systemic sclerosis cohort and literature review.","type":"article-journal","volume":"35 Suppl 106"},"uris":["http://www.mendeley.com/documents/?uuid=791acad2-81b7-3361-beae-826e493f51dd"]}],"mendeley":{"formattedCitation":"(41,45,63)","plainTextFormattedCitation":"(41,45,63)","previouslyFormattedCitation":"(41,45,62)"},"properties":{"noteIndex":0},"schema":"https://github.com/citation-style-language/schema/raw/master/csl-citation.json"}</w:instrText>
      </w:r>
      <w:r w:rsidR="007066CC" w:rsidRPr="009400CF">
        <w:rPr>
          <w:rFonts w:cstheme="minorHAnsi"/>
        </w:rPr>
        <w:fldChar w:fldCharType="separate"/>
      </w:r>
      <w:r w:rsidR="004F2239" w:rsidRPr="004F2239">
        <w:rPr>
          <w:rFonts w:cstheme="minorHAnsi"/>
          <w:noProof/>
        </w:rPr>
        <w:t>(41,45,63)</w:t>
      </w:r>
      <w:r w:rsidR="007066CC" w:rsidRPr="009400CF">
        <w:rPr>
          <w:rFonts w:cstheme="minorHAnsi"/>
        </w:rPr>
        <w:fldChar w:fldCharType="end"/>
      </w:r>
      <w:r w:rsidR="007066CC" w:rsidRPr="009400CF">
        <w:rPr>
          <w:rFonts w:cstheme="minorHAnsi"/>
        </w:rPr>
        <w:t xml:space="preserve">. For example, </w:t>
      </w:r>
      <w:r w:rsidR="00D5603E" w:rsidRPr="009400CF">
        <w:rPr>
          <w:rFonts w:cstheme="minorHAnsi"/>
        </w:rPr>
        <w:t xml:space="preserve">in the Spanish RESCLE study, male sex was independently associated with ILD (odds ratio of 1.58) </w:t>
      </w:r>
      <w:r w:rsidR="00D5603E" w:rsidRPr="009400CF">
        <w:rPr>
          <w:rFonts w:cstheme="minorHAnsi"/>
        </w:rPr>
        <w:fldChar w:fldCharType="begin" w:fldLock="1"/>
      </w:r>
      <w:r w:rsidR="004F2239">
        <w:rPr>
          <w:rFonts w:cstheme="minorHAnsi"/>
        </w:rPr>
        <w:instrText>ADDIN CSL_CITATION {"citationItems":[{"id":"ITEM-1","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1","issue":"4","issued":{"date-parts":[["0"]]},"page":"89-97","title":"Clinical and epidemiological differences between men and women with systemic sclerosis: a study in a Spanish systemic sclerosis cohort and literature review.","type":"article-journal","volume":"35 Suppl 106"},"uris":["http://www.mendeley.com/documents/?uuid=791acad2-81b7-3361-beae-826e493f51dd"]}],"mendeley":{"formattedCitation":"(41)","plainTextFormattedCitation":"(41)","previouslyFormattedCitation":"(41)"},"properties":{"noteIndex":0},"schema":"https://github.com/citation-style-language/schema/raw/master/csl-citation.json"}</w:instrText>
      </w:r>
      <w:r w:rsidR="00D5603E" w:rsidRPr="009400CF">
        <w:rPr>
          <w:rFonts w:cstheme="minorHAnsi"/>
        </w:rPr>
        <w:fldChar w:fldCharType="separate"/>
      </w:r>
      <w:r w:rsidR="004F2239" w:rsidRPr="004F2239">
        <w:rPr>
          <w:rFonts w:cstheme="minorHAnsi"/>
          <w:noProof/>
        </w:rPr>
        <w:t>(41)</w:t>
      </w:r>
      <w:r w:rsidR="00D5603E" w:rsidRPr="009400CF">
        <w:rPr>
          <w:rFonts w:cstheme="minorHAnsi"/>
        </w:rPr>
        <w:fldChar w:fldCharType="end"/>
      </w:r>
      <w:r w:rsidR="00D5603E" w:rsidRPr="009400CF">
        <w:rPr>
          <w:rFonts w:cstheme="minorHAnsi"/>
        </w:rPr>
        <w:t>.</w:t>
      </w:r>
      <w:r w:rsidR="00A203C4" w:rsidRPr="009400CF">
        <w:rPr>
          <w:rFonts w:cstheme="minorHAnsi"/>
        </w:rPr>
        <w:t xml:space="preserve"> Male sex has also been reported to be associated with progression of ILD </w:t>
      </w:r>
      <w:r w:rsidR="00A203C4" w:rsidRPr="009400CF">
        <w:rPr>
          <w:rFonts w:cstheme="minorHAnsi"/>
        </w:rPr>
        <w:fldChar w:fldCharType="begin" w:fldLock="1"/>
      </w:r>
      <w:r w:rsidR="004F2239">
        <w:rPr>
          <w:rFonts w:cstheme="minorHAnsi"/>
        </w:rPr>
        <w:instrText>ADDIN CSL_CITATION {"citationItems":[{"id":"ITEM-1","itemData":{"DOI":"10.1378/chest.13-2626","ISSN":"0012-3692","author":[{"dropping-particle":"","family":"Winstone","given":"Tiffany A","non-dropping-particle":"","parse-names":false,"suffix":""},{"dropping-particle":"","family":"Assayag","given":"Deborah","non-dropping-particle":"","parse-names":false,"suffix":""},{"dropping-particle":"","family":"Wilcox","given":"Pearce G","non-dropping-particle":"","parse-names":false,"suffix":""},{"dropping-particle":"V","family":"Dunne","given":"James","non-dropping-particle":"","parse-names":false,"suffix":""},{"dropping-particle":"","family":"Hague","given":"Cameron J","non-dropping-particle":"","parse-names":false,"suffix":""},{"dropping-particle":"","family":"Leipsic","given":"Jonathon","non-dropping-particle":"","parse-names":false,"suffix":""},{"dropping-particle":"","family":"Collard","given":"Harold R","non-dropping-particle":"","parse-names":false,"suffix":""},{"dropping-particle":"","family":"Ryerson","given":"Christopher J","non-dropping-particle":"","parse-names":false,"suffix":""}],"container-title":"CHEST","id":"ITEM-1","issue":"2","issued":{"date-parts":[["2014","8","1"]]},"note":"doi: 10.1378/chest.13-2626","page":"422-436","publisher":"Elsevier","title":"Predictors of Mortality and Progression in Scleroderma-Associated Interstitial Lung Disease: A Systematic Review","type":"article-journal","volume":"146"},"uris":["http://www.mendeley.com/documents/?uuid=f719dea6-2099-41f0-9d55-e7ab63865c56"]},{"id":"ITEM-2","itemData":{"DOI":"10.1177/2397198318764780","ISSN":"2397-1983","abstract":"Objective:Pulmonary arterial hypertension and interstitial lung disease are major causes of mortality in systemic sclerosis. We used a previously identified microarray biomarker to determine whether systemic sclerosis-pulmonary arterial hypertension and systemic sclerosis-interstitial lung disease patients demonstrate distinct gene expression profiles.Methods:Peripheral blood mononuclear cells were collected from healthy controls (n?=?10), systemic sclerosis patients without pulmonary hypertension (systemic sclerosis-no pulmonary arterial hypertension, n?=?39), and systemic sclerosis-pulmonary arterial hypertension patients (n?=?21; mean pulmonary arterial pressure ≥25, pulmonary capillary wedge pressure ≤15, and pulmonary vascular resistance ≥3?Wood units) diagnosed by right heart catheterization. Systemic sclerosis-interstitial lung disease patients were defined as those with evidence of fibrosis on chest computed tomography and significant restriction (forced vital capacity &lt;70% predicted, n?=?11). Systemic sclerosis-pulmonary arterial hypertension biomarker included 69 genes selected by unbiased statistical screening of three publicly available microarray studies. RNA levels were measured by NanoString Technologies. Gene expression levels that were significantly correlated with pulmonary arterial hypertension (multiple statistical measures) were chosen as inputs into a forward selection logistic regression model.Results:When interstitial lung disease patients were included (n?=?64), four genes (S100P, CD8B1, CCL2, and TIMP1) and male sex predicted pulmonary arterial hypertension with a high level of accuracy (area under the curve?=?0.83). Without interstitial lung disease patients (n?=?53), two genes (THBS1 and CD8B1) and male sex predicted pulmonary arterial hypertension with a high level of accuracy (area under the curve?=?0.80). When examining systemic sclerosis patients with borderline elevated pulmonary pressures (mean pulmonary arterial pressure?=?21?24?mmHg), gene expression changes closely resembled the systemic sclerosis-pulmonary arterial hypertension group, except for THBS1.Conclusion:Systemic sclerosis-pulmonary arterial hypertension and systemic sclerosis-interstitial lung disease have similar but distinct gene expression profiles. Many gene expression changes occur early in the disease course, potentially allowing early detection. THBS1 appears to be an important mediator in the development of pulmonary arterial hypertension-predominan…","author":[{"dropping-particle":"","family":"Moll","given":"Matthew","non-dropping-particle":"","parse-names":false,"suffix":""},{"dropping-particle":"","family":"Christmann","given":"Romy B","non-dropping-particle":"","parse-names":false,"suffix":""},{"dropping-particle":"","family":"Zhang","given":"Yuqing","non-dropping-particle":"","parse-names":false,"suffix":""},{"dropping-particle":"","family":"Whitfield","given":"Michael L","non-dropping-particle":"","parse-names":false,"suffix":""},{"dropping-particle":"","family":"Wang","given":"Yu Mei","non-dropping-particle":"","parse-names":false,"suffix":""},{"dropping-particle":"","family":"Rice","given":"Lisa","non-dropping-particle":"","parse-names":false,"suffix":""},{"dropping-particle":"","family":"Stratton","given":"Eric","non-dropping-particle":"","parse-names":false,"suffix":""},{"dropping-particle":"","family":"Lafyatis","given":"Robert","non-dropping-particle":"","parse-names":false,"suffix":""},{"dropping-particle":"","family":"Farber","given":"Harrison W","non-dropping-particle":"","parse-names":false,"suffix":""}],"container-title":"Journal of Scleroderma and Related Disorders","id":"ITEM-2","issue":"3","issued":{"date-parts":[["2018","3","22"]]},"note":"doi: 10.1177/2397198318764780","page":"242-248","publisher":"SAGE Publications","title":"Patients with systemic sclerosis-associated pulmonary arterial hypertension express a genomic signature distinct from patients with interstitial lung disease","type":"article-journal","volume":"3"},"uris":["http://www.mendeley.com/documents/?uuid=13d30fd9-5155-4f77-a0a8-11a107108c3b"]}],"mendeley":{"formattedCitation":"(64,65)","plainTextFormattedCitation":"(64,65)","previouslyFormattedCitation":"(63,64)"},"properties":{"noteIndex":0},"schema":"https://github.com/citation-style-language/schema/raw/master/csl-citation.json"}</w:instrText>
      </w:r>
      <w:r w:rsidR="00A203C4" w:rsidRPr="009400CF">
        <w:rPr>
          <w:rFonts w:cstheme="minorHAnsi"/>
        </w:rPr>
        <w:fldChar w:fldCharType="separate"/>
      </w:r>
      <w:r w:rsidR="004F2239" w:rsidRPr="004F2239">
        <w:rPr>
          <w:rFonts w:cstheme="minorHAnsi"/>
          <w:noProof/>
        </w:rPr>
        <w:t>(64,65)</w:t>
      </w:r>
      <w:r w:rsidR="00A203C4" w:rsidRPr="009400CF">
        <w:rPr>
          <w:rFonts w:cstheme="minorHAnsi"/>
        </w:rPr>
        <w:fldChar w:fldCharType="end"/>
      </w:r>
      <w:r w:rsidR="00A203C4" w:rsidRPr="009400CF">
        <w:rPr>
          <w:rFonts w:cstheme="minorHAnsi"/>
        </w:rPr>
        <w:t>.</w:t>
      </w:r>
      <w:r w:rsidR="00D62253">
        <w:rPr>
          <w:rFonts w:cstheme="minorHAnsi"/>
        </w:rPr>
        <w:t xml:space="preserve"> </w:t>
      </w:r>
    </w:p>
    <w:p w14:paraId="087E7D37" w14:textId="77777777" w:rsidR="007066CC" w:rsidRPr="009400CF" w:rsidRDefault="007066CC" w:rsidP="001D0810">
      <w:pPr>
        <w:spacing w:line="360" w:lineRule="auto"/>
        <w:jc w:val="both"/>
        <w:rPr>
          <w:rFonts w:cstheme="minorHAnsi"/>
        </w:rPr>
      </w:pPr>
    </w:p>
    <w:p w14:paraId="77965AD4" w14:textId="1D086A11" w:rsidR="00850D06" w:rsidRPr="009400CF" w:rsidRDefault="009D66DD" w:rsidP="001D0810">
      <w:pPr>
        <w:spacing w:line="360" w:lineRule="auto"/>
        <w:jc w:val="both"/>
        <w:rPr>
          <w:rFonts w:cstheme="minorHAnsi"/>
        </w:rPr>
      </w:pPr>
      <w:r w:rsidRPr="009400CF">
        <w:rPr>
          <w:rFonts w:cstheme="minorHAnsi"/>
        </w:rPr>
        <w:t xml:space="preserve">Previous studies have reported a </w:t>
      </w:r>
      <w:r w:rsidR="00812CA4">
        <w:rPr>
          <w:rFonts w:cstheme="minorHAnsi"/>
        </w:rPr>
        <w:t>preponderance</w:t>
      </w:r>
      <w:r w:rsidR="00812CA4" w:rsidRPr="009400CF">
        <w:rPr>
          <w:rFonts w:cstheme="minorHAnsi"/>
        </w:rPr>
        <w:t xml:space="preserve"> </w:t>
      </w:r>
      <w:r w:rsidRPr="009400CF">
        <w:rPr>
          <w:rFonts w:cstheme="minorHAnsi"/>
        </w:rPr>
        <w:t xml:space="preserve">of pulmonary hypertension in both males </w:t>
      </w:r>
      <w:r w:rsidRPr="009400CF">
        <w:rPr>
          <w:rFonts w:cstheme="minorHAnsi"/>
        </w:rPr>
        <w:fldChar w:fldCharType="begin" w:fldLock="1"/>
      </w:r>
      <w:r w:rsidR="004F2239">
        <w:rPr>
          <w:rFonts w:cstheme="minorHAnsi"/>
        </w:rPr>
        <w:instrText>ADDIN CSL_CITATION {"citationItems":[{"id":"ITEM-1","itemData":{"DOI":"10.1371/journal.pone.0017551","ISSN":"1932-6203","abstract":"OBJECTIVES: To assess the association of gender with clinical expression, health-related quality of life (HRQoL), disability, and self-reported symptoms of depression and anxiety in patients with systemic sclerosis (SSc). METHODS: SSc patients fulfilling the American College of Rheumatology and/or the Leroy and Medsger criteria were assessed for clinical symptoms, disability, HRQoL, self-reported symptoms of depression and anxiety by specific measurement scales. RESULTS: Overall, 381 SSc patients (62 males) were included. Mean age and disease duration at the time of evaluation were 55.9 (13.3) and 9.5 (7.8) years, respectively. One-hundred-and-forty-nine (40.4%) patients had diffuse cutaneous SSc (dcSSc). On bivariate analysis, differences were observed between males and females for clinical symptoms and self-reported symptoms of depression and anxiety, however without reaching statistical significance. Indeed, a trend was found for higher body mass index (BMI) (25.0 [4.1] vs 23.0 [4.5], p = 0.013), more frequent dcSSc, echocardiography systolic pulmonary artery pressure &gt;35 mmHg and interstitial lung disease in males than females (54.8% vs 37.2%, p = 0.010; 24.2% vs 10.5%, p = 0.003; and 54.8% vs 41.2%, p = 0.048, respectively), whereas calcinosis and self-reported anxiety symptoms tended to be more frequent in females than males (36.0% vs 21.4%, p = 0.036, and 62.3% vs 43.5%, p = 0.006, respectively). On multivariate analysis, BMI, echocardiography PAP&gt;35 mmHg, and anxiety were the variables most closely associated with gender. CONCLUSIONS: In SSc patients, male gender tends to be associated with diffuse disease and female gender with calcinosis and self-reported symptoms of anxiety. Disease-associated disability and HRQoL were similar in both groups.","author":[{"dropping-particle":"","family":"Nguyen","given":"Christelle","non-dropping-particle":"","parse-names":false,"suffix":""},{"dropping-particle":"","family":"Bérezné","given":"Alice","non-dropping-particle":"","parse-names":false,"suffix":""},{"dropping-particle":"","family":"Baubet","given":"Thierry","non-dropping-particle":"","parse-names":false,"suffix":""},{"dropping-particle":"","family":"Mestre-Stanislas","given":"Caroline","non-dropping-particle":"","parse-names":false,"suffix":""},{"dropping-particle":"","family":"Rannou","given":"François","non-dropping-particle":"","parse-names":false,"suffix":""},{"dropping-particle":"","family":"Papelard","given":"Agathe","non-dropping-particle":"","parse-names":false,"suffix":""},{"dropping-particle":"","family":"Morell-Dubois","given":"Sandrine","non-dropping-particle":"","parse-names":false,"suffix":""},{"dropping-particle":"","family":"Revel","given":"Michel","non-dropping-particle":"","parse-names":false,"suffix":""},{"dropping-particle":"","family":"Guillevin","given":"Loïc","non-dropping-particle":"","parse-names":false,"suffix":""},{"dropping-particle":"","family":"Poiraudeau","given":"Serge","non-dropping-particle":"","parse-names":false,"suffix":""},{"dropping-particle":"","family":"Mouthon","given":"Luc","non-dropping-particle":"","parse-names":false,"suffix":""},{"dropping-particle":"la","family":"Sclérodermie","given":"Groupe Français de Recherche sur","non-dropping-particle":"","parse-names":false,"suffix":""}],"container-title":"PloS one","id":"ITEM-1","issue":"3","issued":{"date-parts":[["2011","3","9"]]},"language":"eng","page":"e17551-e17551","publisher":"Public Library of Science","title":"Association of gender with clinical expression, quality of life, disability, and depression and anxiety in patients with systemic sclerosis","type":"article-journal","volume":"6"},"uris":["http://www.mendeley.com/documents/?uuid=8b261345-51fb-46ab-8239-7d9e6a49c57a"]},{"id":"ITEM-2","itemData":{"DOI":"10.5301/jsrd.5000209","ISSN":"2397-1983","abstract":"IntroductionThere is a strong female preponderance reported in many connective tissue diseases and in almost all systemic sclerosis (SSc) case series.MethodsWe compared gender differences in SSc patients in a large single-center cohort, including demographic features, disease subtype, environmental exposures, disease-specific serum autoantibodies, organ system involvement (frequency and severity) and survival. Adjustment for cutaneous subset (diffuse cutaneous [dc] and limited cutaneous [lc]) was performed.ResultsWe identified key characteristics which distinguished female from male SSc patients. Females were more frequently younger at disease onset with a longer disease duration at the time of their first visit. Females more often had lcSSc and, if an overlap syndrome was present, it was most often systemic lupus erythematosus. In contrast, males more frequently had dcSSc and overlap with myositis. Females more frequently had peripheral vascular involvement but in males it was more often severe. Males were more often cigarette smokers and more frequently had environmental exposures. Males more frequently had interstitial lung disease (ILD or pulmonary fibrosis) which was more severe. Females had a significantly increased frequency of anti-centromere antibody and males anti-topoisomerase I and anti-U3RNP antibody. Males had significantly reduced survival (73% at 5 years and 45% at 10 years after onset of SSc). The most frequent causes of death were ILD in males and pulmonary hypertension in females.ConclusionsGender differences may be important clues to understanding the natural history and pathogenesis of SSc.","author":[{"dropping-particle":"","family":"Peoples","given":"Christine","non-dropping-particle":"","parse-names":false,"suffix":""},{"dropping-particle":"","family":"Medsger","given":"Thomas A","non-dropping-particle":"","parse-names":false,"suffix":""},{"dropping-particle":"","family":"Lucas","given":"Mary","non-dropping-particle":"","parse-names":false,"suffix":""},{"dropping-particle":"","family":"Rosario","given":"Bedda L","non-dropping-particle":"","parse-names":false,"suffix":""},{"dropping-particle":"","family":"Feghali-Bostwick","given":"Carol A","non-dropping-particle":"","parse-names":false,"suffix":""}],"container-title":"Journal of Scleroderma and Related Disorders","id":"ITEM-2","issue":"2","issued":{"date-parts":[["2016","5","1"]]},"note":"doi: 10.5301/jsrd.5000209","page":"204-212","publisher":"SAGE Publications","title":"Gender differences in systemic sclerosis: relationship to clinical features, serologic status and outcomes","type":"article-journal","volume":"1"},"uris":["http://www.mendeley.com/documents/?uuid=816e12a0-de76-4dbf-92df-a60738b0f6d8"]},{"id":"ITEM-3","itemData":{"DOI":"10.1136/annrheumdis-2014-206386","ISSN":"1468-2060","PMID":"25342760","abstract":"OBJECTIVES In agreement with other autoimmune diseases, systemic sclerosis (SSc) is associated with a strong sex bias. However, unlike lupus, the effects of sex on disease phenotype and prognosis are poorly known. Therefore, we aimed to determine sex effects on outcomes. METHOD We performed a prospective observational study using the latest 2013 data extract from the EULAR scleroderma trials and research (EUSTAR) cohort. We looked at (i) sex influence on disease characteristics at baseline and (ii) then focused on patients with at least 2 years of follow-up to estimate the effects of sex on disease progression and survival. RESULTS 9182 patients with SSc were available (1321 men) for the baseline analyses. In multivariate analysis, male sex was independently associated with a higher risk of diffuse cutaneous subtype (OR: 1.68, (1.45 to 1.94); p&lt;0.001), a higher frequency of digital ulcers (OR: 1.28 (1.11 to 1.47); p&lt;0.001) and pulmonary hypertension (OR: 3.01 (1.47 to 6.20); p&lt;0.003). In the longitudinal analysis (n=4499), after a mean follow-up of 4.9 (±2.7) years, male sex was predictive of new onset of pulmonary hypertension (HR: 2.66 (1.32 to 5.36); p=0.006) and heart failure (HR: 2.22 (1.06 to 4.63); p=0.035). 908 deaths were recorded, male sex predicted deaths of all origins (HR: 1.48 (1.19 to 1.84); p&lt;0.001), but did not significantly account for SSc-related deaths. CONCLUSIONS Although more common in women, SSc appears as strikingly more severe in men. Our results obtained through the largest worldwide database demonstrate a higher risk of severe cardiovascular involvement in men. These results raise the point of including sex in the management and the decision-making process.","author":[{"dropping-particle":"","family":"Elhai","given":"Muriel","non-dropping-particle":"","parse-names":false,"suffix":""},{"dropping-particle":"","family":"Avouac","given":"Jérôme","non-dropping-particle":"","parse-names":false,"suffix":""},{"dropping-particle":"","family":"Walker","given":"Ulrich A","non-dropping-particle":"","parse-names":false,"suffix":""},{"dropping-particle":"","family":"Matucci-Cerinic","given":"Marco","non-dropping-particle":"","parse-names":false,"suffix":""},{"dropping-particle":"","family":"Riemekasten","given":"Gabriela","non-dropping-particle":"","parse-names":false,"suffix":""},{"dropping-particle":"","family":"Airò","given":"Paolo","non-dropping-particle":"","parse-names":false,"suffix":""},{"dropping-particle":"","family":"Hachulla","given":"Eric","non-dropping-particle":"","parse-names":false,"suffix":""},{"dropping-particle":"","family":"Valentini","given":"Gabriele","non-dropping-particle":"","parse-names":false,"suffix":""},{"dropping-particle":"","family":"Carreira","given":"Patricia E","non-dropping-particle":"","parse-names":false,"suffix":""},{"dropping-particle":"","family":"Cozzi","given":"Franco","non-dropping-particle":"","parse-names":false,"suffix":""},{"dropping-particle":"","family":"Balbir Gurman","given":"Alexandra","non-dropping-particle":"","parse-names":false,"suffix":""},{"dropping-particle":"","family":"Braun-Moscovici","given":"Yolanda","non-dropping-particle":"","parse-names":false,"suffix":""},{"dropping-particle":"","family":"Damjanov","given":"Nemanja","non-dropping-particle":"","parse-names":false,"suffix":""},{"dropping-particle":"","family":"Ananieva","given":"Lidia P","non-dropping-particle":"","parse-names":false,"suffix":""},{"dropping-particle":"","family":"Scorza","given":"Raffaella","non-dropping-particle":"","parse-names":false,"suffix":""},{"dropping-particle":"","family":"Jimenez","given":"Sergio","non-dropping-particle":"","parse-names":false,"suffix":""},{"dropping-particle":"","family":"Busquets","given":"Joanna","non-dropping-particle":"","parse-names":false,"suffix":""},{"dropping-particle":"","family":"Li","given":"Mengtao","non-dropping-particle":"","parse-names":false,"suffix":""},{"dropping-particle":"","family":"Müller-Ladner","given":"Ulf","non-dropping-particle":"","parse-names":false,"suffix":""},{"dropping-particle":"","family":"Kahan","given":"André","non-dropping-particle":"","parse-names":false,"suffix":""},{"dropping-particle":"","family":"Distler","given":"Oliver","non-dropping-particle":"","parse-names":false,"suffix":""},{"dropping-particle":"","family":"Allanore","given":"Yannick","non-dropping-particle":"","parse-names":false,"suffix":""},{"dropping-particle":"","family":"EUSTAR co-authors","given":"","non-dropping-particle":"","parse-names":false,"suffix":""}],"container-title":"Annals of the rheumatic diseases","id":"ITEM-3","issue":"1","issued":{"date-parts":[["2016","1"]]},"page":"163-9","title":"A gender gap in primary and secondary heart dysfunctions in systemic sclerosis: a EUSTAR prospective study.","type":"article-journal","volume":"75"},"uris":["http://www.mendeley.com/documents/?uuid=e38dabce-ce11-3ea2-8b7b-e22a96eae6ba"]}],"mendeley":{"formattedCitation":"(45,60,63)","plainTextFormattedCitation":"(45,60,63)","previouslyFormattedCitation":"(45,60,62)"},"properties":{"noteIndex":0},"schema":"https://github.com/citation-style-language/schema/raw/master/csl-citation.json"}</w:instrText>
      </w:r>
      <w:r w:rsidRPr="009400CF">
        <w:rPr>
          <w:rFonts w:cstheme="minorHAnsi"/>
        </w:rPr>
        <w:fldChar w:fldCharType="separate"/>
      </w:r>
      <w:r w:rsidR="004F2239" w:rsidRPr="004F2239">
        <w:rPr>
          <w:rFonts w:cstheme="minorHAnsi"/>
          <w:noProof/>
        </w:rPr>
        <w:t>(45,60,63)</w:t>
      </w:r>
      <w:r w:rsidRPr="009400CF">
        <w:rPr>
          <w:rFonts w:cstheme="minorHAnsi"/>
        </w:rPr>
        <w:fldChar w:fldCharType="end"/>
      </w:r>
      <w:r w:rsidRPr="009400CF">
        <w:rPr>
          <w:rFonts w:cstheme="minorHAnsi"/>
        </w:rPr>
        <w:t xml:space="preserve"> and females </w:t>
      </w:r>
      <w:r w:rsidRPr="009400CF">
        <w:rPr>
          <w:rFonts w:cstheme="minorHAnsi"/>
        </w:rPr>
        <w:fldChar w:fldCharType="begin" w:fldLock="1"/>
      </w:r>
      <w:r w:rsidR="004F2239">
        <w:rPr>
          <w:rFonts w:cstheme="minorHAnsi"/>
        </w:rPr>
        <w:instrText>ADDIN CSL_CITATION {"citationItems":[{"id":"ITEM-1","itemData":{"DOI":"10.3899/jrheum.140006","ISSN":"0315-162X","PMID":"25274896","abstract":"OBJECTIVE Systemic sclerosis (SSc) has a female predominance, however, little is understood about the effect of sex on SSc manifestations and survival. The objectives of our study were to evaluate differences in disease manifestations, and survival rates between males and females with SSc. METHODS A retrospective cohort study of the Toronto Scleroderma Program was conducted to evaluate sex-based differences in disease manifestations and survival. A relative survival analysis compared SSc survival to the general population. RESULTS There were 959 patients (791 females, 168 males) identified, with a female:male ratio of 4.7:1. Males more frequently had diffuse SSc [45% vs 30%, relative risk (RR) 1.44, 95% CI 1.18-1.75] and interstitial lung disease (ILD; 41% vs 33%, RR 1.24, 95% CI 1.01-1.52). There were 324 deaths (65 males, 259 females). Males had increased unadjusted mortality compared to females (HR 1.57, 95% CI 1.19-2.06). In an adjusted model including immunosuppressive use, male sex (HR 1.40, 95% CI 1.06-1.85), ILD (HR 1.58, 95% CI 1.26-1.98), and older age at diagnosis (HR 1.05, 95% CI 1.04-1.06) were independently associated with increased mortality, whereas the limited subtype (HR 0.70, 95% CI 0.49-0.77) and anticentromere antibodies (HR 0.70, 95% CI 0.49-0.98) were independently associated with decreased mortality. Male sex was associated with increased risk of mortality (HR 1.16, p=0.003) in patients with SSc above that observed for males in the general population. CONCLUSION The differential effect of disease between sexes is small, yet males have decreased survival compared to females with SSc.","author":[{"dropping-particle":"","family":"Hussein","given":"Haseena","non-dropping-particle":"","parse-names":false,"suffix":""},{"dropping-particle":"","family":"Lee","given":"Peter","non-dropping-particle":"","parse-names":false,"suffix":""},{"dropping-particle":"","family":"Chau","given":"Cathy","non-dropping-particle":"","parse-names":false,"suffix":""},{"dropping-particle":"","family":"Johnson","given":"Sindhu R","non-dropping-particle":"","parse-names":false,"suffix":""}],"container-title":"The Journal of rheumatology","id":"ITEM-1","issue":"11","issued":{"date-parts":[["2014","11"]]},"page":"2193-200","title":"The effect of male sex on survival in systemic sclerosis.","type":"article-journal","volume":"41"},"uris":["http://www.mendeley.com/documents/?uuid=711ce941-b5ec-3f70-a71a-ee07a4a571da"]},{"id":"ITEM-2","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2","issue":"4","issued":{"date-parts":[["0"]]},"page":"89-97","title":"Clinical and epidemiological differences between men and women with systemic sclerosis: a study in a Spanish systemic sclerosis cohort and literature review.","type":"article-journal","volume":"35 Suppl 106"},"uris":["http://www.mendeley.com/documents/?uuid=791acad2-81b7-3361-beae-826e493f51dd"]}],"mendeley":{"formattedCitation":"(41,66)","plainTextFormattedCitation":"(41,66)","previouslyFormattedCitation":"(41,65)"},"properties":{"noteIndex":0},"schema":"https://github.com/citation-style-language/schema/raw/master/csl-citation.json"}</w:instrText>
      </w:r>
      <w:r w:rsidRPr="009400CF">
        <w:rPr>
          <w:rFonts w:cstheme="minorHAnsi"/>
        </w:rPr>
        <w:fldChar w:fldCharType="separate"/>
      </w:r>
      <w:r w:rsidR="004F2239" w:rsidRPr="004F2239">
        <w:rPr>
          <w:rFonts w:cstheme="minorHAnsi"/>
          <w:noProof/>
        </w:rPr>
        <w:t>(41,66)</w:t>
      </w:r>
      <w:r w:rsidRPr="009400CF">
        <w:rPr>
          <w:rFonts w:cstheme="minorHAnsi"/>
        </w:rPr>
        <w:fldChar w:fldCharType="end"/>
      </w:r>
      <w:r w:rsidRPr="009400CF">
        <w:rPr>
          <w:rFonts w:cstheme="minorHAnsi"/>
        </w:rPr>
        <w:t xml:space="preserve">. For example, in the previously described EUSTAR study examining cardiac dysfunction in SSc, male sex was independently predictive of new onset </w:t>
      </w:r>
      <w:r w:rsidR="000627B6" w:rsidRPr="009400CF">
        <w:rPr>
          <w:rFonts w:cstheme="minorHAnsi"/>
        </w:rPr>
        <w:t>PAH</w:t>
      </w:r>
      <w:r w:rsidRPr="009400CF">
        <w:rPr>
          <w:rFonts w:cstheme="minorHAnsi"/>
        </w:rPr>
        <w:t xml:space="preserve"> (odds ratio of 2.66) </w:t>
      </w:r>
      <w:r w:rsidRPr="009400CF">
        <w:rPr>
          <w:rFonts w:cstheme="minorHAnsi"/>
        </w:rPr>
        <w:fldChar w:fldCharType="begin" w:fldLock="1"/>
      </w:r>
      <w:r w:rsidR="004F2239">
        <w:rPr>
          <w:rFonts w:cstheme="minorHAnsi"/>
        </w:rPr>
        <w:instrText>ADDIN CSL_CITATION {"citationItems":[{"id":"ITEM-1","itemData":{"DOI":"10.1136/annrheumdis-2014-206386","ISSN":"1468-2060","PMID":"25342760","abstract":"OBJECTIVES In agreement with other autoimmune diseases, systemic sclerosis (SSc) is associated with a strong sex bias. However, unlike lupus, the effects of sex on disease phenotype and prognosis are poorly known. Therefore, we aimed to determine sex effects on outcomes. METHOD We performed a prospective observational study using the latest 2013 data extract from the EULAR scleroderma trials and research (EUSTAR) cohort. We looked at (i) sex influence on disease characteristics at baseline and (ii) then focused on patients with at least 2 years of follow-up to estimate the effects of sex on disease progression and survival. RESULTS 9182 patients with SSc were available (1321 men) for the baseline analyses. In multivariate analysis, male sex was independently associated with a higher risk of diffuse cutaneous subtype (OR: 1.68, (1.45 to 1.94); p&lt;0.001), a higher frequency of digital ulcers (OR: 1.28 (1.11 to 1.47); p&lt;0.001) and pulmonary hypertension (OR: 3.01 (1.47 to 6.20); p&lt;0.003). In the longitudinal analysis (n=4499), after a mean follow-up of 4.9 (±2.7) years, male sex was predictive of new onset of pulmonary hypertension (HR: 2.66 (1.32 to 5.36); p=0.006) and heart failure (HR: 2.22 (1.06 to 4.63); p=0.035). 908 deaths were recorded, male sex predicted deaths of all origins (HR: 1.48 (1.19 to 1.84); p&lt;0.001), but did not significantly account for SSc-related deaths. CONCLUSIONS Although more common in women, SSc appears as strikingly more severe in men. Our results obtained through the largest worldwide database demonstrate a higher risk of severe cardiovascular involvement in men. These results raise the point of including sex in the management and the decision-making process.","author":[{"dropping-particle":"","family":"Elhai","given":"Muriel","non-dropping-particle":"","parse-names":false,"suffix":""},{"dropping-particle":"","family":"Avouac","given":"Jérôme","non-dropping-particle":"","parse-names":false,"suffix":""},{"dropping-particle":"","family":"Walker","given":"Ulrich A","non-dropping-particle":"","parse-names":false,"suffix":""},{"dropping-particle":"","family":"Matucci-Cerinic","given":"Marco","non-dropping-particle":"","parse-names":false,"suffix":""},{"dropping-particle":"","family":"Riemekasten","given":"Gabriela","non-dropping-particle":"","parse-names":false,"suffix":""},{"dropping-particle":"","family":"Airò","given":"Paolo","non-dropping-particle":"","parse-names":false,"suffix":""},{"dropping-particle":"","family":"Hachulla","given":"Eric","non-dropping-particle":"","parse-names":false,"suffix":""},{"dropping-particle":"","family":"Valentini","given":"Gabriele","non-dropping-particle":"","parse-names":false,"suffix":""},{"dropping-particle":"","family":"Carreira","given":"Patricia E","non-dropping-particle":"","parse-names":false,"suffix":""},{"dropping-particle":"","family":"Cozzi","given":"Franco","non-dropping-particle":"","parse-names":false,"suffix":""},{"dropping-particle":"","family":"Balbir Gurman","given":"Alexandra","non-dropping-particle":"","parse-names":false,"suffix":""},{"dropping-particle":"","family":"Braun-Moscovici","given":"Yolanda","non-dropping-particle":"","parse-names":false,"suffix":""},{"dropping-particle":"","family":"Damjanov","given":"Nemanja","non-dropping-particle":"","parse-names":false,"suffix":""},{"dropping-particle":"","family":"Ananieva","given":"Lidia P","non-dropping-particle":"","parse-names":false,"suffix":""},{"dropping-particle":"","family":"Scorza","given":"Raffaella","non-dropping-particle":"","parse-names":false,"suffix":""},{"dropping-particle":"","family":"Jimenez","given":"Sergio","non-dropping-particle":"","parse-names":false,"suffix":""},{"dropping-particle":"","family":"Busquets","given":"Joanna","non-dropping-particle":"","parse-names":false,"suffix":""},{"dropping-particle":"","family":"Li","given":"Mengtao","non-dropping-particle":"","parse-names":false,"suffix":""},{"dropping-particle":"","family":"Müller-Ladner","given":"Ulf","non-dropping-particle":"","parse-names":false,"suffix":""},{"dropping-particle":"","family":"Kahan","given":"André","non-dropping-particle":"","parse-names":false,"suffix":""},{"dropping-particle":"","family":"Distler","given":"Oliver","non-dropping-particle":"","parse-names":false,"suffix":""},{"dropping-particle":"","family":"Allanore","given":"Yannick","non-dropping-particle":"","parse-names":false,"suffix":""},{"dropping-particle":"","family":"EUSTAR co-authors","given":"","non-dropping-particle":"","parse-names":false,"suffix":""}],"container-title":"Annals of the rheumatic diseases","id":"ITEM-1","issue":"1","issued":{"date-parts":[["2016","1"]]},"page":"163-9","title":"A gender gap in primary and secondary heart dysfunctions in systemic sclerosis: a EUSTAR prospective study.","type":"article-journal","volume":"75"},"uris":["http://www.mendeley.com/documents/?uuid=e38dabce-ce11-3ea2-8b7b-e22a96eae6ba"]}],"mendeley":{"formattedCitation":"(60)","plainTextFormattedCitation":"(60)","previouslyFormattedCitation":"(60)"},"properties":{"noteIndex":0},"schema":"https://github.com/citation-style-language/schema/raw/master/csl-citation.json"}</w:instrText>
      </w:r>
      <w:r w:rsidRPr="009400CF">
        <w:rPr>
          <w:rFonts w:cstheme="minorHAnsi"/>
        </w:rPr>
        <w:fldChar w:fldCharType="separate"/>
      </w:r>
      <w:r w:rsidR="004F2239" w:rsidRPr="004F2239">
        <w:rPr>
          <w:rFonts w:cstheme="minorHAnsi"/>
          <w:noProof/>
        </w:rPr>
        <w:t>(60)</w:t>
      </w:r>
      <w:r w:rsidRPr="009400CF">
        <w:rPr>
          <w:rFonts w:cstheme="minorHAnsi"/>
        </w:rPr>
        <w:fldChar w:fldCharType="end"/>
      </w:r>
      <w:r w:rsidRPr="009400CF">
        <w:rPr>
          <w:rFonts w:cstheme="minorHAnsi"/>
        </w:rPr>
        <w:t xml:space="preserve">. </w:t>
      </w:r>
      <w:r w:rsidR="002B09DB" w:rsidRPr="009400CF">
        <w:rPr>
          <w:rFonts w:cstheme="minorHAnsi"/>
        </w:rPr>
        <w:t xml:space="preserve">In </w:t>
      </w:r>
      <w:r w:rsidR="00643705">
        <w:rPr>
          <w:rFonts w:cstheme="minorHAnsi"/>
        </w:rPr>
        <w:t xml:space="preserve">a </w:t>
      </w:r>
      <w:r w:rsidR="002B09DB" w:rsidRPr="009400CF">
        <w:rPr>
          <w:rFonts w:cstheme="minorHAnsi"/>
        </w:rPr>
        <w:t xml:space="preserve">study </w:t>
      </w:r>
      <w:r w:rsidR="00643705">
        <w:rPr>
          <w:rFonts w:cstheme="minorHAnsi"/>
        </w:rPr>
        <w:t>that</w:t>
      </w:r>
      <w:r w:rsidR="00643705" w:rsidRPr="009400CF">
        <w:rPr>
          <w:rFonts w:cstheme="minorHAnsi"/>
        </w:rPr>
        <w:t xml:space="preserve"> </w:t>
      </w:r>
      <w:r w:rsidR="002B09DB" w:rsidRPr="009400CF">
        <w:rPr>
          <w:rFonts w:cstheme="minorHAnsi"/>
        </w:rPr>
        <w:t xml:space="preserve">included patients with SSc-PAH enrolled in the DETECT cohort study for up to three years, univariate logistic regression revealed that male sex was associated (odds ratio of 4.1) with disease progression </w:t>
      </w:r>
      <w:r w:rsidR="002B09DB" w:rsidRPr="009400CF">
        <w:rPr>
          <w:rFonts w:cstheme="minorHAnsi"/>
        </w:rPr>
        <w:fldChar w:fldCharType="begin" w:fldLock="1"/>
      </w:r>
      <w:r w:rsidR="004F2239">
        <w:rPr>
          <w:rFonts w:cstheme="minorHAnsi"/>
        </w:rPr>
        <w:instrText>ADDIN CSL_CITATION {"citationItems":[{"id":"ITEM-1","itemData":{"DOI":"10.1136/annrheumdis-2017-211480","abstract":"Objective Pulmonary arterial hypertension (PAH) is a severe complication of systemic sclerosis (SSc). In this longitudinal study, we aimed to identify factors associated with an unfavourable outcome in patients with SSc with early PAH (SSc-PAH) from the DETECT cohort.Methods Patients with SSc-PAH enrolled in DETECT were observed for up to 3 years. Associations between cross-sectional variables and disease progression (defined as the occurrence of any of the following events: WHO Functional Class worsening, combination therapy for PAH, hospitalisation or death) were analysed by univariable logistic regression.Results Of 57 patients with PAH (median observation time 12.6 months), 25 (43.9%) had disease progression. The following factors (OR (95% CI)) were associated with disease progression: male gender (4.1 (1.2 to 14.1)), high forced vital capacity % predicted/carbon monoxide lung diffusion capacity (DLCO)% predicted ratio (3.6 (1.2 to 10.7)), high Borg Dyspnoea Index (1.7 (1.1 to 2.6)) and low DLCO% predicted (non-linear relationship).Conclusion More than 40% of early-diagnosed patients with SSc-PAH had disease progression during a short follow-up time, with male gender, functional capacity and pulmonary function tests at PAH diagnosis being associated with progression. This suggests that even mild PAH should be considered a high-risk complication of SSc.","author":[{"dropping-particle":"","family":"Mihai","given":"Carina","non-dropping-particle":"","parse-names":false,"suffix":""},{"dropping-particle":"","family":"Antic","given":"Milos","non-dropping-particle":"","parse-names":false,"suffix":""},{"dropping-particle":"","family":"Dobrota","given":"Rucsandra","non-dropping-particle":"","parse-names":false,"suffix":""},{"dropping-particle":"","family":"Bonderman","given":"Diana","non-dropping-particle":"","parse-names":false,"suffix":""},{"dropping-particle":"","family":"Chadha-Boreham","given":"Harbajan","non-dropping-particle":"","parse-names":false,"suffix":""},{"dropping-particle":"","family":"Coghlan","given":"John Gerry","non-dropping-particle":"","parse-names":false,"suffix":""},{"dropping-particle":"","family":"Denton","given":"Christopher P","non-dropping-particle":"","parse-names":false,"suffix":""},{"dropping-particle":"","family":"Doelberg","given":"Martin","non-dropping-particle":"","parse-names":false,"suffix":""},{"dropping-particle":"","family":"Grünig","given":"Ekkehard","non-dropping-particle":"","parse-names":false,"suffix":""},{"dropping-particle":"","family":"Khanna","given":"Dinesh","non-dropping-particle":"","parse-names":false,"suffix":""},{"dropping-particle":"V","family":"McLaughlin","given":"Vallerie","non-dropping-particle":"","parse-names":false,"suffix":""},{"dropping-particle":"","family":"Müller-Ladner","given":"Ulf","non-dropping-particle":"","parse-names":false,"suffix":""},{"dropping-particle":"","family":"Pope","given":"Janet E","non-dropping-particle":"","parse-names":false,"suffix":""},{"dropping-particle":"","family":"Rosenberg","given":"Daniel M","non-dropping-particle":"","parse-names":false,"suffix":""},{"dropping-particle":"","family":"Seibold","given":"James R","non-dropping-particle":"","parse-names":false,"suffix":""},{"dropping-particle":"","family":"Vonk","given":"Madelon C","non-dropping-particle":"","parse-names":false,"suffix":""},{"dropping-particle":"","family":"Distler","given":"Oliver","non-dropping-particle":"","parse-names":false,"suffix":""}],"container-title":"Annals of the Rheumatic Diseases","id":"ITEM-1","issue":"1","issued":{"date-parts":[["2018","1","1"]]},"page":"128 LP  - 132","title":"Factors associated with disease progression in early-diagnosed pulmonary arterial hypertension associated with systemic sclerosis: longitudinal data from the DETECT cohort","type":"article-journal","volume":"77"},"uris":["http://www.mendeley.com/documents/?uuid=95c15722-e458-4548-988a-2c2e7d73306f"]}],"mendeley":{"formattedCitation":"(67)","plainTextFormattedCitation":"(67)","previouslyFormattedCitation":"(66)"},"properties":{"noteIndex":0},"schema":"https://github.com/citation-style-language/schema/raw/master/csl-citation.json"}</w:instrText>
      </w:r>
      <w:r w:rsidR="002B09DB" w:rsidRPr="009400CF">
        <w:rPr>
          <w:rFonts w:cstheme="minorHAnsi"/>
        </w:rPr>
        <w:fldChar w:fldCharType="separate"/>
      </w:r>
      <w:r w:rsidR="004F2239" w:rsidRPr="004F2239">
        <w:rPr>
          <w:rFonts w:cstheme="minorHAnsi"/>
          <w:noProof/>
        </w:rPr>
        <w:t>(67)</w:t>
      </w:r>
      <w:r w:rsidR="002B09DB" w:rsidRPr="009400CF">
        <w:rPr>
          <w:rFonts w:cstheme="minorHAnsi"/>
        </w:rPr>
        <w:fldChar w:fldCharType="end"/>
      </w:r>
      <w:r w:rsidR="002B09DB" w:rsidRPr="009400CF">
        <w:rPr>
          <w:rFonts w:cstheme="minorHAnsi"/>
        </w:rPr>
        <w:t xml:space="preserve">. </w:t>
      </w:r>
      <w:r w:rsidRPr="009400CF">
        <w:rPr>
          <w:rFonts w:cstheme="minorHAnsi"/>
        </w:rPr>
        <w:t xml:space="preserve">Whereas, in </w:t>
      </w:r>
      <w:r w:rsidR="002B09DB" w:rsidRPr="009400CF">
        <w:rPr>
          <w:rFonts w:cstheme="minorHAnsi"/>
        </w:rPr>
        <w:t xml:space="preserve">the </w:t>
      </w:r>
      <w:r w:rsidRPr="009400CF">
        <w:rPr>
          <w:rFonts w:cstheme="minorHAnsi"/>
        </w:rPr>
        <w:t>Spanish RESCLE cohort study, the investigators reported a clear predominance of pulmonary hypertension</w:t>
      </w:r>
      <w:r w:rsidR="00141A3C" w:rsidRPr="009400CF">
        <w:rPr>
          <w:rFonts w:cstheme="minorHAnsi"/>
        </w:rPr>
        <w:t xml:space="preserve"> in females</w:t>
      </w:r>
      <w:r w:rsidRPr="009400CF">
        <w:rPr>
          <w:rFonts w:cstheme="minorHAnsi"/>
        </w:rPr>
        <w:t xml:space="preserve">, </w:t>
      </w:r>
      <w:r w:rsidR="00141A3C" w:rsidRPr="009400CF">
        <w:rPr>
          <w:rFonts w:cstheme="minorHAnsi"/>
        </w:rPr>
        <w:t>in particular, in the absence of interstitial l</w:t>
      </w:r>
      <w:r w:rsidR="00643705">
        <w:rPr>
          <w:rFonts w:cstheme="minorHAnsi"/>
        </w:rPr>
        <w:t>u</w:t>
      </w:r>
      <w:r w:rsidR="00141A3C" w:rsidRPr="009400CF">
        <w:rPr>
          <w:rFonts w:cstheme="minorHAnsi"/>
        </w:rPr>
        <w:t xml:space="preserve">ng disease </w:t>
      </w:r>
      <w:r w:rsidR="00141A3C" w:rsidRPr="009400CF">
        <w:rPr>
          <w:rFonts w:cstheme="minorHAnsi"/>
        </w:rPr>
        <w:fldChar w:fldCharType="begin" w:fldLock="1"/>
      </w:r>
      <w:r w:rsidR="004F2239">
        <w:rPr>
          <w:rFonts w:cstheme="minorHAnsi"/>
        </w:rPr>
        <w:instrText>ADDIN CSL_CITATION {"citationItems":[{"id":"ITEM-1","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1","issue":"4","issued":{"date-parts":[["0"]]},"page":"89-97","title":"Clinical and epidemiological differences between men and women with systemic sclerosis: a study in a Spanish systemic sclerosis cohort and literature review.","type":"article-journal","volume":"35 Suppl 106"},"uris":["http://www.mendeley.com/documents/?uuid=791acad2-81b7-3361-beae-826e493f51dd"]}],"mendeley":{"formattedCitation":"(41)","plainTextFormattedCitation":"(41)","previouslyFormattedCitation":"(41)"},"properties":{"noteIndex":0},"schema":"https://github.com/citation-style-language/schema/raw/master/csl-citation.json"}</w:instrText>
      </w:r>
      <w:r w:rsidR="00141A3C" w:rsidRPr="009400CF">
        <w:rPr>
          <w:rFonts w:cstheme="minorHAnsi"/>
        </w:rPr>
        <w:fldChar w:fldCharType="separate"/>
      </w:r>
      <w:r w:rsidR="004F2239" w:rsidRPr="004F2239">
        <w:rPr>
          <w:rFonts w:cstheme="minorHAnsi"/>
          <w:noProof/>
        </w:rPr>
        <w:t>(41)</w:t>
      </w:r>
      <w:r w:rsidR="00141A3C" w:rsidRPr="009400CF">
        <w:rPr>
          <w:rFonts w:cstheme="minorHAnsi"/>
        </w:rPr>
        <w:fldChar w:fldCharType="end"/>
      </w:r>
      <w:r w:rsidR="00141A3C" w:rsidRPr="009400CF">
        <w:rPr>
          <w:rFonts w:cstheme="minorHAnsi"/>
        </w:rPr>
        <w:t xml:space="preserve">. Of mechanistic interest, Scorza et al </w:t>
      </w:r>
      <w:r w:rsidR="00141A3C" w:rsidRPr="009400CF">
        <w:rPr>
          <w:rFonts w:cstheme="minorHAnsi"/>
        </w:rPr>
        <w:fldChar w:fldCharType="begin" w:fldLock="1"/>
      </w:r>
      <w:r w:rsidR="004F2239">
        <w:rPr>
          <w:rFonts w:cstheme="minorHAnsi"/>
        </w:rPr>
        <w:instrText>ADDIN CSL_CITATION {"citationItems":[{"id":"ITEM-1","itemData":{"DOI":"10.1111/j.1749-6632.2002.tb04221.x","ISSN":"0077-8923","abstract":"Abstract: In scleroderma patients, isolated pulmonary hypertension (PHT) has been associated with selected HLA haplotypes, severe impairment of the diffusing capacity for carbon monoxide and the diagnosis of CREST. Most patients with CREST have a late-age onset of the disease, corresponding to the perimenopausal or postmenopausal period. We conducted a retrospective cohort study to determine the role of post-menopause and of the other known clinical and biological markers in the development of isolated pulmonary hypertension in Italian patients with systemic sclerosis. 189 female patients with scleroderma who had no ecographic signs of pulmonary hypertension (PHT) and radiographic signs of lung fibrosis at the first visit and did not develop significant pulmonary fibrosis during the observation time were included. Sixty-three out of 189 patients (33.3%) presented isolated pulmonary hypertension. A severe impairment of diffusing capacity for carbon monoxide at admission was found to be an early predictive element for its development. An increased risk was associated with postmenopausal condition (RR= 5.2, p= 0.000), CREST syndrome (RR= 2.8, p= 0.001) and haplotype HLA-B35 (RR= 2.8; p= 0.002). A significant positive interaction between postmenopausal condition and either HLA-B35 (RR= 15.2; p= 0.000) or the diagnosis of CREST (RR= 14.1; p= 0.000) was found. Postmenopausal condition alone or in combination with HLA-B35 and CREST syndrome is the main risk-factor for developing primary pulmonary hypertension in scleroderma patients. This suggests that hormonal replacement therapy could play a role in preventing isolated PHT in patients with systemic sclerosis.","author":[{"dropping-particle":"","family":"Scorza","given":"R","non-dropping-particle":"","parse-names":false,"suffix":""},{"dropping-particle":"","family":"Caronni","given":"M","non-dropping-particle":"","parse-names":false,"suffix":""},{"dropping-particle":"","family":"Bazzi","given":"S","non-dropping-particle":"","parse-names":false,"suffix":""},{"dropping-particle":"","family":"Nador","given":"F","non-dropping-particle":"","parse-names":false,"suffix":""},{"dropping-particle":"","family":"L","given":"Beretta","non-dropping-particle":"","parse-names":false,"suffix":""},{"dropping-particle":"","family":"Antoniolli","given":"R","non-dropping-particle":"","parse-names":false,"suffix":""},{"dropping-particle":"","family":"Origgi","given":"L","non-dropping-particle":"","parse-names":false,"suffix":""},{"dropping-particle":"","family":"Ponti","given":"A","non-dropping-particle":"","parse-names":false,"suffix":""}],"container-title":"Annals of the New York Academy of Sciences","id":"ITEM-1","issue":"1","issued":{"date-parts":[["2002","6","1"]]},"note":"doi: 10.1111/j.1749-6632.2002.tb04221.x","page":"238-246","publisher":"John Wiley &amp; Sons, Ltd (10.1111)","title":"Post-Menopause is the Main Risk Factor for Developing Isolated Pulmonary Hypertension in Systemic Sclerosis","type":"article-journal","volume":"966"},"uris":["http://www.mendeley.com/documents/?uuid=b200b179-c31e-4576-92cb-8fbae96af211"]}],"mendeley":{"formattedCitation":"(22)","plainTextFormattedCitation":"(22)","previouslyFormattedCitation":"(22)"},"properties":{"noteIndex":0},"schema":"https://github.com/citation-style-language/schema/raw/master/csl-citation.json"}</w:instrText>
      </w:r>
      <w:r w:rsidR="00141A3C" w:rsidRPr="009400CF">
        <w:rPr>
          <w:rFonts w:cstheme="minorHAnsi"/>
        </w:rPr>
        <w:fldChar w:fldCharType="separate"/>
      </w:r>
      <w:r w:rsidR="004F2239" w:rsidRPr="004F2239">
        <w:rPr>
          <w:rFonts w:cstheme="minorHAnsi"/>
          <w:noProof/>
        </w:rPr>
        <w:t>(22)</w:t>
      </w:r>
      <w:r w:rsidR="00141A3C" w:rsidRPr="009400CF">
        <w:rPr>
          <w:rFonts w:cstheme="minorHAnsi"/>
        </w:rPr>
        <w:fldChar w:fldCharType="end"/>
      </w:r>
      <w:r w:rsidR="00141A3C" w:rsidRPr="009400CF">
        <w:rPr>
          <w:rFonts w:cstheme="minorHAnsi"/>
        </w:rPr>
        <w:t xml:space="preserve"> conducted a retrospective cohort study of female (n=189) patients with SSc and observed that the postmenopausal condition was significantly associated (odds ratio of 5.2) with the development of isolated </w:t>
      </w:r>
      <w:r w:rsidR="000627B6" w:rsidRPr="009400CF">
        <w:rPr>
          <w:rFonts w:cstheme="minorHAnsi"/>
        </w:rPr>
        <w:t>PAH</w:t>
      </w:r>
      <w:r w:rsidR="00141A3C" w:rsidRPr="009400CF">
        <w:rPr>
          <w:rFonts w:cstheme="minorHAnsi"/>
        </w:rPr>
        <w:t xml:space="preserve">. </w:t>
      </w:r>
      <w:r w:rsidR="007066CC" w:rsidRPr="009400CF">
        <w:rPr>
          <w:rFonts w:cstheme="minorHAnsi"/>
        </w:rPr>
        <w:t>T</w:t>
      </w:r>
      <w:r w:rsidR="00141A3C" w:rsidRPr="009400CF">
        <w:rPr>
          <w:rFonts w:cstheme="minorHAnsi"/>
        </w:rPr>
        <w:t>he authors</w:t>
      </w:r>
      <w:r w:rsidR="007066CC" w:rsidRPr="009400CF">
        <w:rPr>
          <w:rFonts w:cstheme="minorHAnsi"/>
        </w:rPr>
        <w:t xml:space="preserve"> also</w:t>
      </w:r>
      <w:r w:rsidR="00141A3C" w:rsidRPr="009400CF">
        <w:rPr>
          <w:rFonts w:cstheme="minorHAnsi"/>
        </w:rPr>
        <w:t xml:space="preserve"> found evidence of a significant association between the postmenopausal condition and HLA-B35 (odds ratio of 15.2) </w:t>
      </w:r>
      <w:r w:rsidR="00141A3C" w:rsidRPr="009400CF">
        <w:rPr>
          <w:rFonts w:cstheme="minorHAnsi"/>
        </w:rPr>
        <w:fldChar w:fldCharType="begin" w:fldLock="1"/>
      </w:r>
      <w:r w:rsidR="004F2239">
        <w:rPr>
          <w:rFonts w:cstheme="minorHAnsi"/>
        </w:rPr>
        <w:instrText>ADDIN CSL_CITATION {"citationItems":[{"id":"ITEM-1","itemData":{"DOI":"10.1111/j.1749-6632.2002.tb04221.x","ISSN":"0077-8923","abstract":"Abstract: In scleroderma patients, isolated pulmonary hypertension (PHT) has been associated with selected HLA haplotypes, severe impairment of the diffusing capacity for carbon monoxide and the diagnosis of CREST. Most patients with CREST have a late-age onset of the disease, corresponding to the perimenopausal or postmenopausal period. We conducted a retrospective cohort study to determine the role of post-menopause and of the other known clinical and biological markers in the development of isolated pulmonary hypertension in Italian patients with systemic sclerosis. 189 female patients with scleroderma who had no ecographic signs of pulmonary hypertension (PHT) and radiographic signs of lung fibrosis at the first visit and did not develop significant pulmonary fibrosis during the observation time were included. Sixty-three out of 189 patients (33.3%) presented isolated pulmonary hypertension. A severe impairment of diffusing capacity for carbon monoxide at admission was found to be an early predictive element for its development. An increased risk was associated with postmenopausal condition (RR= 5.2, p= 0.000), CREST syndrome (RR= 2.8, p= 0.001) and haplotype HLA-B35 (RR= 2.8; p= 0.002). A significant positive interaction between postmenopausal condition and either HLA-B35 (RR= 15.2; p= 0.000) or the diagnosis of CREST (RR= 14.1; p= 0.000) was found. Postmenopausal condition alone or in combination with HLA-B35 and CREST syndrome is the main risk-factor for developing primary pulmonary hypertension in scleroderma patients. This suggests that hormonal replacement therapy could play a role in preventing isolated PHT in patients with systemic sclerosis.","author":[{"dropping-particle":"","family":"Scorza","given":"R","non-dropping-particle":"","parse-names":false,"suffix":""},{"dropping-particle":"","family":"Caronni","given":"M","non-dropping-particle":"","parse-names":false,"suffix":""},{"dropping-particle":"","family":"Bazzi","given":"S","non-dropping-particle":"","parse-names":false,"suffix":""},{"dropping-particle":"","family":"Nador","given":"F","non-dropping-particle":"","parse-names":false,"suffix":""},{"dropping-particle":"","family":"L","given":"Beretta","non-dropping-particle":"","parse-names":false,"suffix":""},{"dropping-particle":"","family":"Antoniolli","given":"R","non-dropping-particle":"","parse-names":false,"suffix":""},{"dropping-particle":"","family":"Origgi","given":"L","non-dropping-particle":"","parse-names":false,"suffix":""},{"dropping-particle":"","family":"Ponti","given":"A","non-dropping-particle":"","parse-names":false,"suffix":""}],"container-title":"Annals of the New York Academy of Sciences","id":"ITEM-1","issue":"1","issued":{"date-parts":[["2002","6","1"]]},"note":"doi: 10.1111/j.1749-6632.2002.tb04221.x","page":"238-246","publisher":"John Wiley &amp; Sons, Ltd (10.1111)","title":"Post-Menopause is the Main Risk Factor for Developing Isolated Pulmonary Hypertension in Systemic Sclerosis","type":"article-journal","volume":"966"},"uris":["http://www.mendeley.com/documents/?uuid=b200b179-c31e-4576-92cb-8fbae96af211"]}],"mendeley":{"formattedCitation":"(22)","plainTextFormattedCitation":"(22)","previouslyFormattedCitation":"(22)"},"properties":{"noteIndex":0},"schema":"https://github.com/citation-style-language/schema/raw/master/csl-citation.json"}</w:instrText>
      </w:r>
      <w:r w:rsidR="00141A3C" w:rsidRPr="009400CF">
        <w:rPr>
          <w:rFonts w:cstheme="minorHAnsi"/>
        </w:rPr>
        <w:fldChar w:fldCharType="separate"/>
      </w:r>
      <w:r w:rsidR="004F2239" w:rsidRPr="004F2239">
        <w:rPr>
          <w:rFonts w:cstheme="minorHAnsi"/>
          <w:noProof/>
        </w:rPr>
        <w:t>(22)</w:t>
      </w:r>
      <w:r w:rsidR="00141A3C" w:rsidRPr="009400CF">
        <w:rPr>
          <w:rFonts w:cstheme="minorHAnsi"/>
        </w:rPr>
        <w:fldChar w:fldCharType="end"/>
      </w:r>
      <w:r w:rsidR="00141A3C" w:rsidRPr="009400CF">
        <w:rPr>
          <w:rFonts w:cstheme="minorHAnsi"/>
        </w:rPr>
        <w:t xml:space="preserve">. </w:t>
      </w:r>
      <w:r w:rsidR="007066CC" w:rsidRPr="009400CF">
        <w:rPr>
          <w:rFonts w:cstheme="minorHAnsi"/>
        </w:rPr>
        <w:t xml:space="preserve">Furthermore, in a small retrospective cohort study of 61 patients </w:t>
      </w:r>
      <w:r w:rsidR="007066CC" w:rsidRPr="009400CF">
        <w:rPr>
          <w:rFonts w:cstheme="minorHAnsi"/>
        </w:rPr>
        <w:lastRenderedPageBreak/>
        <w:t xml:space="preserve">with SSc, in those 20 patients who received hormone replacement therapy (for a mean duration of 6.7 years), none of the patients developed isolated pulmonary hypertension, compared to 8 (out of 41) who did and were studied for a similar time period </w:t>
      </w:r>
      <w:r w:rsidR="007066CC" w:rsidRPr="009400CF">
        <w:rPr>
          <w:rFonts w:cstheme="minorHAnsi"/>
        </w:rPr>
        <w:fldChar w:fldCharType="begin" w:fldLock="1"/>
      </w:r>
      <w:r w:rsidR="004F2239">
        <w:rPr>
          <w:rFonts w:cstheme="minorHAnsi"/>
        </w:rPr>
        <w:instrText>ADDIN CSL_CITATION {"citationItems":[{"id":"ITEM-1","itemData":{"author":[{"dropping-particle":"","family":"Beretta","given":"L","non-dropping-particle":"","parse-names":false,"suffix":""},{"dropping-particle":"","family":"Caronni","given":"M","non-dropping-particle":"","parse-names":false,"suffix":""},{"dropping-particle":"","family":"Origgi","given":"A","non-dropping-particle":"","parse-names":false,"suffix":""},{"dropping-particle":"","family":"Ponti","given":"A","non-dropping-particle":"","parse-names":false,"suffix":""},{"dropping-particle":"","family":"Santaniello","given":"A","non-dropping-particle":"","parse-names":false,"suffix":""},{"dropping-particle":"","family":"Scorza","given":"R","non-dropping-particle":"","parse-names":false,"suffix":""}],"container-title":"Scandinavian Journal of Rheumatology","id":"ITEM-1","issue":"6","issued":{"date-parts":[["2006"]]},"page":"468-471","title":"Hormone replacement therapy may prevent the development of isolated pulmonary hypertension in patients with systemic sclerosis and limited cutaneous involvement","type":"article-journal","volume":"35"},"uris":["http://www.mendeley.com/documents/?uuid=43fcbfb6-10cc-455d-ab4c-78c77d768137"]}],"mendeley":{"formattedCitation":"(68)","plainTextFormattedCitation":"(68)","previouslyFormattedCitation":"(67)"},"properties":{"noteIndex":0},"schema":"https://github.com/citation-style-language/schema/raw/master/csl-citation.json"}</w:instrText>
      </w:r>
      <w:r w:rsidR="007066CC" w:rsidRPr="009400CF">
        <w:rPr>
          <w:rFonts w:cstheme="minorHAnsi"/>
        </w:rPr>
        <w:fldChar w:fldCharType="separate"/>
      </w:r>
      <w:r w:rsidR="004F2239" w:rsidRPr="004F2239">
        <w:rPr>
          <w:rFonts w:cstheme="minorHAnsi"/>
          <w:noProof/>
        </w:rPr>
        <w:t>(68)</w:t>
      </w:r>
      <w:r w:rsidR="007066CC" w:rsidRPr="009400CF">
        <w:rPr>
          <w:rFonts w:cstheme="minorHAnsi"/>
        </w:rPr>
        <w:fldChar w:fldCharType="end"/>
      </w:r>
      <w:r w:rsidR="007066CC" w:rsidRPr="009400CF">
        <w:rPr>
          <w:rFonts w:cstheme="minorHAnsi"/>
        </w:rPr>
        <w:t xml:space="preserve">. </w:t>
      </w:r>
      <w:r w:rsidR="000627B6" w:rsidRPr="009400CF">
        <w:rPr>
          <w:rFonts w:cstheme="minorHAnsi"/>
        </w:rPr>
        <w:t xml:space="preserve">Pasarikovski et al </w:t>
      </w:r>
      <w:r w:rsidR="000627B6" w:rsidRPr="009400CF">
        <w:rPr>
          <w:rFonts w:cstheme="minorHAnsi"/>
        </w:rPr>
        <w:fldChar w:fldCharType="begin" w:fldLock="1"/>
      </w:r>
      <w:r w:rsidR="004F2239">
        <w:rPr>
          <w:rFonts w:cstheme="minorHAnsi"/>
        </w:rPr>
        <w:instrText>ADDIN CSL_CITATION {"citationItems":[{"id":"ITEM-1","itemData":{"DOI":"10.1186/s13075-016-0933-1","ISSN":"1478-6362","abstract":"BACKGROUND: The impact of male sex as a determinant of health outcomes in systemic sclerosis-associated pulmonary arterial hypertension (SSc-PAH) is controversial. The primary objective of this study was to evaluate the effect of sex on survival in patients with SSc-PAH. The secondary objectives were to evaluate the effect of sex on age of PAH diagnosis, time from SSc diagnosis to PAH diagnosis, and SSc disease manifestations. METHODS: Sex-based disparities were evaluated in a cohort of SSc-PAH patients with a primary outcome of time from PAH diagnosis to all-cause mortality. Secondary outcomes were differences in age of diagnosis, disease duration, and SSc manifestations. Survival differences were evaluated using Kaplan-Meier and Cox proportional hazard models. RESULTS: We identified 378 SSc-PAH (58 males, 320 females) patients, with a female:male ratio of 5.5:1. Males had a shorter mean ± standard deviation time from SSc diagnosis to PAH diagnosis (1.7 ± 14 versus 5.5 ± 14.2 years); shorter PAH duration (3.5 ± 3.1 versus 4.7 ± 4.2 years), increased frequency of renal crisis (19 % versus 8 %, relative risk (RR) 2.33, 95 %CI 1.22, 4.46), interstitial lung disease (67 % versus 48 %, RR 1.41, 95 %CI 1.14, 1.74), and diffuse subtype (40 % versus 22 %, RR 1.84, 95 %CI 1.26, 2.69). Males appeared to have decreased 1-, 2-, 3-, and 5-year survival (83.2 %, 68.7 %, 53.2 %, 45.6 %) compared to females (85.7 %, 75.7 %, 66.4 %, 57.4 %). However, there was no difference in mortality between sexes (HR 1.43 (95 %CI 0.97, 2.13). CONCLUSIONS: Sex disparities appear to exist in the frequency of PAH, time to PAH diagnosis, PAH disease duration and SSc disease burden. However, male sex does not independently impact SSc-PAH survival.","author":[{"dropping-particle":"","family":"Pasarikovski","given":"Christopher R","non-dropping-particle":"","parse-names":false,"suffix":""},{"dropping-particle":"","family":"Granton","given":"John T","non-dropping-particle":"","parse-names":false,"suffix":""},{"dropping-particle":"","family":"Roos","given":"Adrienne M","non-dropping-particle":"","parse-names":false,"suffix":""},{"dropping-particle":"","family":"Sadeghi","given":"Saghar","non-dropping-particle":"","parse-names":false,"suffix":""},{"dropping-particle":"","family":"Kron","given":"Amie T","non-dropping-particle":"","parse-names":false,"suffix":""},{"dropping-particle":"","family":"Thenganatt","given":"John","non-dropping-particle":"","parse-names":false,"suffix":""},{"dropping-particle":"","family":"Moric","given":"Jakov","non-dropping-particle":"","parse-names":false,"suffix":""},{"dropping-particle":"","family":"Chau","given":"Cathy","non-dropping-particle":"","parse-names":false,"suffix":""},{"dropping-particle":"","family":"Johnson","given":"Sindhu R","non-dropping-particle":"","parse-names":false,"suffix":""}],"container-title":"Arthritis research &amp; therapy","id":"ITEM-1","issued":{"date-parts":[["2016","1","27"]]},"language":"eng","page":"30","publisher":"BioMed Central","title":"Sex disparities in systemic sclerosis-associated pulmonary arterial hypertension: a cohort study","type":"article-journal","volume":"18"},"uris":["http://www.mendeley.com/documents/?uuid=6ae5a11d-517e-47d8-8587-8fc5d21ee999"]}],"mendeley":{"formattedCitation":"(69)","plainTextFormattedCitation":"(69)","previouslyFormattedCitation":"(68)"},"properties":{"noteIndex":0},"schema":"https://github.com/citation-style-language/schema/raw/master/csl-citation.json"}</w:instrText>
      </w:r>
      <w:r w:rsidR="000627B6" w:rsidRPr="009400CF">
        <w:rPr>
          <w:rFonts w:cstheme="minorHAnsi"/>
        </w:rPr>
        <w:fldChar w:fldCharType="separate"/>
      </w:r>
      <w:r w:rsidR="004F2239" w:rsidRPr="004F2239">
        <w:rPr>
          <w:rFonts w:cstheme="minorHAnsi"/>
          <w:noProof/>
        </w:rPr>
        <w:t>(69)</w:t>
      </w:r>
      <w:r w:rsidR="000627B6" w:rsidRPr="009400CF">
        <w:rPr>
          <w:rFonts w:cstheme="minorHAnsi"/>
        </w:rPr>
        <w:fldChar w:fldCharType="end"/>
      </w:r>
      <w:r w:rsidR="000627B6" w:rsidRPr="009400CF">
        <w:rPr>
          <w:rFonts w:cstheme="minorHAnsi"/>
        </w:rPr>
        <w:t xml:space="preserve"> reported significant sex disparities in their cohort study of 378 patients with SSc-PAH. Compared to female patients, males had a shorter time from SSc diagnosis to PAH diagnosis (1.7 </w:t>
      </w:r>
      <w:r w:rsidR="005030BB" w:rsidRPr="009400CF">
        <w:rPr>
          <w:rFonts w:cstheme="minorHAnsi"/>
        </w:rPr>
        <w:t>vs.</w:t>
      </w:r>
      <w:r w:rsidR="000627B6" w:rsidRPr="009400CF">
        <w:rPr>
          <w:rFonts w:cstheme="minorHAnsi"/>
        </w:rPr>
        <w:t xml:space="preserve"> 5.5 years) and shorter PAH duration (3.5 </w:t>
      </w:r>
      <w:r w:rsidR="005030BB" w:rsidRPr="009400CF">
        <w:rPr>
          <w:rFonts w:cstheme="minorHAnsi"/>
        </w:rPr>
        <w:t>vs.</w:t>
      </w:r>
      <w:r w:rsidR="000627B6" w:rsidRPr="009400CF">
        <w:rPr>
          <w:rFonts w:cstheme="minorHAnsi"/>
        </w:rPr>
        <w:t xml:space="preserve"> 4.7 years) </w:t>
      </w:r>
      <w:r w:rsidR="000627B6" w:rsidRPr="009400CF">
        <w:rPr>
          <w:rFonts w:cstheme="minorHAnsi"/>
        </w:rPr>
        <w:fldChar w:fldCharType="begin" w:fldLock="1"/>
      </w:r>
      <w:r w:rsidR="004F2239">
        <w:rPr>
          <w:rFonts w:cstheme="minorHAnsi"/>
        </w:rPr>
        <w:instrText>ADDIN CSL_CITATION {"citationItems":[{"id":"ITEM-1","itemData":{"DOI":"10.1186/s13075-016-0933-1","ISSN":"1478-6362","abstract":"BACKGROUND: The impact of male sex as a determinant of health outcomes in systemic sclerosis-associated pulmonary arterial hypertension (SSc-PAH) is controversial. The primary objective of this study was to evaluate the effect of sex on survival in patients with SSc-PAH. The secondary objectives were to evaluate the effect of sex on age of PAH diagnosis, time from SSc diagnosis to PAH diagnosis, and SSc disease manifestations. METHODS: Sex-based disparities were evaluated in a cohort of SSc-PAH patients with a primary outcome of time from PAH diagnosis to all-cause mortality. Secondary outcomes were differences in age of diagnosis, disease duration, and SSc manifestations. Survival differences were evaluated using Kaplan-Meier and Cox proportional hazard models. RESULTS: We identified 378 SSc-PAH (58 males, 320 females) patients, with a female:male ratio of 5.5:1. Males had a shorter mean ± standard deviation time from SSc diagnosis to PAH diagnosis (1.7 ± 14 versus 5.5 ± 14.2 years); shorter PAH duration (3.5 ± 3.1 versus 4.7 ± 4.2 years), increased frequency of renal crisis (19 % versus 8 %, relative risk (RR) 2.33, 95 %CI 1.22, 4.46), interstitial lung disease (67 % versus 48 %, RR 1.41, 95 %CI 1.14, 1.74), and diffuse subtype (40 % versus 22 %, RR 1.84, 95 %CI 1.26, 2.69). Males appeared to have decreased 1-, 2-, 3-, and 5-year survival (83.2 %, 68.7 %, 53.2 %, 45.6 %) compared to females (85.7 %, 75.7 %, 66.4 %, 57.4 %). However, there was no difference in mortality between sexes (HR 1.43 (95 %CI 0.97, 2.13). CONCLUSIONS: Sex disparities appear to exist in the frequency of PAH, time to PAH diagnosis, PAH disease duration and SSc disease burden. However, male sex does not independently impact SSc-PAH survival.","author":[{"dropping-particle":"","family":"Pasarikovski","given":"Christopher R","non-dropping-particle":"","parse-names":false,"suffix":""},{"dropping-particle":"","family":"Granton","given":"John T","non-dropping-particle":"","parse-names":false,"suffix":""},{"dropping-particle":"","family":"Roos","given":"Adrienne M","non-dropping-particle":"","parse-names":false,"suffix":""},{"dropping-particle":"","family":"Sadeghi","given":"Saghar","non-dropping-particle":"","parse-names":false,"suffix":""},{"dropping-particle":"","family":"Kron","given":"Amie T","non-dropping-particle":"","parse-names":false,"suffix":""},{"dropping-particle":"","family":"Thenganatt","given":"John","non-dropping-particle":"","parse-names":false,"suffix":""},{"dropping-particle":"","family":"Moric","given":"Jakov","non-dropping-particle":"","parse-names":false,"suffix":""},{"dropping-particle":"","family":"Chau","given":"Cathy","non-dropping-particle":"","parse-names":false,"suffix":""},{"dropping-particle":"","family":"Johnson","given":"Sindhu R","non-dropping-particle":"","parse-names":false,"suffix":""}],"container-title":"Arthritis research &amp; therapy","id":"ITEM-1","issued":{"date-parts":[["2016","1","27"]]},"language":"eng","page":"30","publisher":"BioMed Central","title":"Sex disparities in systemic sclerosis-associated pulmonary arterial hypertension: a cohort study","type":"article-journal","volume":"18"},"uris":["http://www.mendeley.com/documents/?uuid=6ae5a11d-517e-47d8-8587-8fc5d21ee999"]}],"mendeley":{"formattedCitation":"(69)","plainTextFormattedCitation":"(69)","previouslyFormattedCitation":"(68)"},"properties":{"noteIndex":0},"schema":"https://github.com/citation-style-language/schema/raw/master/csl-citation.json"}</w:instrText>
      </w:r>
      <w:r w:rsidR="000627B6" w:rsidRPr="009400CF">
        <w:rPr>
          <w:rFonts w:cstheme="minorHAnsi"/>
        </w:rPr>
        <w:fldChar w:fldCharType="separate"/>
      </w:r>
      <w:r w:rsidR="004F2239" w:rsidRPr="004F2239">
        <w:rPr>
          <w:rFonts w:cstheme="minorHAnsi"/>
          <w:noProof/>
        </w:rPr>
        <w:t>(69)</w:t>
      </w:r>
      <w:r w:rsidR="000627B6" w:rsidRPr="009400CF">
        <w:rPr>
          <w:rFonts w:cstheme="minorHAnsi"/>
        </w:rPr>
        <w:fldChar w:fldCharType="end"/>
      </w:r>
      <w:r w:rsidR="000627B6" w:rsidRPr="009400CF">
        <w:rPr>
          <w:rFonts w:cstheme="minorHAnsi"/>
        </w:rPr>
        <w:t>.</w:t>
      </w:r>
    </w:p>
    <w:p w14:paraId="5E276B87" w14:textId="77777777" w:rsidR="00D5603E" w:rsidRPr="009400CF" w:rsidRDefault="00D5603E" w:rsidP="001D0810">
      <w:pPr>
        <w:spacing w:line="360" w:lineRule="auto"/>
        <w:jc w:val="both"/>
        <w:rPr>
          <w:rFonts w:cstheme="minorHAnsi"/>
        </w:rPr>
      </w:pPr>
    </w:p>
    <w:p w14:paraId="29550544" w14:textId="2AACAAE9" w:rsidR="00047529" w:rsidRPr="009400CF" w:rsidRDefault="00C509F7" w:rsidP="00AD4054">
      <w:pPr>
        <w:spacing w:line="360" w:lineRule="auto"/>
        <w:jc w:val="both"/>
        <w:rPr>
          <w:rFonts w:cstheme="minorHAnsi"/>
        </w:rPr>
      </w:pPr>
      <w:r>
        <w:rPr>
          <w:rFonts w:cstheme="minorHAnsi"/>
        </w:rPr>
        <w:t xml:space="preserve">7.2.5. </w:t>
      </w:r>
      <w:r w:rsidR="00047529" w:rsidRPr="009400CF">
        <w:rPr>
          <w:rFonts w:cstheme="minorHAnsi"/>
        </w:rPr>
        <w:t>Renal</w:t>
      </w:r>
    </w:p>
    <w:p w14:paraId="3DB7D8C5" w14:textId="40A6C9E5" w:rsidR="00047529" w:rsidRPr="009400CF" w:rsidRDefault="002175A1" w:rsidP="00AD4054">
      <w:pPr>
        <w:spacing w:line="360" w:lineRule="auto"/>
        <w:jc w:val="both"/>
        <w:rPr>
          <w:rFonts w:cstheme="minorHAnsi"/>
        </w:rPr>
      </w:pPr>
      <w:r>
        <w:rPr>
          <w:rFonts w:cstheme="minorHAnsi"/>
        </w:rPr>
        <w:t xml:space="preserve">Scleroderma renal crisis is a potentially life-threatening complication in SSc </w:t>
      </w:r>
      <w:r w:rsidR="004F2239">
        <w:rPr>
          <w:rFonts w:cstheme="minorHAnsi"/>
        </w:rPr>
        <w:t xml:space="preserve">and is strongly associated with recent steroid exposure </w:t>
      </w:r>
      <w:r w:rsidR="004F2239">
        <w:rPr>
          <w:rFonts w:cstheme="minorHAnsi"/>
        </w:rPr>
        <w:fldChar w:fldCharType="begin" w:fldLock="1"/>
      </w:r>
      <w:r w:rsidR="004F2239">
        <w:rPr>
          <w:rFonts w:cstheme="minorHAnsi"/>
        </w:rPr>
        <w:instrText>ADDIN CSL_CITATION {"citationItems":[{"id":"ITEM-1","itemData":{"DOI":"https://doi.org/10.1016/j.autrev.2018.03.012","ISSN":"1568-9972","abstract":"Scleroderma renal crisis (SRC) is an uncommon but still life-threatening manifestation of systemic sclerosis (SSc). The incidence of SRC has decreased in the last few decades, probably due to a widespread use of vasodilators in SSc patients. It is well-recognized that exposure to different drugs can trigger SRC (corticosteroids, cyclosporine) or might prevent its occurrence (iloprost, calcium channel blockers). The prognosis of this life-threatening manifestation has not substantially improved since 1980s, when ACE-inhibitors were introduced in its treatment. ACE-inhibitors remain the mainstay in the therapy of SRC due to their efficacy in controlling malignant hypertension; indeed, the prognosis largely depends on the rapid improvement of the ongoing renal ischemia. Calcium-channel blockers and in third line diuretics and alpha-blockers should be used as additional therapy if blood pressure control remains suboptimal despite maximum tolerated doses of ACE-inhibitors. Given the growing evidence on the role of complement activation and endothelin-1 in the pathogenesis of SRC, recent case-series and case reports have suggested the use of C5-inhibitors and endothelin receptor antagonists in the therapy of SRC, mainly in the refractory cases. Plasma-exchange seems to give some benefits in patients with SRC and microangiopathy or intolerant to ACE-inhibitors. Renal transplantation is the last treatment option and its outcome is similar to that reported in other connective tissue disorders, with a 5-year patient survival rate of about 82%. In this review we summarize the current knowledge in the treatment of SRC.","author":[{"dropping-particle":"","family":"Zanatta","given":"Elisabetta","non-dropping-particle":"","parse-names":false,"suffix":""},{"dropping-particle":"","family":"Polito","given":"Pamela","non-dropping-particle":"","parse-names":false,"suffix":""},{"dropping-particle":"","family":"Favaro","given":"Maria","non-dropping-particle":"","parse-names":false,"suffix":""},{"dropping-particle":"","family":"Larosa","given":"Maddalena","non-dropping-particle":"","parse-names":false,"suffix":""},{"dropping-particle":"","family":"Marson","given":"Piero","non-dropping-particle":"","parse-names":false,"suffix":""},{"dropping-particle":"","family":"Cozzi","given":"Franco","non-dropping-particle":"","parse-names":false,"suffix":""},{"dropping-particle":"","family":"Doria","given":"Andrea","non-dropping-particle":"","parse-names":false,"suffix":""}],"container-title":"Autoimmunity Reviews","id":"ITEM-1","issue":"9","issued":{"date-parts":[["2018"]]},"page":"882-889","title":"Therapy of scleroderma renal crisis: State of the art","type":"article-journal","volume":"17"},"uris":["http://www.mendeley.com/documents/?uuid=3659938b-8615-48fb-b6c8-4cc12ea6a4bd"]},{"id":"ITEM-2","itemData":{"DOI":"https://doi.org/10.1016/j.autrev.2019.102403","ISSN":"1568-9972","abstract":"In systemic sclerosis (SSc), the use of corticosteroids (CS) is controversial due to their association with scleroderma renal crisis (SRC). However, patients with very early and early disease, characterised by main inflammatory component, may benefit from CS therapy. The aim of this review is to discuss pros and cons of CS treatment in SSc, providing current evidence about the use of CS in SSc. Moreover, we discuss also the underlying pathogenetic mechanisms that may be the background for the potential harms and efficacy of CS in SSc.","author":[{"dropping-particle":"","family":"Blagojevic","given":"Jelena","non-dropping-particle":"","parse-names":false,"suffix":""},{"dropping-particle":"","family":"Legendre","given":"Paul","non-dropping-particle":"","parse-names":false,"suffix":""},{"dropping-particle":"","family":"Matucci-Cerinic","given":"Marco","non-dropping-particle":"","parse-names":false,"suffix":""},{"dropping-particle":"","family":"Mouthon","given":"Luc","non-dropping-particle":"","parse-names":false,"suffix":""}],"container-title":"Autoimmunity Reviews","id":"ITEM-2","issued":{"date-parts":[["2019"]]},"page":"102403","title":"Is there today a place for corticosteroids in the treatment of scleroderma?","type":"article-journal"},"uris":["http://www.mendeley.com/documents/?uuid=23617d3b-5057-479e-a297-4bace8e02a00"]}],"mendeley":{"formattedCitation":"(70,71)","plainTextFormattedCitation":"(70,71)","previouslyFormattedCitation":"(69,70)"},"properties":{"noteIndex":0},"schema":"https://github.com/citation-style-language/schema/raw/master/csl-citation.json"}</w:instrText>
      </w:r>
      <w:r w:rsidR="004F2239">
        <w:rPr>
          <w:rFonts w:cstheme="minorHAnsi"/>
        </w:rPr>
        <w:fldChar w:fldCharType="separate"/>
      </w:r>
      <w:r w:rsidR="004F2239" w:rsidRPr="004F2239">
        <w:rPr>
          <w:rFonts w:cstheme="minorHAnsi"/>
          <w:noProof/>
        </w:rPr>
        <w:t>(70,71)</w:t>
      </w:r>
      <w:r w:rsidR="004F2239">
        <w:rPr>
          <w:rFonts w:cstheme="minorHAnsi"/>
        </w:rPr>
        <w:fldChar w:fldCharType="end"/>
      </w:r>
      <w:r w:rsidR="004F2239">
        <w:rPr>
          <w:rFonts w:cstheme="minorHAnsi"/>
        </w:rPr>
        <w:t>.</w:t>
      </w:r>
      <w:r>
        <w:rPr>
          <w:rFonts w:cstheme="minorHAnsi"/>
        </w:rPr>
        <w:t xml:space="preserve"> </w:t>
      </w:r>
      <w:r w:rsidR="00D5603E" w:rsidRPr="009400CF">
        <w:rPr>
          <w:rFonts w:cstheme="minorHAnsi"/>
        </w:rPr>
        <w:t xml:space="preserve">Male sex has been reported to be associated with an increased risk of scleroderma renal crisis </w:t>
      </w:r>
      <w:r w:rsidR="00D5603E" w:rsidRPr="009400CF">
        <w:rPr>
          <w:rFonts w:cstheme="minorHAnsi"/>
        </w:rPr>
        <w:fldChar w:fldCharType="begin" w:fldLock="1"/>
      </w:r>
      <w:r w:rsidR="004F2239">
        <w:rPr>
          <w:rFonts w:cstheme="minorHAnsi"/>
        </w:rPr>
        <w:instrText>ADDIN CSL_CITATION {"citationItems":[{"id":"ITEM-1","itemData":{"DOI":"10.3899/jrheum.120667","ISSN":"0315-162X","PMID":"23118107","abstract":"OBJECTIVE: To identify possible differences in morbidity and mortality between men and women with systemic sclerosis (SSc) by examining a homogeneous cohort at a single academic center.\n\nMETHODS: Demographic, clinical, and outcome data for all 231 patients of Greek origin with SSc who were examined between 1995 and 2011 in our department (200 women) were recorded in consecutive 3-year intervals from disease onset; data were analyzed retrospectively.\n\nRESULTS: Factors comparable between sexes were age (yrs ± SD) at disease onset (46 ± 15 vs 46 ± 15), diffuse skin involvement (61.3% of men vs 46.4% of women), and anti-Scl-70 antibody positivity (66.6% of men vs 59.2% of women). Also comparable were prevalence of interstitial lung disease, upper or lower gastrointestinal (GI) tract involvement, and echocardiographic findings during the first, second, and third 3-year intervals from disease onset (2904 patient-yrs). In contrast, vasculopathy occurred earlier in men. During the first 3 years digital ulcers developed in 54% of men versus 31% of women (p = 0.036) and renal crisis developed in 17% of men versus 3% of women (p = 0.006). No significant differences regarding social history, smoking, medical history, or disease management were identified. After excluding non-SSc-related deaths, survival was worse in men (p = 0.005, Kaplan-Meier analysis) with significantly lower 6- and 12-year cumulative rates (77.2% and 53.8%, respectively, in men vs 97.3% and 89.2% in women).\n\nCONCLUSION: Results derived from an unselected SSc population indicate that the disease is more severely expressed in men than in women, a finding that could be related to more rapid development of vasculopathy in men. Studies are warranted in other single-center cohorts to confirm these findings.","author":[{"dropping-particle":"","family":"Panopoulos","given":"Stylianos T","non-dropping-particle":"","parse-names":false,"suffix":""},{"dropping-particle":"","family":"Bournia","given":"Vasiliki-Kalliopi","non-dropping-particle":"","parse-names":false,"suffix":""},{"dropping-particle":"","family":"Sfikakis","given":"Petros P","non-dropping-particle":"","parse-names":false,"suffix":""}],"container-title":"The Journal of rheumatology","id":"ITEM-1","issue":"1","issued":{"date-parts":[["2013","1"]]},"page":"46-51","title":"Is vasculopathy associated with systemic sclerosis more severe in men?","type":"article-journal","volume":"40"},"uris":["http://www.mendeley.com/documents/?uuid=ab6db76d-ae6b-4cec-aea7-4d422ac43c81"]},{"id":"ITEM-2","itemData":{"DOI":"10.1186/s13075-016-0933-1","ISSN":"1478-6362","abstract":"BACKGROUND: The impact of male sex as a determinant of health outcomes in systemic sclerosis-associated pulmonary arterial hypertension (SSc-PAH) is controversial. The primary objective of this study was to evaluate the effect of sex on survival in patients with SSc-PAH. The secondary objectives were to evaluate the effect of sex on age of PAH diagnosis, time from SSc diagnosis to PAH diagnosis, and SSc disease manifestations. METHODS: Sex-based disparities were evaluated in a cohort of SSc-PAH patients with a primary outcome of time from PAH diagnosis to all-cause mortality. Secondary outcomes were differences in age of diagnosis, disease duration, and SSc manifestations. Survival differences were evaluated using Kaplan-Meier and Cox proportional hazard models. RESULTS: We identified 378 SSc-PAH (58 males, 320 females) patients, with a female:male ratio of 5.5:1. Males had a shorter mean ± standard deviation time from SSc diagnosis to PAH diagnosis (1.7 ± 14 versus 5.5 ± 14.2 years); shorter PAH duration (3.5 ± 3.1 versus 4.7 ± 4.2 years), increased frequency of renal crisis (19 % versus 8 %, relative risk (RR) 2.33, 95 %CI 1.22, 4.46), interstitial lung disease (67 % versus 48 %, RR 1.41, 95 %CI 1.14, 1.74), and diffuse subtype (40 % versus 22 %, RR 1.84, 95 %CI 1.26, 2.69). Males appeared to have decreased 1-, 2-, 3-, and 5-year survival (83.2 %, 68.7 %, 53.2 %, 45.6 %) compared to females (85.7 %, 75.7 %, 66.4 %, 57.4 %). However, there was no difference in mortality between sexes (HR 1.43 (95 %CI 0.97, 2.13). CONCLUSIONS: Sex disparities appear to exist in the frequency of PAH, time to PAH diagnosis, PAH disease duration and SSc disease burden. However, male sex does not independently impact SSc-PAH survival.","author":[{"dropping-particle":"","family":"Pasarikovski","given":"Christopher R","non-dropping-particle":"","parse-names":false,"suffix":""},{"dropping-particle":"","family":"Granton","given":"John T","non-dropping-particle":"","parse-names":false,"suffix":""},{"dropping-particle":"","family":"Roos","given":"Adrienne M","non-dropping-particle":"","parse-names":false,"suffix":""},{"dropping-particle":"","family":"Sadeghi","given":"Saghar","non-dropping-particle":"","parse-names":false,"suffix":""},{"dropping-particle":"","family":"Kron","given":"Amie T","non-dropping-particle":"","parse-names":false,"suffix":""},{"dropping-particle":"","family":"Thenganatt","given":"John","non-dropping-particle":"","parse-names":false,"suffix":""},{"dropping-particle":"","family":"Moric","given":"Jakov","non-dropping-particle":"","parse-names":false,"suffix":""},{"dropping-particle":"","family":"Chau","given":"Cathy","non-dropping-particle":"","parse-names":false,"suffix":""},{"dropping-particle":"","family":"Johnson","given":"Sindhu R","non-dropping-particle":"","parse-names":false,"suffix":""}],"container-title":"Arthritis research &amp; therapy","id":"ITEM-2","issued":{"date-parts":[["2016","1","27"]]},"language":"eng","page":"30","publisher":"BioMed Central","title":"Sex disparities in systemic sclerosis-associated pulmonary arterial hypertension: a cohort study","type":"article-journal","volume":"18"},"uris":["http://www.mendeley.com/documents/?uuid=6ae5a11d-517e-47d8-8587-8fc5d21ee999"]},{"id":"ITEM-3","itemData":{"DOI":"10.1371/journal.pone.0163894","ISSN":"1932-6203","abstract":"OBJECTIVE: Systemic sclerosis (SSc) is a rare and clinically heterogeneous autoimmune disorder characterised by fibrosis and microvascular obliteration of the skin and internal organs. Organ involvement mostly manifests after a variable period of the onset of Raynaud's phenomenon (RP). We aimed to map the incidence and predictors of pulmonary, cardiac, gastrointestinal (GI) and renal involvement in the early course of SSc. METHODS: In the EUSTAR cohort, patients with early SSc were identified as those who had a visit within the first year after RP onset. Incident SSc organ manifestations and their risk factors were assessed using Kaplan-Meier methods and Cox regression analysis. RESULTS: Of the 695 SSc patients who had a baseline visit within 1 year after RP onset, the incident non-RP manifestations (in order of frequency) were: skin sclerosis (75%) GI symptoms (71%), impaired diffusing capacity for monoxide&lt;80% predicted (65%), DU (34%), cardiac involvement (32%), FVC&lt;80% predicted (31%), increased PAPsys&gt;40mmHg (14%), and renal crisis (3%). In the heart, incidence rates were highest for diastolic dysfunction, followed by conduction blocks and pericardial effusion. While the main baseline risk factor for a short timespan to develop FVC impairment was diffuse skin involvement, for PAPsys&gt;40mmHg it was higher patient age. The main risk factors for incident cardiac manifestations were anti-topoisomerase autoantibody positivity and older age. Male sex, anti-RNA-polymerase-III positivity, and older age were risk factors associated with incident renal crisis. CONCLUSION: In SSc patients presenting early after RP onset, approximately half of all incident organ manifestations occur within 2 years and have a simultaneous rather than a sequential onset. These findings have implications for the design of new diagnostic and therapeutic strategies aimed to 'widen' the still very narrow 'window of opportunity'. They may also enable physicians to counsel and manage patients presenting early in the course of SSc more accurately.","author":[{"dropping-particle":"","family":"Jaeger","given":"Veronika K","non-dropping-particle":"","parse-names":false,"suffix":""},{"dropping-particle":"","family":"Wirz","given":"Elina G","non-dropping-particle":"","parse-names":false,"suffix":""},{"dropping-particle":"","family":"Allanore","given":"Yannick","non-dropping-particle":"","parse-names":false,"suffix":""},{"dropping-particle":"","family":"Rossbach","given":"Philipp","non-dropping-particle":"","parse-names":false,"suffix":""},{"dropping-particle":"","family":"Riemekasten","given":"Gabriela","non-dropping-particle":"","parse-names":false,"suffix":""},{"dropping-particle":"","family":"Hachulla","given":"Eric","non-dropping-particle":"","parse-names":false,"suffix":""},{"dropping-particle":"","family":"Distler","given":"Oliver","non-dropping-particle":"","parse-names":false,"suffix":""},{"dropping-particle":"","family":"Airò","given":"Paolo","non-dropping-particle":"","parse-names":false,"suffix":""},{"dropping-particle":"","family":"Carreira","given":"Patricia E","non-dropping-particle":"","parse-names":false,"suffix":""},{"dropping-particle":"","family":"Balbir Gurman","given":"Alexandra","non-dropping-particle":"","parse-names":false,"suffix":""},{"dropping-particle":"","family":"Tikly","given":"Mohammed","non-dropping-particle":"","parse-names":false,"suffix":""},{"dropping-particle":"","family":"Vettori","given":"Serena","non-dropping-particle":"","parse-names":false,"suffix":""},{"dropping-particle":"","family":"Damjanov","given":"Nemanja","non-dropping-particle":"","parse-names":false,"suffix":""},{"dropping-particle":"","family":"Müller-Ladner","given":"Ulf","non-dropping-particle":"","parse-names":false,"suffix":""},{"dropping-particle":"","family":"Distler","given":"Jörg H W","non-dropping-particle":"","parse-names":false,"suffix":""},{"dropping-particle":"","family":"Li","given":"Mangtao","non-dropping-particle":"","parse-names":false,"suffix":""},{"dropping-particle":"","family":"Walker","given":"Ulrich A","non-dropping-particle":"","parse-names":false,"suffix":""},{"dropping-particle":"","family":"co-authors","given":"EUSTAR","non-dropping-particle":"","parse-names":false,"suffix":""}],"container-title":"PloS one","id":"ITEM-3","issue":"10","issued":{"date-parts":[["2016","10","5"]]},"language":"eng","page":"e0163894-e0163894","publisher":"Public Library of Science","title":"Incidences and Risk Factors of Organ Manifestations in the Early Course of Systemic Sclerosis: A Longitudinal EUSTAR Study","type":"article-journal","volume":"11"},"uris":["http://www.mendeley.com/documents/?uuid=029c7756-8bf9-4210-988b-43aae59d85c9"]},{"id":"ITEM-4","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4","issue":"4","issued":{"date-parts":[["0"]]},"page":"89-97","title":"Clinical and epidemiological differences between men and women with systemic sclerosis: a study in a Spanish systemic sclerosis cohort and literature review.","type":"article-journal","volume":"35 Suppl 106"},"uris":["http://www.mendeley.com/documents/?uuid=791acad2-81b7-3361-beae-826e493f51dd"]}],"mendeley":{"formattedCitation":"(41,46,69,72)","plainTextFormattedCitation":"(41,46,69,72)","previouslyFormattedCitation":"(41,46,68,71)"},"properties":{"noteIndex":0},"schema":"https://github.com/citation-style-language/schema/raw/master/csl-citation.json"}</w:instrText>
      </w:r>
      <w:r w:rsidR="00D5603E" w:rsidRPr="009400CF">
        <w:rPr>
          <w:rFonts w:cstheme="minorHAnsi"/>
        </w:rPr>
        <w:fldChar w:fldCharType="separate"/>
      </w:r>
      <w:r w:rsidR="004F2239" w:rsidRPr="004F2239">
        <w:rPr>
          <w:rFonts w:cstheme="minorHAnsi"/>
          <w:noProof/>
        </w:rPr>
        <w:t>(41,46,69,72)</w:t>
      </w:r>
      <w:r w:rsidR="00D5603E" w:rsidRPr="009400CF">
        <w:rPr>
          <w:rFonts w:cstheme="minorHAnsi"/>
        </w:rPr>
        <w:fldChar w:fldCharType="end"/>
      </w:r>
      <w:r w:rsidR="00D5603E" w:rsidRPr="009400CF">
        <w:rPr>
          <w:rFonts w:cstheme="minorHAnsi"/>
        </w:rPr>
        <w:t>.</w:t>
      </w:r>
      <w:r w:rsidR="00AD4054" w:rsidRPr="009400CF">
        <w:rPr>
          <w:rFonts w:cstheme="minorHAnsi"/>
        </w:rPr>
        <w:t xml:space="preserve"> For example, in the previously described study by Panopoulos et al, during the first three years from disease onset, the scleroderma renal crisis developed in 17% of men and 3% of women </w:t>
      </w:r>
      <w:r w:rsidR="00AD4054" w:rsidRPr="009400CF">
        <w:rPr>
          <w:rFonts w:cstheme="minorHAnsi"/>
        </w:rPr>
        <w:fldChar w:fldCharType="begin" w:fldLock="1"/>
      </w:r>
      <w:r w:rsidR="004F2239">
        <w:rPr>
          <w:rFonts w:cstheme="minorHAnsi"/>
        </w:rPr>
        <w:instrText>ADDIN CSL_CITATION {"citationItems":[{"id":"ITEM-1","itemData":{"DOI":"10.3899/jrheum.120667","ISSN":"0315-162X","PMID":"23118107","abstract":"OBJECTIVE: To identify possible differences in morbidity and mortality between men and women with systemic sclerosis (SSc) by examining a homogeneous cohort at a single academic center.\n\nMETHODS: Demographic, clinical, and outcome data for all 231 patients of Greek origin with SSc who were examined between 1995 and 2011 in our department (200 women) were recorded in consecutive 3-year intervals from disease onset; data were analyzed retrospectively.\n\nRESULTS: Factors comparable between sexes were age (yrs ± SD) at disease onset (46 ± 15 vs 46 ± 15), diffuse skin involvement (61.3% of men vs 46.4% of women), and anti-Scl-70 antibody positivity (66.6% of men vs 59.2% of women). Also comparable were prevalence of interstitial lung disease, upper or lower gastrointestinal (GI) tract involvement, and echocardiographic findings during the first, second, and third 3-year intervals from disease onset (2904 patient-yrs). In contrast, vasculopathy occurred earlier in men. During the first 3 years digital ulcers developed in 54% of men versus 31% of women (p = 0.036) and renal crisis developed in 17% of men versus 3% of women (p = 0.006). No significant differences regarding social history, smoking, medical history, or disease management were identified. After excluding non-SSc-related deaths, survival was worse in men (p = 0.005, Kaplan-Meier analysis) with significantly lower 6- and 12-year cumulative rates (77.2% and 53.8%, respectively, in men vs 97.3% and 89.2% in women).\n\nCONCLUSION: Results derived from an unselected SSc population indicate that the disease is more severely expressed in men than in women, a finding that could be related to more rapid development of vasculopathy in men. Studies are warranted in other single-center cohorts to confirm these findings.","author":[{"dropping-particle":"","family":"Panopoulos","given":"Stylianos T","non-dropping-particle":"","parse-names":false,"suffix":""},{"dropping-particle":"","family":"Bournia","given":"Vasiliki-Kalliopi","non-dropping-particle":"","parse-names":false,"suffix":""},{"dropping-particle":"","family":"Sfikakis","given":"Petros P","non-dropping-particle":"","parse-names":false,"suffix":""}],"container-title":"The Journal of rheumatology","id":"ITEM-1","issue":"1","issued":{"date-parts":[["2013","1"]]},"page":"46-51","title":"Is vasculopathy associated with systemic sclerosis more severe in men?","type":"article-journal","volume":"40"},"uris":["http://www.mendeley.com/documents/?uuid=ab6db76d-ae6b-4cec-aea7-4d422ac43c81"]}],"mendeley":{"formattedCitation":"(46)","plainTextFormattedCitation":"(46)","previouslyFormattedCitation":"(46)"},"properties":{"noteIndex":0},"schema":"https://github.com/citation-style-language/schema/raw/master/csl-citation.json"}</w:instrText>
      </w:r>
      <w:r w:rsidR="00AD4054" w:rsidRPr="009400CF">
        <w:rPr>
          <w:rFonts w:cstheme="minorHAnsi"/>
        </w:rPr>
        <w:fldChar w:fldCharType="separate"/>
      </w:r>
      <w:r w:rsidR="004F2239" w:rsidRPr="004F2239">
        <w:rPr>
          <w:rFonts w:cstheme="minorHAnsi"/>
          <w:noProof/>
        </w:rPr>
        <w:t>(46)</w:t>
      </w:r>
      <w:r w:rsidR="00AD4054" w:rsidRPr="009400CF">
        <w:rPr>
          <w:rFonts w:cstheme="minorHAnsi"/>
        </w:rPr>
        <w:fldChar w:fldCharType="end"/>
      </w:r>
      <w:r w:rsidR="00AD4054" w:rsidRPr="009400CF">
        <w:rPr>
          <w:rFonts w:cstheme="minorHAnsi"/>
        </w:rPr>
        <w:t xml:space="preserve">. Similarly, Pasarikovski et al </w:t>
      </w:r>
      <w:r w:rsidR="00AD4054" w:rsidRPr="009400CF">
        <w:rPr>
          <w:rFonts w:cstheme="minorHAnsi"/>
        </w:rPr>
        <w:fldChar w:fldCharType="begin" w:fldLock="1"/>
      </w:r>
      <w:r w:rsidR="004F2239">
        <w:rPr>
          <w:rFonts w:cstheme="minorHAnsi"/>
        </w:rPr>
        <w:instrText>ADDIN CSL_CITATION {"citationItems":[{"id":"ITEM-1","itemData":{"DOI":"10.1186/s13075-016-0933-1","ISSN":"1478-6362","abstract":"BACKGROUND: The impact of male sex as a determinant of health outcomes in systemic sclerosis-associated pulmonary arterial hypertension (SSc-PAH) is controversial. The primary objective of this study was to evaluate the effect of sex on survival in patients with SSc-PAH. The secondary objectives were to evaluate the effect of sex on age of PAH diagnosis, time from SSc diagnosis to PAH diagnosis, and SSc disease manifestations. METHODS: Sex-based disparities were evaluated in a cohort of SSc-PAH patients with a primary outcome of time from PAH diagnosis to all-cause mortality. Secondary outcomes were differences in age of diagnosis, disease duration, and SSc manifestations. Survival differences were evaluated using Kaplan-Meier and Cox proportional hazard models. RESULTS: We identified 378 SSc-PAH (58 males, 320 females) patients, with a female:male ratio of 5.5:1. Males had a shorter mean ± standard deviation time from SSc diagnosis to PAH diagnosis (1.7 ± 14 versus 5.5 ± 14.2 years); shorter PAH duration (3.5 ± 3.1 versus 4.7 ± 4.2 years), increased frequency of renal crisis (19 % versus 8 %, relative risk (RR) 2.33, 95 %CI 1.22, 4.46), interstitial lung disease (67 % versus 48 %, RR 1.41, 95 %CI 1.14, 1.74), and diffuse subtype (40 % versus 22 %, RR 1.84, 95 %CI 1.26, 2.69). Males appeared to have decreased 1-, 2-, 3-, and 5-year survival (83.2 %, 68.7 %, 53.2 %, 45.6 %) compared to females (85.7 %, 75.7 %, 66.4 %, 57.4 %). However, there was no difference in mortality between sexes (HR 1.43 (95 %CI 0.97, 2.13). CONCLUSIONS: Sex disparities appear to exist in the frequency of PAH, time to PAH diagnosis, PAH disease duration and SSc disease burden. However, male sex does not independently impact SSc-PAH survival.","author":[{"dropping-particle":"","family":"Pasarikovski","given":"Christopher R","non-dropping-particle":"","parse-names":false,"suffix":""},{"dropping-particle":"","family":"Granton","given":"John T","non-dropping-particle":"","parse-names":false,"suffix":""},{"dropping-particle":"","family":"Roos","given":"Adrienne M","non-dropping-particle":"","parse-names":false,"suffix":""},{"dropping-particle":"","family":"Sadeghi","given":"Saghar","non-dropping-particle":"","parse-names":false,"suffix":""},{"dropping-particle":"","family":"Kron","given":"Amie T","non-dropping-particle":"","parse-names":false,"suffix":""},{"dropping-particle":"","family":"Thenganatt","given":"John","non-dropping-particle":"","parse-names":false,"suffix":""},{"dropping-particle":"","family":"Moric","given":"Jakov","non-dropping-particle":"","parse-names":false,"suffix":""},{"dropping-particle":"","family":"Chau","given":"Cathy","non-dropping-particle":"","parse-names":false,"suffix":""},{"dropping-particle":"","family":"Johnson","given":"Sindhu R","non-dropping-particle":"","parse-names":false,"suffix":""}],"container-title":"Arthritis research &amp; therapy","id":"ITEM-1","issued":{"date-parts":[["2016","1","27"]]},"language":"eng","page":"30","publisher":"BioMed Central","title":"Sex disparities in systemic sclerosis-associated pulmonary arterial hypertension: a cohort study","type":"article-journal","volume":"18"},"uris":["http://www.mendeley.com/documents/?uuid=6ae5a11d-517e-47d8-8587-8fc5d21ee999"]}],"mendeley":{"formattedCitation":"(69)","plainTextFormattedCitation":"(69)","previouslyFormattedCitation":"(68)"},"properties":{"noteIndex":0},"schema":"https://github.com/citation-style-language/schema/raw/master/csl-citation.json"}</w:instrText>
      </w:r>
      <w:r w:rsidR="00AD4054" w:rsidRPr="009400CF">
        <w:rPr>
          <w:rFonts w:cstheme="minorHAnsi"/>
        </w:rPr>
        <w:fldChar w:fldCharType="separate"/>
      </w:r>
      <w:r w:rsidR="004F2239" w:rsidRPr="004F2239">
        <w:rPr>
          <w:rFonts w:cstheme="minorHAnsi"/>
          <w:noProof/>
        </w:rPr>
        <w:t>(69)</w:t>
      </w:r>
      <w:r w:rsidR="00AD4054" w:rsidRPr="009400CF">
        <w:rPr>
          <w:rFonts w:cstheme="minorHAnsi"/>
        </w:rPr>
        <w:fldChar w:fldCharType="end"/>
      </w:r>
      <w:r w:rsidR="00AD4054" w:rsidRPr="009400CF">
        <w:rPr>
          <w:rFonts w:cstheme="minorHAnsi"/>
        </w:rPr>
        <w:t xml:space="preserve"> examined sex disparities in SSc, </w:t>
      </w:r>
      <w:r w:rsidR="00643705">
        <w:rPr>
          <w:rFonts w:cstheme="minorHAnsi"/>
        </w:rPr>
        <w:t xml:space="preserve">and </w:t>
      </w:r>
      <w:r w:rsidR="00AD4054" w:rsidRPr="009400CF">
        <w:rPr>
          <w:rFonts w:cstheme="minorHAnsi"/>
        </w:rPr>
        <w:t>observed an incre</w:t>
      </w:r>
      <w:r w:rsidR="00E77990">
        <w:rPr>
          <w:rFonts w:cstheme="minorHAnsi"/>
        </w:rPr>
        <w:t xml:space="preserve">ased frequency of  renal crisis </w:t>
      </w:r>
      <w:r w:rsidR="00AD4054" w:rsidRPr="009400CF">
        <w:rPr>
          <w:rFonts w:cstheme="minorHAnsi"/>
        </w:rPr>
        <w:t xml:space="preserve">in males compared to females (19% </w:t>
      </w:r>
      <w:r w:rsidR="006452B5" w:rsidRPr="009400CF">
        <w:rPr>
          <w:rFonts w:cstheme="minorHAnsi"/>
        </w:rPr>
        <w:t>vs.</w:t>
      </w:r>
      <w:r w:rsidR="00AD4054" w:rsidRPr="009400CF">
        <w:rPr>
          <w:rFonts w:cstheme="minorHAnsi"/>
        </w:rPr>
        <w:t xml:space="preserve"> 8%, respectively</w:t>
      </w:r>
      <w:r w:rsidR="00E77990">
        <w:rPr>
          <w:rFonts w:cstheme="minorHAnsi"/>
        </w:rPr>
        <w:t>)</w:t>
      </w:r>
      <w:r w:rsidR="00AD4054" w:rsidRPr="009400CF">
        <w:rPr>
          <w:rFonts w:cstheme="minorHAnsi"/>
        </w:rPr>
        <w:t xml:space="preserve">. </w:t>
      </w:r>
    </w:p>
    <w:p w14:paraId="5103D9F4" w14:textId="77777777" w:rsidR="00047529" w:rsidRPr="009400CF" w:rsidRDefault="00047529" w:rsidP="00AD4054">
      <w:pPr>
        <w:spacing w:line="360" w:lineRule="auto"/>
        <w:jc w:val="both"/>
        <w:rPr>
          <w:rFonts w:cstheme="minorHAnsi"/>
          <w:u w:val="single"/>
        </w:rPr>
      </w:pPr>
    </w:p>
    <w:p w14:paraId="1BCD3E0F" w14:textId="2DDAAF74" w:rsidR="00047529" w:rsidRPr="009400CF" w:rsidRDefault="00C509F7" w:rsidP="00AD4054">
      <w:pPr>
        <w:spacing w:line="360" w:lineRule="auto"/>
        <w:jc w:val="both"/>
        <w:rPr>
          <w:rFonts w:cstheme="minorHAnsi"/>
        </w:rPr>
      </w:pPr>
      <w:r>
        <w:rPr>
          <w:rFonts w:cstheme="minorHAnsi"/>
        </w:rPr>
        <w:t xml:space="preserve">7.2.6. </w:t>
      </w:r>
      <w:r w:rsidR="00047529" w:rsidRPr="009400CF">
        <w:rPr>
          <w:rFonts w:cstheme="minorHAnsi"/>
        </w:rPr>
        <w:t>Gastrointestinal/genitourinary</w:t>
      </w:r>
    </w:p>
    <w:p w14:paraId="2BD285D0" w14:textId="39236047" w:rsidR="00AD4054" w:rsidRPr="009400CF" w:rsidRDefault="00AD4054" w:rsidP="00AD4054">
      <w:pPr>
        <w:spacing w:line="360" w:lineRule="auto"/>
        <w:jc w:val="both"/>
        <w:rPr>
          <w:rFonts w:cstheme="minorHAnsi"/>
        </w:rPr>
      </w:pPr>
      <w:r w:rsidRPr="009400CF">
        <w:rPr>
          <w:rFonts w:cstheme="minorHAnsi"/>
        </w:rPr>
        <w:t xml:space="preserve">There is no </w:t>
      </w:r>
      <w:r w:rsidR="00E77990">
        <w:rPr>
          <w:rFonts w:cstheme="minorHAnsi"/>
        </w:rPr>
        <w:t>clear</w:t>
      </w:r>
      <w:r w:rsidRPr="009400CF">
        <w:rPr>
          <w:rFonts w:cstheme="minorHAnsi"/>
        </w:rPr>
        <w:t xml:space="preserve"> evidence for significant </w:t>
      </w:r>
      <w:r w:rsidR="00812CA4">
        <w:rPr>
          <w:rFonts w:cstheme="minorHAnsi"/>
        </w:rPr>
        <w:t>sex</w:t>
      </w:r>
      <w:r w:rsidR="00812CA4" w:rsidRPr="009400CF">
        <w:rPr>
          <w:rFonts w:cstheme="minorHAnsi"/>
        </w:rPr>
        <w:t xml:space="preserve"> </w:t>
      </w:r>
      <w:r w:rsidRPr="009400CF">
        <w:rPr>
          <w:rFonts w:cstheme="minorHAnsi"/>
        </w:rPr>
        <w:t>difference</w:t>
      </w:r>
      <w:r w:rsidR="00643705">
        <w:rPr>
          <w:rFonts w:cstheme="minorHAnsi"/>
        </w:rPr>
        <w:t>s</w:t>
      </w:r>
      <w:r w:rsidRPr="009400CF">
        <w:rPr>
          <w:rFonts w:cstheme="minorHAnsi"/>
        </w:rPr>
        <w:t xml:space="preserve"> relating to gastrointestinal (GI) involvement in SSc </w:t>
      </w:r>
      <w:r w:rsidRPr="009400CF">
        <w:rPr>
          <w:rFonts w:cstheme="minorHAnsi"/>
        </w:rPr>
        <w:fldChar w:fldCharType="begin" w:fldLock="1"/>
      </w:r>
      <w:r w:rsidR="004F2239">
        <w:rPr>
          <w:rFonts w:cstheme="minorHAnsi"/>
        </w:rPr>
        <w:instrText>ADDIN CSL_CITATION {"citationItems":[{"id":"ITEM-1","itemData":{"author":[{"dropping-particle":"","family":"Karamanolis","given":"G","non-dropping-particle":"","parse-names":false,"suffix":""},{"dropping-particle":"","family":"Denaxas","given":"K","non-dropping-particle":"","parse-names":false,"suffix":""},{"dropping-particle":"","family":"Panopoulos","given":"Stylianos T","non-dropping-particle":"","parse-names":false,"suffix":""},{"dropping-particle":"","family":"Bournia","given":"K","non-dropping-particle":"","parse-names":false,"suffix":""},{"dropping-particle":"","family":"Zorbala","given":"A","non-dropping-particle":"","parse-names":false,"suffix":""},{"dropping-particle":"","family":"Kamberoglou","given":"D","non-dropping-particle":"","parse-names":false,"suffix":""},{"dropping-particle":"","family":"Schizas","given":"D","non-dropping-particle":"","parse-names":false,"suffix":""},{"dropping-particle":"","family":"Ladas","given":"S","non-dropping-particle":"","parse-names":false,"suffix":""},{"dropping-particle":"","family":"Sfikakis","given":"P","non-dropping-particle":"","parse-names":false,"suffix":""}],"container-title":"Clinical and experimental rheumatology","id":"ITEM-1","issue":"4","issued":{"date-parts":[["2017"]]},"page":"82-85","title":"Severe oesophageal disease and its associations with systemic sclerosis","type":"article-journal","volume":"35 Suppl 1"},"uris":["http://www.mendeley.com/documents/?uuid=ac6f722c-9e63-41ee-96cc-67d8f89c4b14"]},{"id":"ITEM-2","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2","issue":"4","issued":{"date-parts":[["0"]]},"page":"89-97","title":"Clinical and epidemiological differences between men and women with systemic sclerosis: a study in a Spanish systemic sclerosis cohort and literature review.","type":"article-journal","volume":"35 Suppl 106"},"uris":["http://www.mendeley.com/documents/?uuid=791acad2-81b7-3361-beae-826e493f51dd"]}],"mendeley":{"formattedCitation":"(41,73)","plainTextFormattedCitation":"(41,73)","previouslyFormattedCitation":"(41,72)"},"properties":{"noteIndex":0},"schema":"https://github.com/citation-style-language/schema/raw/master/csl-citation.json"}</w:instrText>
      </w:r>
      <w:r w:rsidRPr="009400CF">
        <w:rPr>
          <w:rFonts w:cstheme="minorHAnsi"/>
        </w:rPr>
        <w:fldChar w:fldCharType="separate"/>
      </w:r>
      <w:r w:rsidR="004F2239" w:rsidRPr="004F2239">
        <w:rPr>
          <w:rFonts w:cstheme="minorHAnsi"/>
          <w:noProof/>
        </w:rPr>
        <w:t>(41,73)</w:t>
      </w:r>
      <w:r w:rsidRPr="009400CF">
        <w:rPr>
          <w:rFonts w:cstheme="minorHAnsi"/>
        </w:rPr>
        <w:fldChar w:fldCharType="end"/>
      </w:r>
      <w:r w:rsidRPr="009400CF">
        <w:rPr>
          <w:rFonts w:cstheme="minorHAnsi"/>
        </w:rPr>
        <w:t xml:space="preserve">. However, it is important to highlight that GI involvement is highly </w:t>
      </w:r>
      <w:r w:rsidR="005030BB" w:rsidRPr="009400CF">
        <w:rPr>
          <w:rFonts w:cstheme="minorHAnsi"/>
        </w:rPr>
        <w:t>heterogeneous</w:t>
      </w:r>
      <w:r w:rsidRPr="009400CF">
        <w:rPr>
          <w:rFonts w:cstheme="minorHAnsi"/>
        </w:rPr>
        <w:t xml:space="preserve"> and often multifactorial </w:t>
      </w:r>
      <w:r w:rsidR="00E77990">
        <w:rPr>
          <w:rFonts w:cstheme="minorHAnsi"/>
        </w:rPr>
        <w:t>with</w:t>
      </w:r>
      <w:r w:rsidRPr="009400CF">
        <w:rPr>
          <w:rFonts w:cstheme="minorHAnsi"/>
        </w:rPr>
        <w:t xml:space="preserve">in the SSc population. </w:t>
      </w:r>
      <w:r w:rsidR="00047529" w:rsidRPr="009400CF">
        <w:rPr>
          <w:rFonts w:cstheme="minorHAnsi"/>
        </w:rPr>
        <w:t xml:space="preserve">In an international multicentre study, which assessed urinary incontinence and quality of life of patients with SSc (n=334) as assessed by self-administered questionnaires, the prevalence of incontinence was 63%, and </w:t>
      </w:r>
      <w:r w:rsidR="00E77990">
        <w:rPr>
          <w:rFonts w:cstheme="minorHAnsi"/>
        </w:rPr>
        <w:t xml:space="preserve">this </w:t>
      </w:r>
      <w:r w:rsidR="00047529" w:rsidRPr="009400CF">
        <w:rPr>
          <w:rFonts w:cstheme="minorHAnsi"/>
        </w:rPr>
        <w:t>was significant</w:t>
      </w:r>
      <w:r w:rsidR="00643705">
        <w:rPr>
          <w:rFonts w:cstheme="minorHAnsi"/>
        </w:rPr>
        <w:t>ly</w:t>
      </w:r>
      <w:r w:rsidR="00047529" w:rsidRPr="009400CF">
        <w:rPr>
          <w:rFonts w:cstheme="minorHAnsi"/>
        </w:rPr>
        <w:t xml:space="preserve"> associated with female sex (odds ratio of 10.8) </w:t>
      </w:r>
      <w:r w:rsidR="00047529" w:rsidRPr="009400CF">
        <w:rPr>
          <w:rFonts w:cstheme="minorHAnsi"/>
        </w:rPr>
        <w:fldChar w:fldCharType="begin" w:fldLock="1"/>
      </w:r>
      <w:r w:rsidR="004F2239">
        <w:rPr>
          <w:rFonts w:cstheme="minorHAnsi"/>
        </w:rPr>
        <w:instrText>ADDIN CSL_CITATION {"citationItems":[{"id":"ITEM-1","itemData":{"DOI":"10.1093/rheumatology/kex230","ISSN":"1462-0324","abstract":"The aim of this study was to explore the association between urinary incontinence (UI) and the main clinical and serological subsets of SSc, to assess risk factors for UI and its impact on quality of life (QoL).UI and QoL were assessed through self-administered questionnaires in 334 patients with SSc from five European tertiary centres. Logistic regressions were performed to test the association between clinical forms, serological status and UI and to adjust for confounders. Further independent predefined SSc risk factors for UI were tested through a multivariable logistic model.The prevalence of UI was 63% (95% CI: 60, 68%). lcSSc and ACAs were both significantly associated with UI even after adjusting for age, sex, disability, diabetes, BMI, caffeine consumption, dyspnoea, faecal incontinence, abnormal bowel movement, presence of overlapping rheumatological disease and pulmonary hypertension [adjusted odds ratio (OR) = 2.4; 95% CI: 1.2, 4.7]. ACA and lcSSc doubled the risk of frequent and heavy urinary leaks. Factors independently associated with UI were as follows: lcSSc (OR = 2.2; 95% CI: 1.1, 3.2), ACA (OR = 2.8; 95% CI: 1.4, 5.8), female sex (OR = 10.8; 95% CI: 2.8, 41.3), worsening of dyspnoea (OR = 6.8; 95% CI: 1.2, 36.7), higher HAQ-DI (OR = 3.2; 95% CI: 1.5, 6.7), BMI (OR = 1.1; 95% CI: 1.0, 1.1) and active finger ulceration (OR = 0.3; 95% CI: 0.1, 0.7). Patients suffering from UI had decreased QoL.Self-reported UI is frequent in SSc and disproportionally affects the limited cutaneous form of the disease and patients positive for ACA.ClinicalTrials.gov, http://clinicaltrials.gov, NCT01971294.","author":[{"dropping-particle":"","family":"John","given":"Gregor","non-dropping-particle":"","parse-names":false,"suffix":""},{"dropping-particle":"","family":"Allanore","given":"Yannick","non-dropping-particle":"","parse-names":false,"suffix":""},{"dropping-particle":"","family":"Polito","given":"Pamela","non-dropping-particle":"","parse-names":false,"suffix":""},{"dropping-particle":"","family":"Piantoni","given":"Silvia","non-dropping-particle":"","parse-names":false,"suffix":""},{"dropping-particle":"","family":"Fredi","given":"Micaela","non-dropping-particle":"","parse-names":false,"suffix":""},{"dropping-particle":"","family":"Avouac","given":"Jérôme","non-dropping-particle":"","parse-names":false,"suffix":""},{"dropping-particle":"","family":"Franceschini","given":"Franco","non-dropping-particle":"","parse-names":false,"suffix":""},{"dropping-particle":"","family":"Truchetet","given":"Marie-Elise","non-dropping-particle":"","parse-names":false,"suffix":""},{"dropping-particle":"","family":"Cozzi","given":"Franco","non-dropping-particle":"","parse-names":false,"suffix":""},{"dropping-particle":"","family":"Airo","given":"Paolo","non-dropping-particle":"","parse-names":false,"suffix":""},{"dropping-particle":"","family":"Chizzolini","given":"Carlo","non-dropping-particle":"","parse-names":false,"suffix":""}],"container-title":"Rheumatology","id":"ITEM-1","issue":"11","issued":{"date-parts":[["2017","8","1"]]},"page":"1874-1883","title":"The limited cutaneous form of systemic sclerosis is associated with urinary incontinence: an international multicentre study","type":"article-journal","volume":"56"},"uris":["http://www.mendeley.com/documents/?uuid=b50be9c7-42d8-4aad-a121-0b2784cfb893"]}],"mendeley":{"formattedCitation":"(74)","plainTextFormattedCitation":"(74)","previouslyFormattedCitation":"(73)"},"properties":{"noteIndex":0},"schema":"https://github.com/citation-style-language/schema/raw/master/csl-citation.json"}</w:instrText>
      </w:r>
      <w:r w:rsidR="00047529" w:rsidRPr="009400CF">
        <w:rPr>
          <w:rFonts w:cstheme="minorHAnsi"/>
        </w:rPr>
        <w:fldChar w:fldCharType="separate"/>
      </w:r>
      <w:r w:rsidR="004F2239" w:rsidRPr="004F2239">
        <w:rPr>
          <w:rFonts w:cstheme="minorHAnsi"/>
          <w:noProof/>
        </w:rPr>
        <w:t>(74)</w:t>
      </w:r>
      <w:r w:rsidR="00047529" w:rsidRPr="009400CF">
        <w:rPr>
          <w:rFonts w:cstheme="minorHAnsi"/>
        </w:rPr>
        <w:fldChar w:fldCharType="end"/>
      </w:r>
      <w:r w:rsidR="00047529" w:rsidRPr="009400CF">
        <w:rPr>
          <w:rFonts w:cstheme="minorHAnsi"/>
        </w:rPr>
        <w:t>.</w:t>
      </w:r>
    </w:p>
    <w:p w14:paraId="46645786" w14:textId="77777777" w:rsidR="00047529" w:rsidRPr="009400CF" w:rsidRDefault="00047529" w:rsidP="00AD4054">
      <w:pPr>
        <w:spacing w:line="360" w:lineRule="auto"/>
        <w:jc w:val="both"/>
        <w:rPr>
          <w:rFonts w:cstheme="minorHAnsi"/>
        </w:rPr>
      </w:pPr>
    </w:p>
    <w:p w14:paraId="127E9D27" w14:textId="2051E869" w:rsidR="00047529" w:rsidRPr="009400CF" w:rsidRDefault="00C509F7" w:rsidP="00AD4054">
      <w:pPr>
        <w:spacing w:line="360" w:lineRule="auto"/>
        <w:jc w:val="both"/>
        <w:rPr>
          <w:rFonts w:cstheme="minorHAnsi"/>
        </w:rPr>
      </w:pPr>
      <w:r>
        <w:rPr>
          <w:rFonts w:cstheme="minorHAnsi"/>
        </w:rPr>
        <w:t xml:space="preserve">7.2.7. </w:t>
      </w:r>
      <w:r w:rsidR="00047529" w:rsidRPr="009400CF">
        <w:rPr>
          <w:rFonts w:cstheme="minorHAnsi"/>
        </w:rPr>
        <w:t>Bone health</w:t>
      </w:r>
    </w:p>
    <w:p w14:paraId="06D7F544" w14:textId="08DDFCD0" w:rsidR="004D5D56" w:rsidRPr="00A30693" w:rsidRDefault="00047529" w:rsidP="004D5D56">
      <w:pPr>
        <w:spacing w:line="360" w:lineRule="auto"/>
        <w:jc w:val="both"/>
        <w:rPr>
          <w:rFonts w:cstheme="minorHAnsi"/>
        </w:rPr>
      </w:pPr>
      <w:r w:rsidRPr="009400CF">
        <w:rPr>
          <w:rFonts w:cstheme="minorHAnsi"/>
        </w:rPr>
        <w:t xml:space="preserve">A </w:t>
      </w:r>
      <w:r w:rsidR="00812CA4">
        <w:rPr>
          <w:rFonts w:cstheme="minorHAnsi"/>
        </w:rPr>
        <w:t>higher</w:t>
      </w:r>
      <w:r w:rsidR="00812CA4" w:rsidRPr="009400CF">
        <w:rPr>
          <w:rFonts w:cstheme="minorHAnsi"/>
        </w:rPr>
        <w:t xml:space="preserve"> </w:t>
      </w:r>
      <w:r w:rsidRPr="009400CF">
        <w:rPr>
          <w:rFonts w:cstheme="minorHAnsi"/>
        </w:rPr>
        <w:t>prevalence of osteoporosis has been reported in patients with SSc</w:t>
      </w:r>
      <w:r w:rsidR="00812CA4">
        <w:rPr>
          <w:rFonts w:cstheme="minorHAnsi"/>
        </w:rPr>
        <w:t xml:space="preserve"> compared to the general population</w:t>
      </w:r>
      <w:r w:rsidR="00DF34DE">
        <w:rPr>
          <w:rFonts w:cstheme="minorHAnsi"/>
        </w:rPr>
        <w:t>.</w:t>
      </w:r>
      <w:r w:rsidR="00843939" w:rsidRPr="009400CF">
        <w:rPr>
          <w:rFonts w:cstheme="minorHAnsi"/>
        </w:rPr>
        <w:t xml:space="preserve"> </w:t>
      </w:r>
      <w:r w:rsidR="00DF34DE">
        <w:rPr>
          <w:rFonts w:cstheme="minorHAnsi"/>
        </w:rPr>
        <w:t>H</w:t>
      </w:r>
      <w:r w:rsidR="00843939" w:rsidRPr="009400CF">
        <w:rPr>
          <w:rFonts w:cstheme="minorHAnsi"/>
        </w:rPr>
        <w:t xml:space="preserve">owever, this remains a </w:t>
      </w:r>
      <w:r w:rsidR="00812CA4">
        <w:rPr>
          <w:rFonts w:cstheme="minorHAnsi"/>
        </w:rPr>
        <w:t>contested</w:t>
      </w:r>
      <w:r w:rsidR="00812CA4" w:rsidRPr="009400CF">
        <w:rPr>
          <w:rFonts w:cstheme="minorHAnsi"/>
        </w:rPr>
        <w:t xml:space="preserve"> </w:t>
      </w:r>
      <w:r w:rsidR="00843939" w:rsidRPr="009400CF">
        <w:rPr>
          <w:rFonts w:cstheme="minorHAnsi"/>
        </w:rPr>
        <w:t xml:space="preserve">issue, including whether there is any difference observed between the sexes </w:t>
      </w:r>
      <w:r w:rsidR="00843939" w:rsidRPr="009400CF">
        <w:rPr>
          <w:rFonts w:cstheme="minorHAnsi"/>
        </w:rPr>
        <w:fldChar w:fldCharType="begin" w:fldLock="1"/>
      </w:r>
      <w:r w:rsidR="004F2239">
        <w:rPr>
          <w:rFonts w:cstheme="minorHAnsi"/>
        </w:rPr>
        <w:instrText>ADDIN CSL_CITATION {"citationItems":[{"id":"ITEM-1","itemData":{"DOI":"https://doi.org/10.1016/j.semarthrit.2004.08.006","ISSN":"0049-0172","abstract":"Objective To review the literature describing the association of osteoporosis (OP) with scleroderma (SSc). Methods A Medline (PubMed) search identified all studies from 1966 to 2004 that investigated the association between OP and SSc. Search terms included “scleroderma,” “systemic sclerosis,” “osteoporosis, ” “bone mineral density,” “bone densitometry,” and “prevalence.” Results Eight case control studies and 1 retrospective study (comparing OP status to a reference standard) were identified. There is no clear association between bone mineral density (BMD) scores and scleroderma. Two of 4 studies have reported lower BMD scores in SSc, but appear not to have considered possible confounding risk factors. Earlier age of menopause has been reported in 2 of 3 studies, and thus, may be a confounder in some samples of women with SSc. Studies of bone metabolism markers have not provided any consistent explanatory mechanism for increased OP in SSc, and such markers may be unreliable in SSc as these are affected by the altered collagen turnover and fibrosis characteristic of SSc. Conclusions It is unknown whether OP is truly increased in SSc or whether this association has been observed in some studies as a result of other confounding risk factors for OP. Clinical heterogeneity of SSc study samples and small sample sizes have contributed to the difficulty in obtaining valid estimates of the risk for the development of OP. There is no strong evidence in the literature for consistently lower BMD scores in SSc, or for altered biomarkers of bone resorption. Earlier menopause, corticosteroid use in some patients, and other factors secondary to SSc (such as malabsorption and inflammation), may be causal factors or may be confounders in studies of OP in SSc.","author":[{"dropping-particle":"","family":"Loucks","given":"Jennifer","non-dropping-particle":"","parse-names":false,"suffix":""},{"dropping-particle":"","family":"Pope","given":"Janet E","non-dropping-particle":"","parse-names":false,"suffix":""}],"container-title":"Seminars in Arthritis and Rheumatism","id":"ITEM-1","issue":"4","issued":{"date-parts":[["2005"]]},"page":"678-682","title":"Osteoporosis in scleroderma","type":"article-journal","volume":"34"},"uris":["http://www.mendeley.com/documents/?uuid=30bb87b4-5818-419e-9a2e-6fcafbe310cd"]},{"id":"ITEM-2","itemData":{"abstract":"Objective To investigate if subjects with scleroderma (systemic sclerosis, SSc) have increased risk for developing osteoporosis (OP). Methods A survey assessing demographics, diagnosis/investigations for OP, and risk factors for OP was mailed to 129 patients with SSc, 158 controls with noninflammatory musculoskeletal (MSK) disease, and 230 positive controls with rheumatoid arthritis (RA). All available charts were reviewed and results were included in analyses of demographics, OP status, past bone mineral density (BMD), and past steroid use. In addition, we recorded BMD results (T score) of SSc patients with their matched RA controls. Analyses adjusted for age were done for SSc versus MSK and SSc versus RA. Results The response rate was 61% for patients with SSc (n = 28 diffuse, 51 limited disease), RA 67%, and MSK 59%; however, through chart review, 159 SSc, 140 MSK, and 235 RA patients were included in the analyses. Mean age and proportion of women did not differ between groups. Disease duration was longer in RA versus SSc group (16.5 vs 11.5 yrs; p &amp;amp;lt; 0.0001). The prevalence of OP in SSc was similar to RA controls (19.4% vs 16.7%; p = 0.38) but likely higher than MSK controls (12.2%; p = 0.054). Subjects with SSc reported a higher rate of disability (41.0% vs 15.6%; p = 0.0001) and less family history of OP (22.8% vs 46.7%; p = 0.0006) compared with the MSK control group. There were no differences between groups in reports of fracture (35% SSc, 43% MSK, 37% RA; p = 0.5) or OP related fractures (4% SSc, 11% MSK, 11% RA; p = 0.5). Subjects with SSc were less likely to have had a BMD done in the past compared to RA (40.9% vs 62.6%; p = 0.0001). Subjects with RA who reported OP had longer disease duration than RA without OP (18 ± 1.7 yrs vs 12 ± 0.8; p = 0.0009). Results from the chart review showed that the T scores of SSc (n = 56, mean age 62.9 ± SD 10.1 yrs) at lumbar spine (SSc –1.01 vs RA –0.97), femoral neck (SSc –2.07 vs RA –1.46; p = 0.01, adjusting for age p = 0.26), and total hip region (SSc –1.52 vs RA –1.25) were comparable to or even lower than the RA group (n = 56, mean age 62.2 ± SD 10.7 yrs). Conclusion The prevalence of OP in patients with SSc was comparable to those with RA, but higher than in the MSK group. Age was found to be an important factor, as expected. Also, our results indicated that BMD (T score) in SSc was similar to or even lower than in patients with RA. Increasing the awareness to order BMD measurements in patients …","author":[{"dropping-particle":"","family":"YUEN","given":"S A I Y A N","non-dropping-particle":"","parse-names":false,"suffix":""},{"dropping-particle":"","family":"ROCHWERG","given":"BRAM","non-dropping-particle":"","parse-names":false,"suffix":""},{"dropping-particle":"","family":"OUIMET","given":"JANINE","non-dropping-particle":"","parse-names":false,"suffix":""},{"dropping-particle":"","family":"POPE","given":"JANET E","non-dropping-particle":"","parse-names":false,"suffix":""}],"container-title":"The Journal of Rheumatology","id":"ITEM-2","issue":"6","issued":{"date-parts":[["2008","6","1"]]},"page":"1073 LP  - 1078","title":"Patients with Scleroderma May Have Increased Risk of Osteoporosis. A Comparison to Rheumatoid Arthritis and Noninflammatory Musculoskeletal Conditions","type":"article-journal","volume":"35"},"uris":["http://www.mendeley.com/documents/?uuid=f5468f57-cddc-4c3e-8ab7-acc509768b8b"]},{"id":"ITEM-3","itemData":{"DOI":"10.1093/rheumatology/kes240","ISSN":"1462-0324","abstract":"Objective. To study the prevalence and risk factors of low BMD in patients with SSc.Methods. Consecutive patients with SSc and an equal number of age- and gender-matched healthy subjects were screened for BMD, fat and lean mass by DXA scan. BMD, body composition and osteoporosis risk factors were compared between patients and controls. Associated factors for low BMD in SSc patients were studied by linear regression.Results. A total of 84 patients with SSc were studied [89% women; age 49.4 (11.3) years; 21% diffuse subtype; disease duration 7.8 (6.4) years]. Except for significantly lower BMI (P = 0.001), fat mass (P = 0.02) and lean body mass (P = 0.006) observed in SSc patients, the prevalence of other osteoporosis risk factors was similar to controls. Fourteen (17%) and five (6%) SSc patients had low BMD expected for age (z-score &amp;lt;−2.0) at the lumbar spine and hip, respectively. BMD of the lumbar spine, hip, femoral neck and whole body was significantly lower in SSc patients than controls, adjusted for age, sex, menopause and BMI (P &amp;lt; 0.05 in all; effect size 0.44–0.54). Linear regression revealed increasing age, menopause and low BMI were independently associated with low BMD at the spine or hip in SSc patients. However, BMD did not correlate with the severity of involvement of the skin and other systems.Conclusion. BMD of the spine and hip is significantly lower in patients with SSc than in healthy subjects, which is independent of age, sex, menopause, low BMI and altered body composition.","author":[{"dropping-particle":"","family":"Mok","given":"Chi Chiu","non-dropping-particle":"","parse-names":false,"suffix":""},{"dropping-particle":"","family":"Chan","given":"Pak To","non-dropping-particle":"","parse-names":false,"suffix":""},{"dropping-particle":"","family":"Chan","given":"Kar Li","non-dropping-particle":"","parse-names":false,"suffix":""},{"dropping-particle":"","family":"Ma","given":"Kwok Man","non-dropping-particle":"","parse-names":false,"suffix":""}],"container-title":"Rheumatology","id":"ITEM-3","issue":"2","issued":{"date-parts":[["2012","9","23"]]},"page":"296-303","title":"Prevalence and risk factors of low bone mineral density in Chinese patients with systemic sclerosis: a case–control study","type":"article-journal","volume":"52"},"uris":["http://www.mendeley.com/documents/?uuid=e9a86637-85d8-4a86-9e4a-1c43d614500f"]},{"id":"ITEM-4","itemData":{"DOI":"10.18632/oncotarget.3806","ISSN":"1949-2553","abstract":"PURPOSE: Investigate the prevalence of osteoporosis in patients with systemic sclerosis (SSc) and describe alterations of bone tissue with High-Resolution peripheral Quantitative Computed Tomography (HR-pQCT). METHODS: Thirty-three patients and 33 controls matched on age, body mass index (BMI) and menopause were included. Bone mineral density (BMD) was measured at the lumbar spine (LS), femoral neck (FN) and total hip (TH) by dual energy X-ray absorptiometry. Volumetric BMD (vBMD) and bone microarchitecture were measured by HR-pQCT at tibia and radius. RESULTS: In patients, BMI was significantly lower, the prevalence of osteoporosis was significantly higher and HR-pQCT analysis showed a significant alteration of the trabecular compartment with a decrease in trabecular vBMD on both sites than in controls. In multivariate analysis, a low lean body mass, presence of anticentromere antibodies and older age were identified as independent factors for decreased BMD at LS (r²=0.43), FN (r²=0.61) and TH (r²=0.73). History or current digital ulcers were also identified as an independent factor for microarchitecture alteration. CONCLUSIONS: In patients an increased prevalence of osteoporosis was found and HR-pQCT showed impaired trabecular bone compartment. Also, low lean body mass, high age, digital ulcers and ACAs were identified as independent risk factors for bone damage.","author":[{"dropping-particle":"","family":"Marot","given":"Mathilde","non-dropping-particle":"","parse-names":false,"suffix":""},{"dropping-particle":"","family":"Valéry","given":"Antoine","non-dropping-particle":"","parse-names":false,"suffix":""},{"dropping-particle":"","family":"Esteve","given":"Eric","non-dropping-particle":"","parse-names":false,"suffix":""},{"dropping-particle":"","family":"Bens","given":"Guido","non-dropping-particle":"","parse-names":false,"suffix":""},{"dropping-particle":"","family":"Müller","given":"Adelheid","non-dropping-particle":"","parse-names":false,"suffix":""},{"dropping-particle":"","family":"Rist","given":"Stéphanie","non-dropping-particle":"","parse-names":false,"suffix":""},{"dropping-particle":"","family":"Toumi","given":"Hechmi","non-dropping-particle":"","parse-names":false,"suffix":""},{"dropping-particle":"","family":"Lespessailles","given":"Eric","non-dropping-particle":"","parse-names":false,"suffix":""}],"container-title":"Oncotarget","id":"ITEM-4","issue":"17","issued":{"date-parts":[["2015","4","12"]]},"language":"eng","page":"14865-14873","publisher":"Impact Journals LLC","title":"Prevalence and predictive factors of osteoporosis in systemic sclerosis patients: a case-control study","type":"article-journal","volume":"6"},"uris":["http://www.mendeley.com/documents/?uuid=d05f2b90-1c33-47f7-88c9-cc59c9701a87"]}],"mendeley":{"formattedCitation":"(75–78)","plainTextFormattedCitation":"(75–78)","previouslyFormattedCitation":"(74–77)"},"properties":{"noteIndex":0},"schema":"https://github.com/citation-style-language/schema/raw/master/csl-citation.json"}</w:instrText>
      </w:r>
      <w:r w:rsidR="00843939" w:rsidRPr="009400CF">
        <w:rPr>
          <w:rFonts w:cstheme="minorHAnsi"/>
        </w:rPr>
        <w:fldChar w:fldCharType="separate"/>
      </w:r>
      <w:r w:rsidR="004F2239" w:rsidRPr="004F2239">
        <w:rPr>
          <w:rFonts w:cstheme="minorHAnsi"/>
          <w:noProof/>
        </w:rPr>
        <w:t>(75–78)</w:t>
      </w:r>
      <w:r w:rsidR="00843939" w:rsidRPr="009400CF">
        <w:rPr>
          <w:rFonts w:cstheme="minorHAnsi"/>
        </w:rPr>
        <w:fldChar w:fldCharType="end"/>
      </w:r>
      <w:r w:rsidR="00843939" w:rsidRPr="009400CF">
        <w:rPr>
          <w:rFonts w:cstheme="minorHAnsi"/>
        </w:rPr>
        <w:t>.</w:t>
      </w:r>
      <w:r w:rsidR="00B509AC" w:rsidRPr="009400CF">
        <w:rPr>
          <w:rFonts w:cstheme="minorHAnsi"/>
        </w:rPr>
        <w:t xml:space="preserve"> In a recent cohort study using the Taiwan National Insurance database, compared to age- and sex matched controls, patients with SSc (n=1,712) had a significantly high incidence rate ratio of vertebral (1.78) and hip (1.89) fractures </w:t>
      </w:r>
      <w:r w:rsidR="00B509AC" w:rsidRPr="009400CF">
        <w:rPr>
          <w:rFonts w:cstheme="minorHAnsi"/>
        </w:rPr>
        <w:fldChar w:fldCharType="begin" w:fldLock="1"/>
      </w:r>
      <w:r w:rsidR="004F2239">
        <w:rPr>
          <w:rFonts w:cstheme="minorHAnsi"/>
        </w:rPr>
        <w:instrText>ADDIN CSL_CITATION {"citationItems":[{"id":"ITEM-1","itemData":{"DOI":"10.1136/annrheumdis-2013-204832","abstract":"Objectives To identify the incidence rate (IR) and risk factors of osteoporotic fractures (OFs) among systemic sclerosis (SSc) patients.Methods A cohort study was conducted using the Taiwan National Health Insurance database. Patients with SSc and respective age- and gender-matched controls without SSc were enrolled. The primary endpoint was the first occurrence of OF. The Cox proportional hazard model was used to investigate the risk factor of OFs in the SSc cohort.Results Among 1712 SSc patients (77.8% female, mean age 50.3 years) with a median follow-up of 5.2 years, 54 patients developed vertebral fractures, 17 patients developed hip fractures, and 7 patients developed radius fractures (IR: 6.99, 2.18 and 0.90 per 1000 person-years, respectively). Compared with the controls, the incidence rate ratios (IRRs) (95% CIs) among SSc patients were 1.78 (1.30 to 2.39, p&amp;amp;lt;0.001) for vertebral fractures and 1.89 (1.05 to 3.22, p=0.026) for hip fractures. The IRRs for overall OFs were 1.74 (1.32 to 2.27, p&amp;amp;lt;0.001) for women and 1.06 (0.33 to 2.66, p=0.856) for men. The SSc patients experienced hip fractures at a younger age (67.2 vs 75.2 years, p=0.005), and had a higher 1-year mortality rate (13% vs 3%, p=0.006) of vertebral fractures than did the controls. Multivariable Cox regression analyses indicated that older age, being female, using daily prednisolone equivalent to &amp;amp;gt;7.5 mg, and bowel dysmotility treated with intravenous metoclopramide are associated with OF.Conclusions SSc patients had a high IR of vertebral and hip fractures, especially those who were female, older, used a high dose of corticosteroid or experienced bowel dysmotility.","author":[{"dropping-particle":"","family":"Lai","given":"Chien-Chih","non-dropping-particle":"","parse-names":false,"suffix":""},{"dropping-particle":"","family":"Wang","given":"Shu-Hung","non-dropping-particle":"","parse-names":false,"suffix":""},{"dropping-particle":"","family":"Chen","given":"Wei-Sheng","non-dropping-particle":"","parse-names":false,"suffix":""},{"dropping-particle":"","family":"Liu","given":"Chia-Jen","non-dropping-particle":"","parse-names":false,"suffix":""},{"dropping-particle":"","family":"Chen","given":"Tzeng-Ji","non-dropping-particle":"","parse-names":false,"suffix":""},{"dropping-particle":"","family":"Lee","given":"Pui-Ching","non-dropping-particle":"","parse-names":false,"suffix":""},{"dropping-particle":"","family":"Chang","given":"Yu-Sheng","non-dropping-particle":"","parse-names":false,"suffix":""}],"container-title":"Annals of the Rheumatic Diseases","id":"ITEM-1","issue":"7","issued":{"date-parts":[["2015","7","1"]]},"page":"1347 LP  - 1352","title":"Increased risk of osteoporotic fractures in patients with systemic sclerosis: a nationwide population-based study","type":"article-journal","volume":"74"},"uris":["http://www.mendeley.com/documents/?uuid=17fd8aa8-5f21-4d99-87c7-0b5dcec71699"]}],"mendeley":{"formattedCitation":"(79)","plainTextFormattedCitation":"(79)","previouslyFormattedCitation":"(78)"},"properties":{"noteIndex":0},"schema":"https://github.com/citation-style-language/schema/raw/master/csl-citation.json"}</w:instrText>
      </w:r>
      <w:r w:rsidR="00B509AC" w:rsidRPr="009400CF">
        <w:rPr>
          <w:rFonts w:cstheme="minorHAnsi"/>
        </w:rPr>
        <w:fldChar w:fldCharType="separate"/>
      </w:r>
      <w:r w:rsidR="004F2239" w:rsidRPr="004F2239">
        <w:rPr>
          <w:rFonts w:cstheme="minorHAnsi"/>
          <w:noProof/>
        </w:rPr>
        <w:t>(79)</w:t>
      </w:r>
      <w:r w:rsidR="00B509AC" w:rsidRPr="009400CF">
        <w:rPr>
          <w:rFonts w:cstheme="minorHAnsi"/>
        </w:rPr>
        <w:fldChar w:fldCharType="end"/>
      </w:r>
      <w:r w:rsidR="00B509AC" w:rsidRPr="009400CF">
        <w:rPr>
          <w:rFonts w:cstheme="minorHAnsi"/>
        </w:rPr>
        <w:t xml:space="preserve">. Multivariable cox regression analysis revealed that female sex was a significant risk factor (hazard ratio of 4.88) for osteoporotic fractures </w:t>
      </w:r>
      <w:r w:rsidR="00B509AC" w:rsidRPr="009400CF">
        <w:rPr>
          <w:rFonts w:cstheme="minorHAnsi"/>
        </w:rPr>
        <w:fldChar w:fldCharType="begin" w:fldLock="1"/>
      </w:r>
      <w:r w:rsidR="004F2239">
        <w:rPr>
          <w:rFonts w:cstheme="minorHAnsi"/>
        </w:rPr>
        <w:instrText>ADDIN CSL_CITATION {"citationItems":[{"id":"ITEM-1","itemData":{"DOI":"10.1136/annrheumdis-2013-204832","abstract":"Objectives To identify the incidence rate (IR) and risk factors of osteoporotic fractures (OFs) among systemic sclerosis (SSc) patients.Methods A cohort study was conducted using the Taiwan National Health Insurance database. Patients with SSc and respective age- and gender-matched controls without SSc were enrolled. The primary endpoint was the first occurrence of OF. The Cox proportional hazard model was used to investigate the risk factor of OFs in the SSc cohort.Results Among 1712 SSc patients (77.8% female, mean age 50.3 years) with a median follow-up of 5.2 years, 54 patients developed vertebral fractures, 17 patients developed hip fractures, and 7 patients developed radius fractures (IR: 6.99, 2.18 and 0.90 per 1000 person-years, respectively). Compared with the controls, the incidence rate ratios (IRRs) (95% CIs) among SSc patients were 1.78 (1.30 to 2.39, p&amp;amp;lt;0.001) for vertebral fractures and 1.89 (1.05 to 3.22, p=0.026) for hip fractures. The IRRs for overall OFs were 1.74 (1.32 to 2.27, p&amp;amp;lt;0.001) for women and 1.06 (0.33 to 2.66, p=0.856) for men. The SSc patients experienced hip fractures at a younger age (67.2 vs 75.2 years, p=0.005), and had a higher 1-year mortality rate (13% vs 3%, p=0.006) of vertebral fractures than did the controls. Multivariable Cox regression analyses indicated that older age, being female, using daily prednisolone equivalent to &amp;amp;gt;7.5 mg, and bowel dysmotility treated with intravenous metoclopramide are associated with OF.Conclusions SSc patients had a high IR of vertebral and hip fractures, especially those who were female, older, used a high dose of corticosteroid or experienced bowel dysmotility.","author":[{"dropping-particle":"","family":"Lai","given":"Chien-Chih","non-dropping-particle":"","parse-names":false,"suffix":""},{"dropping-particle":"","family":"Wang","given":"Shu-Hung","non-dropping-particle":"","parse-names":false,"suffix":""},{"dropping-particle":"","family":"Chen","given":"Wei-Sheng","non-dropping-particle":"","parse-names":false,"suffix":""},{"dropping-particle":"","family":"Liu","given":"Chia-Jen","non-dropping-particle":"","parse-names":false,"suffix":""},{"dropping-particle":"","family":"Chen","given":"Tzeng-Ji","non-dropping-particle":"","parse-names":false,"suffix":""},{"dropping-particle":"","family":"Lee","given":"Pui-Ching","non-dropping-particle":"","parse-names":false,"suffix":""},{"dropping-particle":"","family":"Chang","given":"Yu-Sheng","non-dropping-particle":"","parse-names":false,"suffix":""}],"container-title":"Annals of the Rheumatic Diseases","id":"ITEM-1","issue":"7","issued":{"date-parts":[["2015","7","1"]]},"page":"1347 LP  - 1352","title":"Increased risk of osteoporotic fractures in patients with systemic sclerosis: a nationwide population-based study","type":"article-journal","volume":"74"},"uris":["http://www.mendeley.com/documents/?uuid=17fd8aa8-5f21-4d99-87c7-0b5dcec71699"]}],"mendeley":{"formattedCitation":"(79)","plainTextFormattedCitation":"(79)","previouslyFormattedCitation":"(78)"},"properties":{"noteIndex":0},"schema":"https://github.com/citation-style-language/schema/raw/master/csl-citation.json"}</w:instrText>
      </w:r>
      <w:r w:rsidR="00B509AC" w:rsidRPr="009400CF">
        <w:rPr>
          <w:rFonts w:cstheme="minorHAnsi"/>
        </w:rPr>
        <w:fldChar w:fldCharType="separate"/>
      </w:r>
      <w:r w:rsidR="004F2239" w:rsidRPr="004F2239">
        <w:rPr>
          <w:rFonts w:cstheme="minorHAnsi"/>
          <w:noProof/>
        </w:rPr>
        <w:t>(79)</w:t>
      </w:r>
      <w:r w:rsidR="00B509AC" w:rsidRPr="009400CF">
        <w:rPr>
          <w:rFonts w:cstheme="minorHAnsi"/>
        </w:rPr>
        <w:fldChar w:fldCharType="end"/>
      </w:r>
      <w:r w:rsidR="00B509AC" w:rsidRPr="009400CF">
        <w:rPr>
          <w:rFonts w:cstheme="minorHAnsi"/>
        </w:rPr>
        <w:t>.</w:t>
      </w:r>
    </w:p>
    <w:p w14:paraId="560116A7" w14:textId="77777777" w:rsidR="00B509AC" w:rsidRPr="009400CF" w:rsidRDefault="00B509AC" w:rsidP="00A66545">
      <w:pPr>
        <w:spacing w:line="360" w:lineRule="auto"/>
        <w:jc w:val="both"/>
        <w:rPr>
          <w:rFonts w:cstheme="minorHAnsi"/>
        </w:rPr>
      </w:pPr>
    </w:p>
    <w:p w14:paraId="02CEE854" w14:textId="2207ECB5" w:rsidR="00AD4054" w:rsidRPr="00EC796E" w:rsidRDefault="00C509F7" w:rsidP="00A66545">
      <w:pPr>
        <w:spacing w:line="360" w:lineRule="auto"/>
        <w:jc w:val="both"/>
        <w:rPr>
          <w:rFonts w:cstheme="minorHAnsi"/>
          <w:b/>
          <w:bCs/>
          <w:u w:val="single"/>
        </w:rPr>
      </w:pPr>
      <w:r>
        <w:rPr>
          <w:rFonts w:cstheme="minorHAnsi"/>
          <w:b/>
          <w:bCs/>
          <w:u w:val="single"/>
        </w:rPr>
        <w:t>8.</w:t>
      </w:r>
      <w:r w:rsidR="00AD4054" w:rsidRPr="00EC796E">
        <w:rPr>
          <w:rFonts w:cstheme="minorHAnsi"/>
          <w:b/>
          <w:bCs/>
          <w:u w:val="single"/>
        </w:rPr>
        <w:t xml:space="preserve">Mortality </w:t>
      </w:r>
    </w:p>
    <w:p w14:paraId="56B381F5" w14:textId="11FAC3CE" w:rsidR="008F69E6" w:rsidRPr="009400CF" w:rsidRDefault="0073457E" w:rsidP="00A66545">
      <w:pPr>
        <w:spacing w:line="360" w:lineRule="auto"/>
        <w:jc w:val="both"/>
        <w:rPr>
          <w:rFonts w:cstheme="minorHAnsi"/>
          <w:lang w:val="en-US"/>
        </w:rPr>
      </w:pPr>
      <w:r>
        <w:rPr>
          <w:rFonts w:cstheme="minorHAnsi"/>
        </w:rPr>
        <w:t>Men with SSc have been</w:t>
      </w:r>
      <w:r w:rsidR="00491390" w:rsidRPr="009400CF">
        <w:rPr>
          <w:rFonts w:cstheme="minorHAnsi"/>
        </w:rPr>
        <w:t xml:space="preserve"> </w:t>
      </w:r>
      <w:r w:rsidR="00A203C4" w:rsidRPr="009400CF">
        <w:rPr>
          <w:rFonts w:cstheme="minorHAnsi"/>
        </w:rPr>
        <w:t xml:space="preserve">consistently </w:t>
      </w:r>
      <w:r w:rsidR="00491390" w:rsidRPr="009400CF">
        <w:rPr>
          <w:rFonts w:cstheme="minorHAnsi"/>
        </w:rPr>
        <w:t>reported</w:t>
      </w:r>
      <w:r w:rsidR="00A203C4" w:rsidRPr="009400CF">
        <w:rPr>
          <w:rFonts w:cstheme="minorHAnsi"/>
        </w:rPr>
        <w:t xml:space="preserve"> worldwide</w:t>
      </w:r>
      <w:r w:rsidR="00491390" w:rsidRPr="009400CF">
        <w:rPr>
          <w:rFonts w:cstheme="minorHAnsi"/>
        </w:rPr>
        <w:t xml:space="preserve"> to be </w:t>
      </w:r>
      <w:r>
        <w:rPr>
          <w:rFonts w:cstheme="minorHAnsi"/>
        </w:rPr>
        <w:t xml:space="preserve">have a higher rate of </w:t>
      </w:r>
      <w:r w:rsidR="00224BE0">
        <w:rPr>
          <w:rFonts w:cstheme="minorHAnsi"/>
        </w:rPr>
        <w:t>premature death</w:t>
      </w:r>
      <w:r>
        <w:rPr>
          <w:rFonts w:cstheme="minorHAnsi"/>
        </w:rPr>
        <w:t xml:space="preserve"> than their</w:t>
      </w:r>
      <w:r w:rsidR="00491390" w:rsidRPr="009400CF">
        <w:rPr>
          <w:rFonts w:cstheme="minorHAnsi"/>
        </w:rPr>
        <w:t xml:space="preserve"> female counterparts </w:t>
      </w:r>
      <w:r w:rsidR="00491390" w:rsidRPr="009400CF">
        <w:rPr>
          <w:rFonts w:cstheme="minorHAnsi"/>
        </w:rPr>
        <w:fldChar w:fldCharType="begin" w:fldLock="1"/>
      </w:r>
      <w:r w:rsidR="004F2239">
        <w:rPr>
          <w:rFonts w:cstheme="minorHAnsi"/>
        </w:rPr>
        <w:instrText>ADDIN CSL_CITATION {"citationItems":[{"id":"ITEM-1","itemData":{"DOI":"10.3899/jrheum.121390","abstract":"Objective. To determine survival and causes of death in an unselected and complete cohort of Norwegian patients with systemic sclerosis (SSc) compared to the background population. Methods. Multiple methods were used to identify every patient with SSc living in southeast Norway, with a denominator population of 2,707,012, between 1999 and 2009. All patients who met either the American College of Rheumatology criteria or the Medsger and LeRoy criteria for SSc were included. Every patient was matched for sex and age with 15 healthy controls drawn from the national population registry. Vital status at January 1, 2010, was provided for patients and controls by the national population registry. Causes of death were obtained from death certificates and by chart review. Results. Forty-three (14%) of 312 patients with SSc died during the study period. The standardized mortality rate (SMR) was estimated to be 2.03 for the entire cohort and 5.33 for the subgroup with diffuse cutaneous (dc) SSc. The 5- and 10-year survival rates were 91% and 70%, respectively, for dcSSc and 98% and 93% for limited cutaneous (lc) SSc. Causes of death were related to SSc in 24/43 (56%) patients, mostly cardiopulmonary diseases (n = 13), including pulmonary hypertension (n = 8). Factors associated with fatal outcome included male sex, dcSSc, pulmonary hypertension, and interstitial lung disease. Conclusion. Compared to the Norwegian background population, our cohort of 312 unselected patients with SSc had decreased survival. The survival rates observed were, however, better than those previously reported from SSc referral centers.","author":[{"dropping-particle":"","family":"Hoffmann-Vold","given":"Anna-Maria","non-dropping-particle":"","parse-names":false,"suffix":""},{"dropping-particle":"","family":"Molberg","given":"Øyvind","non-dropping-particle":"","parse-names":false,"suffix":""},{"dropping-particle":"","family":"Midtvedt","given":"Øyvind","non-dropping-particle":"","parse-names":false,"suffix":""},{"dropping-particle":"","family":"Garen","given":"Torhild","non-dropping-particle":"","parse-names":false,"suffix":""},{"dropping-particle":"","family":"Gran","given":"Jan Tore","non-dropping-particle":"","parse-names":false,"suffix":""}],"container-title":"The Journal of Rheumatology","id":"ITEM-1","issue":"7","issued":{"date-parts":[["2013","7","1"]]},"page":"1127 LP  - 1133","title":"Survival and Causes of Death in an Unselected and Complete Cohort of Norwegian Patients with Systemic Sclerosis","type":"article-journal","volume":"40"},"uris":["http://www.mendeley.com/documents/?uuid=c917bf85-fc8b-46ab-a0bd-a440a3dbdf66"]},{"id":"ITEM-2","itemData":{"DOI":"10.3899/jrheum.140006","ISSN":"0315-162X","PMID":"25274896","abstract":"OBJECTIVE Systemic sclerosis (SSc) has a female predominance, however, little is understood about the effect of sex on SSc manifestations and survival. The objectives of our study were to evaluate differences in disease manifestations, and survival rates between males and females with SSc. METHODS A retrospective cohort study of the Toronto Scleroderma Program was conducted to evaluate sex-based differences in disease manifestations and survival. A relative survival analysis compared SSc survival to the general population. RESULTS There were 959 patients (791 females, 168 males) identified, with a female:male ratio of 4.7:1. Males more frequently had diffuse SSc [45% vs 30%, relative risk (RR) 1.44, 95% CI 1.18-1.75] and interstitial lung disease (ILD; 41% vs 33%, RR 1.24, 95% CI 1.01-1.52). There were 324 deaths (65 males, 259 females). Males had increased unadjusted mortality compared to females (HR 1.57, 95% CI 1.19-2.06). In an adjusted model including immunosuppressive use, male sex (HR 1.40, 95% CI 1.06-1.85), ILD (HR 1.58, 95% CI 1.26-1.98), and older age at diagnosis (HR 1.05, 95% CI 1.04-1.06) were independently associated with increased mortality, whereas the limited subtype (HR 0.70, 95% CI 0.49-0.77) and anticentromere antibodies (HR 0.70, 95% CI 0.49-0.98) were independently associated with decreased mortality. Male sex was associated with increased risk of mortality (HR 1.16, p=0.003) in patients with SSc above that observed for males in the general population. CONCLUSION The differential effect of disease between sexes is small, yet males have decreased survival compared to females with SSc.","author":[{"dropping-particle":"","family":"Hussein","given":"Haseena","non-dropping-particle":"","parse-names":false,"suffix":""},{"dropping-particle":"","family":"Lee","given":"Peter","non-dropping-particle":"","parse-names":false,"suffix":""},{"dropping-particle":"","family":"Chau","given":"Cathy","non-dropping-particle":"","parse-names":false,"suffix":""},{"dropping-particle":"","family":"Johnson","given":"Sindhu R","non-dropping-particle":"","parse-names":false,"suffix":""}],"container-title":"The Journal of rheumatology","id":"ITEM-2","issue":"11","issued":{"date-parts":[["2014","11"]]},"page":"2193-200","title":"The effect of male sex on survival in systemic sclerosis.","type":"article-journal","volume":"41"},"uris":["http://www.mendeley.com/documents/?uuid=711ce941-b5ec-3f70-a71a-ee07a4a571da"]},{"id":"ITEM-3","itemData":{"ISSN":"0392-856X","PMID":"28980905","abstract":"OBJECTIVES The low overall prevalence of systemic sclerosis (SSc) and the low proportion of male patients have resulted in a scarcity of studies assessing sex differences in Ssc patients, and contradictory results have often been show among those studies that have been performed. METHODS A prospective study was conducted with the Spanish RESCLE register to analyse the influence of gender on survival of SSc patients. RESULTS In total, 1506 SSc patients (1341 women, 165 men) were recruited from 21 centres. Older age at onset (OR 1.02), shorter time from onset to diagnosis (OR 0.96), smoking (OR 2.57), interstitial lung disease (ILD) (OR 1.58), less predisposition to sicca syndrome and to antinuclear antibody positivity (OR 0.29 and 0.43, respectively), and higher compliance with the ACR 1980 criteria (OR 1.79) were independently associated with the male sex. During follow-up, 30.4% of men versus 14.6% of women died (p&lt;0.001). Survival at 10 years from the onset of symptoms was 75.3% for men and 92.9% for women (p&lt;0.001), and the difference remained after selecting only SSc-related deaths (85.6% vs. 96.1%, p&lt;0.001). The mortality predictive factors were diffuse SSc (OR 2.26), ILD (OR 1.82), digital ulcers (OR 1.38), tendon friction rubs (OR 1.74), male sex (OR 1.53), increased age at onset (OR 1.13) and isolated PH (considering only deaths from diagnosis), both in the overall (OR 3.63) and female cohorts (OR 3.97). The same risk factors were observed in the male cohort, except for isolated PH and ILD. CONCLUSIONS The present study confirms the existence of epidemiological, clinical, laboratory and prognostic gender differences in systemic sclerosis patients.","author":[{"dropping-particle":"","family":"Freire","given":"Mayka","non-dropping-particle":"","parse-names":false,"suffix":""},{"dropping-particle":"","family":"Rivera","given":"Alberto","non-dropping-particle":"","parse-names":false,"suffix":""},{"dropping-particle":"","family":"Sopeña","given":"Bernardo","non-dropping-particle":"","parse-names":false,"suffix":""},{"dropping-particle":"","family":"Tolosa Vilella","given":"Carles","non-dropping-particle":"","parse-names":false,"suffix":""},{"dropping-particle":"","family":"Guillén-Del Castillo","given":"Alfredo","non-dropping-particle":"","parse-names":false,"suffix":""},{"dropping-particle":"","family":"Colunga Argüelles","given":"Dolores","non-dropping-particle":"","parse-names":false,"suffix":""},{"dropping-particle":"","family":"Callejas Rubio","given":"Jose Luis","non-dropping-particle":"","parse-names":false,"suffix":""},{"dropping-particle":"","family":"Rubio Rivas","given":"Manuel","non-dropping-particle":"","parse-names":false,"suffix":""},{"dropping-particle":"","family":"Trapiella Martínez","given":"Luis","non-dropping-particle":"","parse-names":false,"suffix":""},{"dropping-particle":"","family":"Todolí Parra","given":"Jose Antonio","non-dropping-particle":"","parse-names":false,"suffix":""},{"dropping-particle":"","family":"Rodríguez Carballeira","given":"Mónica","non-dropping-particle":"","parse-names":false,"suffix":""},{"dropping-particle":"","family":"Iniesta Arandia","given":"Nerea","non-dropping-particle":"","parse-names":false,"suffix":""},{"dropping-particle":"","family":"García Hernández","given":"Francisco José","non-dropping-particle":"","parse-names":false,"suffix":""},{"dropping-particle":"","family":"Egurbide Arberas","given":"María Victoria","non-dropping-particle":"","parse-names":false,"suffix":""},{"dropping-particle":"","family":"Sáez Comet","given":"Luis","non-dropping-particle":"","parse-names":false,"suffix":""},{"dropping-particle":"","family":"Vargas Hitos","given":"Jose Antonio","non-dropping-particle":"","parse-names":false,"suffix":""},{"dropping-particle":"","family":"Ríos Blanco","given":"Juan José","non-dropping-particle":"","parse-names":false,"suffix":""},{"dropping-particle":"","family":"Marín Ballvé","given":"Adela","non-dropping-particle":"","parse-names":false,"suffix":""},{"dropping-particle":"","family":"Pla Salas","given":"Xavier","non-dropping-particle":"","parse-names":false,"suffix":""},{"dropping-particle":"","family":"Madroñero Vuelta","given":"Ana Belén","non-dropping-particle":"","parse-names":false,"suffix":""},{"dropping-particle":"","family":"Ruiz Muñoz","given":"Manuel","non-dropping-particle":"","parse-names":false,"suffix":""},{"dropping-particle":"","family":"Fonollosa Pla","given":"Vicent","non-dropping-particle":"","parse-names":false,"suffix":""},{"dropping-particle":"","family":"Simeón Aznar","given":"Carmen Pilar","non-dropping-particle":"","parse-names":false,"suffix":""},{"dropping-particle":"","family":"RESCLE investigators, Autoimmune Diseases Study Group (GEAS)","given":"","non-dropping-particle":"","parse-names":false,"suffix":""}],"container-title":"Clinical and experimental rheumatology","id":"ITEM-3","issue":"4","issued":{"date-parts":[["0"]]},"page":"89-97","title":"Clinical and epidemiological differences between men and women with systemic sclerosis: a study in a Spanish systemic sclerosis cohort and literature review.","type":"article-journal","volume":"35 Suppl 106"},"uris":["http://www.mendeley.com/documents/?uuid=791acad2-81b7-3361-beae-826e493f51dd"]},{"id":"ITEM-4","itemData":{"DOI":"10.5301/jsrd.5000209","ISSN":"2397-1983","abstract":"IntroductionThere is a strong female preponderance reported in many connective tissue diseases and in almost all systemic sclerosis (SSc) case series.MethodsWe compared gender differences in SSc patients in a large single-center cohort, including demographic features, disease subtype, environmental exposures, disease-specific serum autoantibodies, organ system involvement (frequency and severity) and survival. Adjustment for cutaneous subset (diffuse cutaneous [dc] and limited cutaneous [lc]) was performed.ResultsWe identified key characteristics which distinguished female from male SSc patients. Females were more frequently younger at disease onset with a longer disease duration at the time of their first visit. Females more often had lcSSc and, if an overlap syndrome was present, it was most often systemic lupus erythematosus. In contrast, males more frequently had dcSSc and overlap with myositis. Females more frequently had peripheral vascular involvement but in males it was more often severe. Males were more often cigarette smokers and more frequently had environmental exposures. Males more frequently had interstitial lung disease (ILD or pulmonary fibrosis) which was more severe. Females had a significantly increased frequency of anti-centromere antibody and males anti-topoisomerase I and anti-U3RNP antibody. Males had significantly reduced survival (73% at 5 years and 45% at 10 years after onset of SSc). The most frequent causes of death were ILD in males and pulmonary hypertension in females.ConclusionsGender differences may be important clues to understanding the natural history and pathogenesis of SSc.","author":[{"dropping-particle":"","family":"Peoples","given":"Christine","non-dropping-particle":"","parse-names":false,"suffix":""},{"dropping-particle":"","family":"Medsger","given":"Thomas A","non-dropping-particle":"","parse-names":false,"suffix":""},{"dropping-particle":"","family":"Lucas","given":"Mary","non-dropping-particle":"","parse-names":false,"suffix":""},{"dropping-particle":"","family":"Rosario","given":"Bedda L","non-dropping-particle":"","parse-names":false,"suffix":""},{"dropping-particle":"","family":"Feghali-Bostwick","given":"Carol A","non-dropping-particle":"","parse-names":false,"suffix":""}],"container-title":"Journal of Scleroderma and Related Disorders","id":"ITEM-4","issue":"2","issued":{"date-parts":[["2016","5","1"]]},"note":"doi: 10.5301/jsrd.5000209","page":"204-212","publisher":"SAGE Publications","title":"Gender differences in systemic sclerosis: relationship to clinical features, serologic status and outcomes","type":"article-journal","volume":"1"},"uris":["http://www.mendeley.com/documents/?uuid=816e12a0-de76-4dbf-92df-a60738b0f6d8"]},{"id":"ITEM-5","itemData":{"DOI":"https://doi.org/10.1016/j.autrev.2018.02.008","ISSN":"1568-9972","abstract":"Objectives To determine predictors of morbidity and mortality in systemic sclerosis (SSc) in a long-term follow-up of an inception cohort of early SSc patients. Methods We evaluated clinical manifestations, laboratory and lung function tests at disease onset as predictors of morbidity and mortality in 3rd, 6th and 9th year in SSc patients recruited within 12 months of disease onset. Results A total of 115 SSc patients (97 women, mean age 48.1 ± 13.5 years, 54 diffuse subtype) were included. In multivariate regression analysis, predictors at disease onset for the presence of pulmonary fibrosis in 6th year of follow-up were diffuse subtype (OR: 4.4, p = 0.033), digital ulcers (OR: 7.9, p = 0.014) and esophageal involvement (OR: 4.79, p = 0.038). Arrythmias at disease onset predicted pulmonary hypertension (OR: 6.05, p = 0.022), while age (OR: 1.12, p = 0.002) and anti-Scl70 (OR: 4.3, p = 0.038) predicted arrhythmias in 6th year. During a follow-up of 101.8 ± 48.5 months, 23/115 patients died. Cox proportional hazard models analysis revealed 6 independent predictors of mortality present at disease onset: age at disease onset (45–59 years (HR: 3.0, p = 0.098), ≥60 years (HR: 4.3, p = 0.073), male gender (HR: 3.63, p = 0.025), diffuse subtype (HR: 2.83, p = 0.095), pulmonary fibrosis (HR: 3.7, p = 0.032), echocardiography-diagnosed pulmonary hypertension (HR = 7.49, p = 0.008) and DLCO &lt; 60% (HR: 3.17, p = 0.035). Mortality rates at 3 and 6 years were 14% and 24% for patients with 3 independent predictors and 46% and 53% for patients with 4–6 predictors, respectively. Conclusion Clinical phenotypes at disease onset may predict morbidity and mortality in SSc and guide treatment decisions.","author":[{"dropping-particle":"","family":"Panopoulos","given":"Stylianos","non-dropping-particle":"","parse-names":false,"suffix":""},{"dropping-particle":"","family":"Bournia","given":"Vasiliki-Kalliopi","non-dropping-particle":"","parse-names":false,"suffix":""},{"dropping-particle":"","family":"Konstantonis","given":"George","non-dropping-particle":"","parse-names":false,"suffix":""},{"dropping-particle":"","family":"Fragiadaki","given":"Kalliopi","non-dropping-particle":"","parse-names":false,"suffix":""},{"dropping-particle":"","family":"Sfikakis","given":"Petros P","non-dropping-particle":"","parse-names":false,"suffix":""},{"dropping-particle":"","family":"Tektonidou","given":"Maria G","non-dropping-particle":"","parse-names":false,"suffix":""}],"container-title":"Autoimmunity Reviews","id":"ITEM-5","issue":"8","issued":{"date-parts":[["2018"]]},"page":"816-820","title":"Predictors of morbidity and mortality in early systemic sclerosis: Long-term follow-up data from a single-centre inception cohort","type":"article-journal","volume":"17"},"uris":["http://www.mendeley.com/documents/?uuid=4475b678-2dbb-4df9-bd16-e0cb14d0ad2b"]}],"mendeley":{"formattedCitation":"(41,45,66,80,81)","plainTextFormattedCitation":"(41,45,66,80,81)","previouslyFormattedCitation":"(41,45,65,79,80)"},"properties":{"noteIndex":0},"schema":"https://github.com/citation-style-language/schema/raw/master/csl-citation.json"}</w:instrText>
      </w:r>
      <w:r w:rsidR="00491390" w:rsidRPr="009400CF">
        <w:rPr>
          <w:rFonts w:cstheme="minorHAnsi"/>
        </w:rPr>
        <w:fldChar w:fldCharType="separate"/>
      </w:r>
      <w:r w:rsidR="004F2239" w:rsidRPr="004F2239">
        <w:rPr>
          <w:rFonts w:cstheme="minorHAnsi"/>
          <w:noProof/>
        </w:rPr>
        <w:t>(41,45,66,80,81)</w:t>
      </w:r>
      <w:r w:rsidR="00491390" w:rsidRPr="009400CF">
        <w:rPr>
          <w:rFonts w:cstheme="minorHAnsi"/>
        </w:rPr>
        <w:fldChar w:fldCharType="end"/>
      </w:r>
      <w:r w:rsidR="00491390" w:rsidRPr="009400CF">
        <w:rPr>
          <w:rFonts w:cstheme="minorHAnsi"/>
        </w:rPr>
        <w:t xml:space="preserve">. </w:t>
      </w:r>
      <w:r w:rsidR="00A203C4" w:rsidRPr="009400CF">
        <w:rPr>
          <w:rFonts w:cstheme="minorHAnsi"/>
        </w:rPr>
        <w:t>I</w:t>
      </w:r>
      <w:r w:rsidR="00491390" w:rsidRPr="009400CF">
        <w:rPr>
          <w:rFonts w:cstheme="minorHAnsi"/>
        </w:rPr>
        <w:t xml:space="preserve">n the previously described study from Detroit, male sex negatively affected survival (odds ratio of 1.81) </w:t>
      </w:r>
      <w:r w:rsidR="00491390" w:rsidRPr="009400CF">
        <w:rPr>
          <w:rFonts w:cstheme="minorHAnsi"/>
        </w:rPr>
        <w:fldChar w:fldCharType="begin" w:fldLock="1"/>
      </w:r>
      <w:r w:rsidR="004F2239">
        <w:rPr>
          <w:rFonts w:cstheme="minorHAnsi"/>
        </w:rPr>
        <w:instrText>ADDIN CSL_CITATION {"citationItems":[{"id":"ITEM-1","itemData":{"DOI":"10.1002/art.11073","ISSN":"0004-3591","PMID":"12905479","abstract":"OBJECTIVE To estimate the prevalence, incidence, survival, and disease characteristics of systemic sclerosis (SSc) in the Detroit tricounty area. METHODS A census of SSc cases for the period 1989-1991 was conducted in the Detroit area, using multiple sources for case identification. Diagnoses were verified by medical record review. Capture-recapture analysis was used to estimate the total SSc population. Cases of localized scleroderma (morphea and linear disease) were excluded. RESULTS Based on 706 verified cases of SSc, prevalence was initially estimated to be 242.0 cases per million adults (95% confidence interval [95% CI] 213-274), with an annual incidence of 19.3 new cases per million adults per year (95% CI 12.4-30.2). Capture-recapture analysis, based on the degree of overlap of verified cases among multiple sources, resulted in a revised prevalence estimate of 276 cases per million adults (95% CI 245-310). Sex- and race-specific prevalence estimates were significantly higher for women than for men, and for blacks than for whites. The average age at diagnosis was significantly younger for blacks than for whites. Compared with white patients, black patients were almost twice as likely to have diffuse disease (prevalence proportion ratio 1.86, 95% CI 1.48-2.35). Median survival was approximately 11 years. Factors negatively affecting survival included male sex (hazard ratio 1.81, 95% CI 1.29-2.55) and older age at diagnosis (hazard ratio 1.04, 95% CI 1.03-1.05). CONCLUSION This study establishes baseline estimates of SSc occurrence and characteristics in a large US cohort consisting primarily of black adults and white adults. These data should facilitate research regarding the role of geographic, ethnic, racial, and environmental factors for this disease in comparison populations.","author":[{"dropping-particle":"","family":"Mayes","given":"Maureen D","non-dropping-particle":"","parse-names":false,"suffix":""},{"dropping-particle":"V","family":"Lacey","given":"James","non-dropping-particle":"","parse-names":false,"suffix":""},{"dropping-particle":"","family":"Beebe-Dimmer","given":"Jennifer","non-dropping-particle":"","parse-names":false,"suffix":""},{"dropping-particle":"","family":"Gillespie","given":"Brenda W","non-dropping-particle":"","parse-names":false,"suffix":""},{"dropping-particle":"","family":"Cooper","given":"Brenda","non-dropping-particle":"","parse-names":false,"suffix":""},{"dropping-particle":"","family":"Laing","given":"Timothy J","non-dropping-particle":"","parse-names":false,"suffix":""},{"dropping-particle":"","family":"Schottenfeld","given":"David","non-dropping-particle":"","parse-names":false,"suffix":""}],"container-title":"Arthritis and rheumatism","id":"ITEM-1","issue":"8","issued":{"date-parts":[["2003","8"]]},"page":"2246-55","title":"Prevalence, incidence, survival, and disease characteristics of systemic sclerosis in a large US population.","type":"article-journal","volume":"48"},"uris":["http://www.mendeley.com/documents/?uuid=df6ef028-b6fe-3fa9-93f4-e47a20bf3e55"]}],"mendeley":{"formattedCitation":"(17)","plainTextFormattedCitation":"(17)","previouslyFormattedCitation":"(17)"},"properties":{"noteIndex":0},"schema":"https://github.com/citation-style-language/schema/raw/master/csl-citation.json"}</w:instrText>
      </w:r>
      <w:r w:rsidR="00491390" w:rsidRPr="009400CF">
        <w:rPr>
          <w:rFonts w:cstheme="minorHAnsi"/>
        </w:rPr>
        <w:fldChar w:fldCharType="separate"/>
      </w:r>
      <w:r w:rsidR="004F2239" w:rsidRPr="004F2239">
        <w:rPr>
          <w:rFonts w:cstheme="minorHAnsi"/>
          <w:noProof/>
        </w:rPr>
        <w:t>(17)</w:t>
      </w:r>
      <w:r w:rsidR="00491390" w:rsidRPr="009400CF">
        <w:rPr>
          <w:rFonts w:cstheme="minorHAnsi"/>
        </w:rPr>
        <w:fldChar w:fldCharType="end"/>
      </w:r>
      <w:r w:rsidR="00491390" w:rsidRPr="009400CF">
        <w:rPr>
          <w:rFonts w:cstheme="minorHAnsi"/>
        </w:rPr>
        <w:t>.</w:t>
      </w:r>
      <w:r w:rsidR="00A203C4" w:rsidRPr="009400CF">
        <w:rPr>
          <w:rFonts w:cstheme="minorHAnsi"/>
        </w:rPr>
        <w:t xml:space="preserve"> In another large single-center cohort study from Pittsburgh</w:t>
      </w:r>
      <w:r w:rsidR="00444528">
        <w:rPr>
          <w:rFonts w:cstheme="minorHAnsi"/>
        </w:rPr>
        <w:t>,</w:t>
      </w:r>
      <w:r w:rsidR="00A203C4" w:rsidRPr="009400CF">
        <w:rPr>
          <w:rFonts w:cstheme="minorHAnsi"/>
        </w:rPr>
        <w:t xml:space="preserve"> which included 2,686 consecutive patients with SSc, males had significantly reduced survival at 5 and 10 years after the onset of SSc (73% and 45%, respectively) </w:t>
      </w:r>
      <w:r w:rsidR="00A203C4" w:rsidRPr="009400CF">
        <w:rPr>
          <w:rFonts w:cstheme="minorHAnsi"/>
        </w:rPr>
        <w:fldChar w:fldCharType="begin" w:fldLock="1"/>
      </w:r>
      <w:r w:rsidR="004F2239">
        <w:rPr>
          <w:rFonts w:cstheme="minorHAnsi"/>
        </w:rPr>
        <w:instrText>ADDIN CSL_CITATION {"citationItems":[{"id":"ITEM-1","itemData":{"DOI":"10.5301/jsrd.5000209","ISSN":"2397-1983","abstract":"IntroductionThere is a strong female preponderance reported in many connective tissue diseases and in almost all systemic sclerosis (SSc) case series.MethodsWe compared gender differences in SSc patients in a large single-center cohort, including demographic features, disease subtype, environmental exposures, disease-specific serum autoantibodies, organ system involvement (frequency and severity) and survival. Adjustment for cutaneous subset (diffuse cutaneous [dc] and limited cutaneous [lc]) was performed.ResultsWe identified key characteristics which distinguished female from male SSc patients. Females were more frequently younger at disease onset with a longer disease duration at the time of their first visit. Females more often had lcSSc and, if an overlap syndrome was present, it was most often systemic lupus erythematosus. In contrast, males more frequently had dcSSc and overlap with myositis. Females more frequently had peripheral vascular involvement but in males it was more often severe. Males were more often cigarette smokers and more frequently had environmental exposures. Males more frequently had interstitial lung disease (ILD or pulmonary fibrosis) which was more severe. Females had a significantly increased frequency of anti-centromere antibody and males anti-topoisomerase I and anti-U3RNP antibody. Males had significantly reduced survival (73% at 5 years and 45% at 10 years after onset of SSc). The most frequent causes of death were ILD in males and pulmonary hypertension in females.ConclusionsGender differences may be important clues to understanding the natural history and pathogenesis of SSc.","author":[{"dropping-particle":"","family":"Peoples","given":"Christine","non-dropping-particle":"","parse-names":false,"suffix":""},{"dropping-particle":"","family":"Medsger","given":"Thomas A","non-dropping-particle":"","parse-names":false,"suffix":""},{"dropping-particle":"","family":"Lucas","given":"Mary","non-dropping-particle":"","parse-names":false,"suffix":""},{"dropping-particle":"","family":"Rosario","given":"Bedda L","non-dropping-particle":"","parse-names":false,"suffix":""},{"dropping-particle":"","family":"Feghali-Bostwick","given":"Carol A","non-dropping-particle":"","parse-names":false,"suffix":""}],"container-title":"Journal of Scleroderma and Related Disorders","id":"ITEM-1","issue":"2","issued":{"date-parts":[["2016","5","1"]]},"note":"doi: 10.5301/jsrd.5000209","page":"204-212","publisher":"SAGE Publications","title":"Gender differences in systemic sclerosis: relationship to clinical features, serologic status and outcomes","type":"article-journal","volume":"1"},"uris":["http://www.mendeley.com/documents/?uuid=816e12a0-de76-4dbf-92df-a60738b0f6d8"]}],"mendeley":{"formattedCitation":"(45)","plainTextFormattedCitation":"(45)","previouslyFormattedCitation":"(45)"},"properties":{"noteIndex":0},"schema":"https://github.com/citation-style-language/schema/raw/master/csl-citation.json"}</w:instrText>
      </w:r>
      <w:r w:rsidR="00A203C4" w:rsidRPr="009400CF">
        <w:rPr>
          <w:rFonts w:cstheme="minorHAnsi"/>
        </w:rPr>
        <w:fldChar w:fldCharType="separate"/>
      </w:r>
      <w:r w:rsidR="004F2239" w:rsidRPr="004F2239">
        <w:rPr>
          <w:rFonts w:cstheme="minorHAnsi"/>
          <w:noProof/>
        </w:rPr>
        <w:t>(45)</w:t>
      </w:r>
      <w:r w:rsidR="00A203C4" w:rsidRPr="009400CF">
        <w:rPr>
          <w:rFonts w:cstheme="minorHAnsi"/>
        </w:rPr>
        <w:fldChar w:fldCharType="end"/>
      </w:r>
      <w:r w:rsidR="00A203C4" w:rsidRPr="009400CF">
        <w:rPr>
          <w:rFonts w:cstheme="minorHAnsi"/>
        </w:rPr>
        <w:t xml:space="preserve">. Similarly, In a study from the United Kingdom, during a mean duration of follow-up of 12.5 years, the standardised mortality ratio was higher in men compared to </w:t>
      </w:r>
      <w:r w:rsidR="00E86C1A">
        <w:rPr>
          <w:rFonts w:cstheme="minorHAnsi"/>
        </w:rPr>
        <w:t>women</w:t>
      </w:r>
      <w:r w:rsidR="00A203C4" w:rsidRPr="009400CF">
        <w:rPr>
          <w:rFonts w:cstheme="minorHAnsi"/>
        </w:rPr>
        <w:t xml:space="preserve"> (1.54 vs. 1.30, respectively) </w:t>
      </w:r>
      <w:r w:rsidR="00A203C4" w:rsidRPr="009400CF">
        <w:rPr>
          <w:rFonts w:cstheme="minorHAnsi"/>
        </w:rPr>
        <w:fldChar w:fldCharType="begin" w:fldLock="1"/>
      </w:r>
      <w:r w:rsidR="004F2239">
        <w:rPr>
          <w:rFonts w:cstheme="minorHAnsi"/>
        </w:rPr>
        <w:instrText>ADDIN CSL_CITATION {"citationItems":[{"id":"ITEM-1","itemData":{"DOI":"10.1007/s10067-013-2289-0","ISSN":"1434-9949","abstract":"This study aims to determine the cause and predictors of mortality in a cohort of patients with systemic sclerosis (SSc) and assess whether the mortality rate differs significantly from the general population. Patients enrolled onto the Royal National Hospital for Rheumatic Diseases Connective Tissue Disease database between 1999 and 2010 were included in this study. The NHS Strategic Tracing Service and UK Registry of Births, Marriages and Deaths were used to establish date and cause of deaths. A retrospective case note review collected information on clinical phenotype and serology. A standardised mortality ratio (SMR) was calculated and survival was determined using Kaplan–Meier estimates. Univariate and multivariate predictors of survival were assessed using proportional hazards regression modelling. Amongst this cohort of 204 patients (25 males, 40 diffuse SSc), the mean age at diagnosis was 51.6 years (SD13.7) and the mean duration of follow-up was 12.5 years (SD 8.8 years). In the deceased group (53 patients), the mean age of death was 72.0 years (SD 12.3 years). The mean disease duration at death was 14.2 years (SD 8.5 years). The overall SMR was 1.34 (95 % confidence interval (CI) 1.00–1.75). The SMR was higher in males (1.54 [95 % CI 0.67–3.04] vs. 1.30 [95 % CI 0.95–1.74]). The leading causes of death in this cohort were infection, respiratory disease and malignancy. The most common cause of SSc-related mortality was pulmonary complications. Factors adversely affecting survival were older age at diagnosis, male gender, interstitial lung disease (ILD) and anti-RNA polymerase III antibody. The mortality rate of our cohort, who had predominantly limited disease, was higher than that of the general population; although not as high as reported in previous retrospective studies.","author":[{"dropping-particle":"","family":"Strickland","given":"Gemma","non-dropping-particle":"","parse-names":false,"suffix":""},{"dropping-particle":"","family":"Pauling","given":"John","non-dropping-particle":"","parse-names":false,"suffix":""},{"dropping-particle":"","family":"Cavill","given":"Charlotte","non-dropping-particle":"","parse-names":false,"suffix":""},{"dropping-particle":"","family":"Shaddick","given":"Gavin","non-dropping-particle":"","parse-names":false,"suffix":""},{"dropping-particle":"","family":"McHugh","given":"Neil","non-dropping-particle":"","parse-names":false,"suffix":""}],"container-title":"Clinical Rheumatology","id":"ITEM-1","issue":"10","issued":{"date-parts":[["2013"]]},"page":"1533-1539","title":"Mortality in systemic sclerosis—a single centre study from the UK","type":"article-journal","volume":"32"},"uris":["http://www.mendeley.com/documents/?uuid=ed66d31f-8b40-4fcf-ad23-3050f33c6b2b"]}],"mendeley":{"formattedCitation":"(82)","plainTextFormattedCitation":"(82)","previouslyFormattedCitation":"(81)"},"properties":{"noteIndex":0},"schema":"https://github.com/citation-style-language/schema/raw/master/csl-citation.json"}</w:instrText>
      </w:r>
      <w:r w:rsidR="00A203C4" w:rsidRPr="009400CF">
        <w:rPr>
          <w:rFonts w:cstheme="minorHAnsi"/>
        </w:rPr>
        <w:fldChar w:fldCharType="separate"/>
      </w:r>
      <w:r w:rsidR="004F2239" w:rsidRPr="004F2239">
        <w:rPr>
          <w:rFonts w:cstheme="minorHAnsi"/>
          <w:noProof/>
        </w:rPr>
        <w:t>(82)</w:t>
      </w:r>
      <w:r w:rsidR="00A203C4" w:rsidRPr="009400CF">
        <w:rPr>
          <w:rFonts w:cstheme="minorHAnsi"/>
        </w:rPr>
        <w:fldChar w:fldCharType="end"/>
      </w:r>
      <w:r w:rsidR="00A203C4" w:rsidRPr="009400CF">
        <w:rPr>
          <w:rFonts w:cstheme="minorHAnsi"/>
        </w:rPr>
        <w:t>.</w:t>
      </w:r>
      <w:r w:rsidR="00733622">
        <w:rPr>
          <w:rFonts w:cstheme="minorHAnsi"/>
        </w:rPr>
        <w:t xml:space="preserve"> However, it is important to note that males have a higher death rate in the general population compared to females.</w:t>
      </w:r>
      <w:r w:rsidR="008F69E6" w:rsidRPr="009400CF">
        <w:rPr>
          <w:rFonts w:cstheme="minorHAnsi"/>
        </w:rPr>
        <w:t xml:space="preserve"> </w:t>
      </w:r>
      <w:r>
        <w:rPr>
          <w:rFonts w:cstheme="minorHAnsi"/>
        </w:rPr>
        <w:t>Sex</w:t>
      </w:r>
      <w:r w:rsidRPr="009400CF">
        <w:rPr>
          <w:rFonts w:cstheme="minorHAnsi"/>
        </w:rPr>
        <w:t xml:space="preserve"> </w:t>
      </w:r>
      <w:r w:rsidR="008F69E6" w:rsidRPr="009400CF">
        <w:rPr>
          <w:rFonts w:cstheme="minorHAnsi"/>
        </w:rPr>
        <w:t xml:space="preserve">has been reported to be a very important (negative) determinant of SSc-PAH survival </w:t>
      </w:r>
      <w:r w:rsidR="008F69E6" w:rsidRPr="009400CF">
        <w:rPr>
          <w:rFonts w:cstheme="minorHAnsi"/>
          <w:lang w:val="en-US"/>
        </w:rPr>
        <w:fldChar w:fldCharType="begin" w:fldLock="1"/>
      </w:r>
      <w:r w:rsidR="004F2239">
        <w:rPr>
          <w:rFonts w:cstheme="minorHAnsi"/>
          <w:lang w:val="en-US"/>
        </w:rPr>
        <w:instrText>ADDIN CSL_CITATION {"citationItems":[{"id":"ITEM-1","itemData":{"DOI":"10.1002/art.38029","ISSN":"0004-3591","abstract":"Objective Pulmonary hypertension (PH) is a frequent and life-limiting complication of systemic sclerosis (SSc). However, data on survival rates and their evolution over time, as well as prognostic factors in SSc complicated by PH, are still conflicting. The aim of this study was to conduct a systematic review and meta-analysis of cohort studies to assess pooled survival and prognostic factors for survival in patients with SSc?associated PH. Methods For this systematic review and meta-analysis, we searched the Medline and EMBase databases (January 1960 to January 2012). All cohort studies in which survival and/or prognostic factors for SSc?associated PH were reported were included in the analysis. We calculated the pooled survival rates and analyzed their evolution over time and identified prognostic factors for survival. Results Twenty-two studies were included, representing a total of 2,244 patients with SSc?associated PH. The pooled 1-, 2-, and 3-year survival rates were 81% (95% confidence interval [95% CI] 79?84%), 64% (95% CI 59?69%), and 52% (95% CI 47?58%), respectively. Meta-regression did not reveal a significant change in survival over time, while baseline hemodynamic measures of PH severity were significantly correlated with survival. In patients with SSc complicated by pulmonary arterial hypertension (PAH), age, male sex, diffusing capacity for carbon monoxide (DLCO), pericardial effusion, and the parameters classically associated with the severity of idiopathic PAH, including the 6-minute walk distance, mean pulmonary artery pressure, cardiac index, and right atrial pressure, were significant prognostic factors. DLCO and pericardial effusion were the only prognostic factors in patients with interstitial lung disease?related PH. Conclusion Our meta-analysis revealed a poor pooled 3-year survival rate of 52% in patients with SSc?associated PH. Baseline hemodynamic measures of PAH severity, but not the period of time during which patients were included in the studies, correlated significantly with survival in patients with SSc?associated PAH. All of the prognostic factors typically observed in idiopathic PAH, including the 6-minute walk distance and right atrial pressure, were also prognostic factors in SSc?associated PAH.","author":[{"dropping-particle":"","family":"Lefèvre","given":"Guillaume","non-dropping-particle":"","parse-names":false,"suffix":""},{"dropping-particle":"","family":"Dauchet","given":"Luc","non-dropping-particle":"","parse-names":false,"suffix":""},{"dropping-particle":"","family":"Hachulla","given":"Eric","non-dropping-particle":"","parse-names":false,"suffix":""},{"dropping-particle":"","family":"Montani","given":"David","non-dropping-particle":"","parse-names":false,"suffix":""},{"dropping-particle":"","family":"Sobanski","given":"Vincent","non-dropping-particle":"","parse-names":false,"suffix":""},{"dropping-particle":"","family":"Lambert","given":"Marc","non-dropping-particle":"","parse-names":false,"suffix":""},{"dropping-particle":"","family":"Hatron","given":"Pierre-Yves","non-dropping-particle":"","parse-names":false,"suffix":""},{"dropping-particle":"","family":"Humbert","given":"Marc","non-dropping-particle":"","parse-names":false,"suffix":""},{"dropping-particle":"","family":"Launay","given":"David","non-dropping-particle":"","parse-names":false,"suffix":""}],"container-title":"Arthritis &amp; Rheumatism","id":"ITEM-1","issue":"9","issued":{"date-parts":[["2013","9","1"]]},"note":"doi: 10.1002/art.38029","page":"2412-2423","publisher":"John Wiley &amp; Sons, Ltd","title":"Survival and Prognostic Factors in Systemic Sclerosis–Associated Pulmonary Hypertension: A Systematic Review and Meta-Analysis","type":"article-journal","volume":"65"},"uris":["http://www.mendeley.com/documents/?uuid=b6230005-b6d7-4007-a0b4-8be570357487"]},{"id":"ITEM-2","itemData":{"DOI":"10.1136/annrheumdis-2012-202489","abstract":"Objective To assess the survival and prognostic factors in patients with newly diagnosed incident systemic sclerosis (SSc)–associated pulmonary arterial hypertension (PAH) in the modern management era. Methods Prospectively enrolled SSc patients in the French PAH Network between January 2006 and November 2009, with newly diagnosed PAH and no interstitial lung disease, were analysed (85 patients, mean age 64.9±12.2 years). Median follow-up after PAH diagnosis was 2.32 years. Results A majority of patients were in NYHA functional class III–IV (79%). Overall survival was 90% (95% CI 81% to 95%), 78% (95% CI 67% to 86%) and 56% (95% CI 42% to 68%) at 1, 2 and 3 years from PAH diagnosis, respectively. Age (HR: 1.05, 95% CI 1.01 to 1.09, p=0.012) and cardiac index (HR: 0.49, 95% CI 0.27 to 0.89, p=0.019) were significant predictors in the univariate analysis. We also observed strong trends for gender, SSc subtypes, New York Heart Association functional class, pulmonary vascular resistance and capacitance to be significant predictors in the univariate analysis. Conversely, six-min walk distance, mean pulmonary arterial and right atrial pressures were not significant predictors. In the multivariate model, gender was the only independent factor associated with survival (HR: 4.76, 95% CI 1.35 to 16.66, p=0.015 for male gender). Conclusions Incident SSc-associated PAH remains a devastating disease even in the modern management era. Age, male gender and cardiac index were the main prognosis factors in this cohort of patients. Early detection of less severe patients should be a priority.","author":[{"dropping-particle":"","family":"Launay","given":"David","non-dropping-particle":"","parse-names":false,"suffix":""},{"dropping-particle":"","family":"Sitbon","given":"Olivier","non-dropping-particle":"","parse-names":false,"suffix":""},{"dropping-particle":"","family":"Hachulla","given":"Eric","non-dropping-particle":"","parse-names":false,"suffix":""},{"dropping-particle":"","family":"Mouthon","given":"Luc","non-dropping-particle":"","parse-names":false,"suffix":""},{"dropping-particle":"","family":"Gressin","given":"Virginie","non-dropping-particle":"","parse-names":false,"suffix":""},{"dropping-particle":"","family":"Rottat","given":"Laurence","non-dropping-particle":"","parse-names":false,"suffix":""},{"dropping-particle":"","family":"Clerson","given":"Pierre","non-dropping-particle":"","parse-names":false,"suffix":""},{"dropping-particle":"","family":"Cordier","given":"Jean-François","non-dropping-particle":"","parse-names":false,"suffix":""},{"dropping-particle":"","family":"Simonneau","given":"Gerald","non-dropping-particle":"","parse-names":false,"suffix":""},{"dropping-particle":"","family":"Humbert","given":"Marc","non-dropping-particle":"","parse-names":false,"suffix":""}],"container-title":"Annals of the Rheumatic Diseases","id":"ITEM-2","issue":"12","issued":{"date-parts":[["2013","12","1"]]},"page":"1940 LP  - 1946","title":"Survival in systemic sclerosis-associated pulmonary arterial hypertension in the modern management era","type":"article-journal","volume":"72"},"uris":["http://www.mendeley.com/documents/?uuid=bea5b47b-fbf7-43e0-904d-684ad268d367"]}],"mendeley":{"formattedCitation":"(83,84)","plainTextFormattedCitation":"(83,84)","previouslyFormattedCitation":"(82,83)"},"properties":{"noteIndex":0},"schema":"https://github.com/citation-style-language/schema/raw/master/csl-citation.json"}</w:instrText>
      </w:r>
      <w:r w:rsidR="008F69E6" w:rsidRPr="009400CF">
        <w:rPr>
          <w:rFonts w:cstheme="minorHAnsi"/>
          <w:lang w:val="en-US"/>
        </w:rPr>
        <w:fldChar w:fldCharType="separate"/>
      </w:r>
      <w:r w:rsidR="004F2239" w:rsidRPr="004F2239">
        <w:rPr>
          <w:rFonts w:cstheme="minorHAnsi"/>
          <w:noProof/>
          <w:lang w:val="en-US"/>
        </w:rPr>
        <w:t>(83,84)</w:t>
      </w:r>
      <w:r w:rsidR="008F69E6" w:rsidRPr="009400CF">
        <w:rPr>
          <w:rFonts w:cstheme="minorHAnsi"/>
          <w:lang w:val="en-US"/>
        </w:rPr>
        <w:fldChar w:fldCharType="end"/>
      </w:r>
      <w:r w:rsidR="008F69E6" w:rsidRPr="009400CF">
        <w:rPr>
          <w:rFonts w:cstheme="minorHAnsi"/>
          <w:lang w:val="en-US"/>
        </w:rPr>
        <w:t xml:space="preserve">, including in the modern era </w:t>
      </w:r>
      <w:r w:rsidR="008F69E6" w:rsidRPr="009400CF">
        <w:rPr>
          <w:rFonts w:cstheme="minorHAnsi"/>
          <w:lang w:val="en-US"/>
        </w:rPr>
        <w:fldChar w:fldCharType="begin" w:fldLock="1"/>
      </w:r>
      <w:r w:rsidR="004F2239">
        <w:rPr>
          <w:rFonts w:cstheme="minorHAnsi"/>
          <w:lang w:val="en-US"/>
        </w:rPr>
        <w:instrText>ADDIN CSL_CITATION {"citationItems":[{"id":"ITEM-1","itemData":{"DOI":"10.1136/annrheumdis-2012-202489","abstract":"Objective To assess the survival and prognostic factors in patients with newly diagnosed incident systemic sclerosis (SSc)–associated pulmonary arterial hypertension (PAH) in the modern management era. Methods Prospectively enrolled SSc patients in the French PAH Network between January 2006 and November 2009, with newly diagnosed PAH and no interstitial lung disease, were analysed (85 patients, mean age 64.9±12.2 years). Median follow-up after PAH diagnosis was 2.32 years. Results A majority of patients were in NYHA functional class III–IV (79%). Overall survival was 90% (95% CI 81% to 95%), 78% (95% CI 67% to 86%) and 56% (95% CI 42% to 68%) at 1, 2 and 3 years from PAH diagnosis, respectively. Age (HR: 1.05, 95% CI 1.01 to 1.09, p=0.012) and cardiac index (HR: 0.49, 95% CI 0.27 to 0.89, p=0.019) were significant predictors in the univariate analysis. We also observed strong trends for gender, SSc subtypes, New York Heart Association functional class, pulmonary vascular resistance and capacitance to be significant predictors in the univariate analysis. Conversely, six-min walk distance, mean pulmonary arterial and right atrial pressures were not significant predictors. In the multivariate model, gender was the only independent factor associated with survival (HR: 4.76, 95% CI 1.35 to 16.66, p=0.015 for male gender). Conclusions Incident SSc-associated PAH remains a devastating disease even in the modern management era. Age, male gender and cardiac index were the main prognosis factors in this cohort of patients. Early detection of less severe patients should be a priority.","author":[{"dropping-particle":"","family":"Launay","given":"David","non-dropping-particle":"","parse-names":false,"suffix":""},{"dropping-particle":"","family":"Sitbon","given":"Olivier","non-dropping-particle":"","parse-names":false,"suffix":""},{"dropping-particle":"","family":"Hachulla","given":"Eric","non-dropping-particle":"","parse-names":false,"suffix":""},{"dropping-particle":"","family":"Mouthon","given":"Luc","non-dropping-particle":"","parse-names":false,"suffix":""},{"dropping-particle":"","family":"Gressin","given":"Virginie","non-dropping-particle":"","parse-names":false,"suffix":""},{"dropping-particle":"","family":"Rottat","given":"Laurence","non-dropping-particle":"","parse-names":false,"suffix":""},{"dropping-particle":"","family":"Clerson","given":"Pierre","non-dropping-particle":"","parse-names":false,"suffix":""},{"dropping-particle":"","family":"Cordier","given":"Jean-François","non-dropping-particle":"","parse-names":false,"suffix":""},{"dropping-particle":"","family":"Simonneau","given":"Gerald","non-dropping-particle":"","parse-names":false,"suffix":""},{"dropping-particle":"","family":"Humbert","given":"Marc","non-dropping-particle":"","parse-names":false,"suffix":""}],"container-title":"Annals of the Rheumatic Diseases","id":"ITEM-1","issue":"12","issued":{"date-parts":[["2013","12","1"]]},"page":"1940 LP  - 1946","title":"Survival in systemic sclerosis-associated pulmonary arterial hypertension in the modern management era","type":"article-journal","volume":"72"},"uris":["http://www.mendeley.com/documents/?uuid=bea5b47b-fbf7-43e0-904d-684ad268d367"]}],"mendeley":{"formattedCitation":"(84)","plainTextFormattedCitation":"(84)","previouslyFormattedCitation":"(83)"},"properties":{"noteIndex":0},"schema":"https://github.com/citation-style-language/schema/raw/master/csl-citation.json"}</w:instrText>
      </w:r>
      <w:r w:rsidR="008F69E6" w:rsidRPr="009400CF">
        <w:rPr>
          <w:rFonts w:cstheme="minorHAnsi"/>
          <w:lang w:val="en-US"/>
        </w:rPr>
        <w:fldChar w:fldCharType="separate"/>
      </w:r>
      <w:r w:rsidR="004F2239" w:rsidRPr="004F2239">
        <w:rPr>
          <w:rFonts w:cstheme="minorHAnsi"/>
          <w:noProof/>
          <w:lang w:val="en-US"/>
        </w:rPr>
        <w:t>(84)</w:t>
      </w:r>
      <w:r w:rsidR="008F69E6" w:rsidRPr="009400CF">
        <w:rPr>
          <w:rFonts w:cstheme="minorHAnsi"/>
          <w:lang w:val="en-US"/>
        </w:rPr>
        <w:fldChar w:fldCharType="end"/>
      </w:r>
      <w:r w:rsidR="008F69E6" w:rsidRPr="009400CF">
        <w:rPr>
          <w:rFonts w:cstheme="minorHAnsi"/>
          <w:lang w:val="en-US"/>
        </w:rPr>
        <w:t>. In a systematic review and meta-analysis</w:t>
      </w:r>
      <w:r w:rsidR="00444528">
        <w:rPr>
          <w:rFonts w:cstheme="minorHAnsi"/>
          <w:lang w:val="en-US"/>
        </w:rPr>
        <w:t>,</w:t>
      </w:r>
      <w:r w:rsidR="008F69E6" w:rsidRPr="009400CF">
        <w:rPr>
          <w:rFonts w:cstheme="minorHAnsi"/>
          <w:lang w:val="en-US"/>
        </w:rPr>
        <w:t xml:space="preserve"> which included 22 studies, male sex was associated with a hazard ratio for survival of 1.57 </w:t>
      </w:r>
      <w:r w:rsidR="008F69E6" w:rsidRPr="009400CF">
        <w:rPr>
          <w:rFonts w:cstheme="minorHAnsi"/>
          <w:lang w:val="en-US"/>
        </w:rPr>
        <w:fldChar w:fldCharType="begin" w:fldLock="1"/>
      </w:r>
      <w:r w:rsidR="004F2239">
        <w:rPr>
          <w:rFonts w:cstheme="minorHAnsi"/>
          <w:lang w:val="en-US"/>
        </w:rPr>
        <w:instrText>ADDIN CSL_CITATION {"citationItems":[{"id":"ITEM-1","itemData":{"DOI":"10.1002/art.38029","ISSN":"0004-3591","abstract":"Objective Pulmonary hypertension (PH) is a frequent and life-limiting complication of systemic sclerosis (SSc). However, data on survival rates and their evolution over time, as well as prognostic factors in SSc complicated by PH, are still conflicting. The aim of this study was to conduct a systematic review and meta-analysis of cohort studies to assess pooled survival and prognostic factors for survival in patients with SSc?associated PH. Methods For this systematic review and meta-analysis, we searched the Medline and EMBase databases (January 1960 to January 2012). All cohort studies in which survival and/or prognostic factors for SSc?associated PH were reported were included in the analysis. We calculated the pooled survival rates and analyzed their evolution over time and identified prognostic factors for survival. Results Twenty-two studies were included, representing a total of 2,244 patients with SSc?associated PH. The pooled 1-, 2-, and 3-year survival rates were 81% (95% confidence interval [95% CI] 79?84%), 64% (95% CI 59?69%), and 52% (95% CI 47?58%), respectively. Meta-regression did not reveal a significant change in survival over time, while baseline hemodynamic measures of PH severity were significantly correlated with survival. In patients with SSc complicated by pulmonary arterial hypertension (PAH), age, male sex, diffusing capacity for carbon monoxide (DLCO), pericardial effusion, and the parameters classically associated with the severity of idiopathic PAH, including the 6-minute walk distance, mean pulmonary artery pressure, cardiac index, and right atrial pressure, were significant prognostic factors. DLCO and pericardial effusion were the only prognostic factors in patients with interstitial lung disease?related PH. Conclusion Our meta-analysis revealed a poor pooled 3-year survival rate of 52% in patients with SSc?associated PH. Baseline hemodynamic measures of PAH severity, but not the period of time during which patients were included in the studies, correlated significantly with survival in patients with SSc?associated PAH. All of the prognostic factors typically observed in idiopathic PAH, including the 6-minute walk distance and right atrial pressure, were also prognostic factors in SSc?associated PAH.","author":[{"dropping-particle":"","family":"Lefèvre","given":"Guillaume","non-dropping-particle":"","parse-names":false,"suffix":""},{"dropping-particle":"","family":"Dauchet","given":"Luc","non-dropping-particle":"","parse-names":false,"suffix":""},{"dropping-particle":"","family":"Hachulla","given":"Eric","non-dropping-particle":"","parse-names":false,"suffix":""},{"dropping-particle":"","family":"Montani","given":"David","non-dropping-particle":"","parse-names":false,"suffix":""},{"dropping-particle":"","family":"Sobanski","given":"Vincent","non-dropping-particle":"","parse-names":false,"suffix":""},{"dropping-particle":"","family":"Lambert","given":"Marc","non-dropping-particle":"","parse-names":false,"suffix":""},{"dropping-particle":"","family":"Hatron","given":"Pierre-Yves","non-dropping-particle":"","parse-names":false,"suffix":""},{"dropping-particle":"","family":"Humbert","given":"Marc","non-dropping-particle":"","parse-names":false,"suffix":""},{"dropping-particle":"","family":"Launay","given":"David","non-dropping-particle":"","parse-names":false,"suffix":""}],"container-title":"Arthritis &amp; Rheumatism","id":"ITEM-1","issue":"9","issued":{"date-parts":[["2013","9","1"]]},"note":"doi: 10.1002/art.38029","page":"2412-2423","publisher":"John Wiley &amp; Sons, Ltd","title":"Survival and Prognostic Factors in Systemic Sclerosis–Associated Pulmonary Hypertension: A Systematic Review and Meta-Analysis","type":"article-journal","volume":"65"},"uris":["http://www.mendeley.com/documents/?uuid=b6230005-b6d7-4007-a0b4-8be570357487"]}],"mendeley":{"formattedCitation":"(83)","plainTextFormattedCitation":"(83)","previouslyFormattedCitation":"(82)"},"properties":{"noteIndex":0},"schema":"https://github.com/citation-style-language/schema/raw/master/csl-citation.json"}</w:instrText>
      </w:r>
      <w:r w:rsidR="008F69E6" w:rsidRPr="009400CF">
        <w:rPr>
          <w:rFonts w:cstheme="minorHAnsi"/>
          <w:lang w:val="en-US"/>
        </w:rPr>
        <w:fldChar w:fldCharType="separate"/>
      </w:r>
      <w:r w:rsidR="004F2239" w:rsidRPr="004F2239">
        <w:rPr>
          <w:rFonts w:cstheme="minorHAnsi"/>
          <w:noProof/>
          <w:lang w:val="en-US"/>
        </w:rPr>
        <w:t>(83)</w:t>
      </w:r>
      <w:r w:rsidR="008F69E6" w:rsidRPr="009400CF">
        <w:rPr>
          <w:rFonts w:cstheme="minorHAnsi"/>
          <w:lang w:val="en-US"/>
        </w:rPr>
        <w:fldChar w:fldCharType="end"/>
      </w:r>
      <w:r w:rsidR="008F69E6" w:rsidRPr="009400CF">
        <w:rPr>
          <w:rFonts w:cstheme="minorHAnsi"/>
          <w:lang w:val="en-US"/>
        </w:rPr>
        <w:t>.</w:t>
      </w:r>
    </w:p>
    <w:p w14:paraId="3F8D6AA0" w14:textId="77777777" w:rsidR="008F69E6" w:rsidRPr="009400CF" w:rsidRDefault="008F69E6" w:rsidP="00A66545">
      <w:pPr>
        <w:spacing w:line="360" w:lineRule="auto"/>
        <w:jc w:val="both"/>
        <w:rPr>
          <w:rFonts w:cstheme="minorHAnsi"/>
          <w:lang w:val="en-US"/>
        </w:rPr>
      </w:pPr>
    </w:p>
    <w:p w14:paraId="2F4045B5" w14:textId="7E11F040" w:rsidR="008F69E6" w:rsidRPr="00EC796E" w:rsidRDefault="00C509F7" w:rsidP="00A66545">
      <w:pPr>
        <w:spacing w:line="360" w:lineRule="auto"/>
        <w:jc w:val="both"/>
        <w:rPr>
          <w:rFonts w:cstheme="minorHAnsi"/>
          <w:b/>
          <w:bCs/>
          <w:u w:val="single"/>
          <w:lang w:val="en-US"/>
        </w:rPr>
      </w:pPr>
      <w:r>
        <w:rPr>
          <w:rFonts w:cstheme="minorHAnsi"/>
          <w:b/>
          <w:bCs/>
          <w:u w:val="single"/>
          <w:lang w:val="en-US"/>
        </w:rPr>
        <w:t xml:space="preserve">9. </w:t>
      </w:r>
      <w:r w:rsidR="008F69E6" w:rsidRPr="00EC796E">
        <w:rPr>
          <w:rFonts w:cstheme="minorHAnsi"/>
          <w:b/>
          <w:bCs/>
          <w:u w:val="single"/>
          <w:lang w:val="en-US"/>
        </w:rPr>
        <w:t xml:space="preserve">Transgender </w:t>
      </w:r>
      <w:r w:rsidR="00EC796E">
        <w:rPr>
          <w:rFonts w:cstheme="minorHAnsi"/>
          <w:b/>
          <w:bCs/>
          <w:u w:val="single"/>
          <w:lang w:val="en-US"/>
        </w:rPr>
        <w:t>individuals</w:t>
      </w:r>
    </w:p>
    <w:p w14:paraId="4FBEF277" w14:textId="79E10E22" w:rsidR="007E2712" w:rsidRPr="009400CF" w:rsidRDefault="0054353B" w:rsidP="00A66545">
      <w:pPr>
        <w:spacing w:line="360" w:lineRule="auto"/>
        <w:jc w:val="both"/>
        <w:rPr>
          <w:rFonts w:cstheme="minorHAnsi"/>
        </w:rPr>
      </w:pPr>
      <w:r>
        <w:rPr>
          <w:rFonts w:cstheme="minorHAnsi"/>
          <w:lang w:val="en-US"/>
        </w:rPr>
        <w:t xml:space="preserve">Only one study that has considered SSc in transgender individuals was identified. </w:t>
      </w:r>
      <w:r w:rsidR="008F69E6" w:rsidRPr="009400CF">
        <w:rPr>
          <w:rFonts w:cstheme="minorHAnsi"/>
          <w:lang w:val="en-US"/>
        </w:rPr>
        <w:t>Campochiaro et al (60) reported a case series of three patients who developed SSc after they had initiated</w:t>
      </w:r>
      <w:r w:rsidR="009400CF" w:rsidRPr="009400CF">
        <w:rPr>
          <w:rFonts w:cstheme="minorHAnsi"/>
          <w:lang w:val="en-US"/>
        </w:rPr>
        <w:t xml:space="preserve"> hormonal therapy as part of their transition (male to female). The authors highlight in their cases (and another two additional cases from the literature) the very </w:t>
      </w:r>
      <w:r w:rsidR="005030BB" w:rsidRPr="009400CF">
        <w:rPr>
          <w:rFonts w:cstheme="minorHAnsi"/>
          <w:lang w:val="en-US"/>
        </w:rPr>
        <w:t>heterogeneous</w:t>
      </w:r>
      <w:r w:rsidR="009400CF" w:rsidRPr="009400CF">
        <w:rPr>
          <w:rFonts w:cstheme="minorHAnsi"/>
          <w:lang w:val="en-US"/>
        </w:rPr>
        <w:t xml:space="preserve"> clinical and antibody profile of the patients, and the absence of any evidence-base to guide the continuation or cessation of hormonal therapies. In their detailed review of the literature, they highlight the different mechanisms by which hormonal modification, as part of gender transition, could be relevant in the acquired development of SSc</w:t>
      </w:r>
      <w:r w:rsidR="009400CF">
        <w:rPr>
          <w:rFonts w:cstheme="minorHAnsi"/>
          <w:lang w:val="en-US"/>
        </w:rPr>
        <w:t xml:space="preserve"> </w:t>
      </w:r>
      <w:r w:rsidR="009400CF" w:rsidRPr="009400CF">
        <w:rPr>
          <w:rFonts w:cstheme="minorHAnsi"/>
          <w:lang w:val="en-US"/>
        </w:rPr>
        <w:t>(60).</w:t>
      </w:r>
    </w:p>
    <w:p w14:paraId="6B68A488" w14:textId="77777777" w:rsidR="00113B85" w:rsidRDefault="00113B85" w:rsidP="00A66545">
      <w:pPr>
        <w:spacing w:line="360" w:lineRule="auto"/>
        <w:jc w:val="both"/>
        <w:rPr>
          <w:rFonts w:cstheme="minorHAnsi"/>
        </w:rPr>
      </w:pPr>
    </w:p>
    <w:p w14:paraId="19CA4A02" w14:textId="1BBBC9A3" w:rsidR="00113B85" w:rsidRPr="00141B64" w:rsidRDefault="00C509F7" w:rsidP="00113B85">
      <w:pPr>
        <w:spacing w:line="360" w:lineRule="auto"/>
        <w:jc w:val="both"/>
        <w:rPr>
          <w:rFonts w:cstheme="minorHAnsi"/>
          <w:b/>
          <w:bCs/>
          <w:u w:val="single"/>
        </w:rPr>
      </w:pPr>
      <w:r>
        <w:rPr>
          <w:rFonts w:cstheme="minorHAnsi"/>
          <w:b/>
          <w:bCs/>
          <w:u w:val="single"/>
        </w:rPr>
        <w:t xml:space="preserve">10. </w:t>
      </w:r>
      <w:r w:rsidR="00EC796E" w:rsidRPr="00EC796E">
        <w:rPr>
          <w:rFonts w:cstheme="minorHAnsi"/>
          <w:b/>
          <w:bCs/>
          <w:u w:val="single"/>
        </w:rPr>
        <w:t xml:space="preserve">Psychosocial aspects </w:t>
      </w:r>
    </w:p>
    <w:p w14:paraId="6B7FCECE" w14:textId="6BC9AD68" w:rsidR="00EC796E" w:rsidRPr="00EC796E" w:rsidRDefault="00984E61" w:rsidP="00EC796E">
      <w:pPr>
        <w:spacing w:line="360" w:lineRule="auto"/>
        <w:jc w:val="both"/>
        <w:rPr>
          <w:rFonts w:cstheme="minorHAnsi"/>
        </w:rPr>
      </w:pPr>
      <w:r>
        <w:rPr>
          <w:rFonts w:cstheme="minorHAnsi"/>
        </w:rPr>
        <w:t>F</w:t>
      </w:r>
      <w:r w:rsidR="00EC796E" w:rsidRPr="00EC796E">
        <w:rPr>
          <w:rFonts w:cstheme="minorHAnsi"/>
        </w:rPr>
        <w:t>ive papers were identified that focused on psychosocial aspects of SSc.</w:t>
      </w:r>
      <w:r w:rsidR="0054353B">
        <w:rPr>
          <w:rFonts w:cstheme="minorHAnsi"/>
        </w:rPr>
        <w:t xml:space="preserve"> </w:t>
      </w:r>
      <w:r>
        <w:rPr>
          <w:rFonts w:cstheme="minorHAnsi"/>
        </w:rPr>
        <w:t xml:space="preserve">All were quantitative and had insufficient male participants in their study samples to enable definitive conclusions on sex differences to be drawn. </w:t>
      </w:r>
      <w:r w:rsidR="00EC796E" w:rsidRPr="00EC796E">
        <w:rPr>
          <w:rFonts w:cstheme="minorHAnsi"/>
        </w:rPr>
        <w:t xml:space="preserve">No </w:t>
      </w:r>
      <w:r>
        <w:rPr>
          <w:rFonts w:cstheme="minorHAnsi"/>
        </w:rPr>
        <w:t>qualitative studies were identified that</w:t>
      </w:r>
      <w:r w:rsidRPr="00EC796E">
        <w:rPr>
          <w:rFonts w:cstheme="minorHAnsi"/>
        </w:rPr>
        <w:t xml:space="preserve"> </w:t>
      </w:r>
      <w:r w:rsidR="0054353B">
        <w:rPr>
          <w:rFonts w:cstheme="minorHAnsi"/>
        </w:rPr>
        <w:t>have considered the influence of gender (</w:t>
      </w:r>
      <w:r>
        <w:rPr>
          <w:rFonts w:cstheme="minorHAnsi"/>
        </w:rPr>
        <w:t xml:space="preserve">i.e. the </w:t>
      </w:r>
      <w:r w:rsidRPr="00984E61">
        <w:rPr>
          <w:rFonts w:cstheme="minorHAnsi"/>
        </w:rPr>
        <w:t>socially constructed characteristics of women and men</w:t>
      </w:r>
      <w:r w:rsidR="0054353B">
        <w:rPr>
          <w:rFonts w:cstheme="minorHAnsi"/>
        </w:rPr>
        <w:t>,</w:t>
      </w:r>
      <w:r w:rsidR="0054353B" w:rsidRPr="0054353B">
        <w:rPr>
          <w:rFonts w:cstheme="minorHAnsi"/>
        </w:rPr>
        <w:t xml:space="preserve"> rather than biological ones</w:t>
      </w:r>
      <w:r w:rsidR="0054353B">
        <w:rPr>
          <w:rFonts w:cstheme="minorHAnsi"/>
        </w:rPr>
        <w:t xml:space="preserve">) </w:t>
      </w:r>
      <w:r w:rsidR="00EC796E" w:rsidRPr="00EC796E">
        <w:rPr>
          <w:rFonts w:cstheme="minorHAnsi"/>
        </w:rPr>
        <w:t>on</w:t>
      </w:r>
      <w:r>
        <w:rPr>
          <w:rFonts w:cstheme="minorHAnsi"/>
        </w:rPr>
        <w:t xml:space="preserve"> issues such as</w:t>
      </w:r>
      <w:r w:rsidR="00EC796E" w:rsidRPr="00EC796E">
        <w:rPr>
          <w:rFonts w:cstheme="minorHAnsi"/>
        </w:rPr>
        <w:t xml:space="preserve"> work disability; </w:t>
      </w:r>
      <w:r w:rsidR="00264509">
        <w:rPr>
          <w:rFonts w:cstheme="minorHAnsi"/>
        </w:rPr>
        <w:t xml:space="preserve">psychosocial impact of </w:t>
      </w:r>
      <w:r w:rsidR="00EC796E" w:rsidRPr="00EC796E">
        <w:rPr>
          <w:rFonts w:cstheme="minorHAnsi"/>
        </w:rPr>
        <w:t xml:space="preserve">sexual functioning, intimacy and relationships; nor self-management and coping.  </w:t>
      </w:r>
    </w:p>
    <w:p w14:paraId="212DB677" w14:textId="77777777" w:rsidR="00EC796E" w:rsidRPr="00EC796E" w:rsidRDefault="00EC796E" w:rsidP="00EC796E">
      <w:pPr>
        <w:spacing w:line="360" w:lineRule="auto"/>
        <w:jc w:val="both"/>
        <w:rPr>
          <w:rFonts w:cstheme="minorHAnsi"/>
        </w:rPr>
      </w:pPr>
    </w:p>
    <w:p w14:paraId="71BDAFFF" w14:textId="1CB3A7F3" w:rsidR="00EC796E" w:rsidRPr="00EC796E" w:rsidRDefault="0054353B" w:rsidP="00EC796E">
      <w:pPr>
        <w:spacing w:line="360" w:lineRule="auto"/>
        <w:jc w:val="both"/>
        <w:rPr>
          <w:rFonts w:cstheme="minorHAnsi"/>
        </w:rPr>
      </w:pPr>
      <w:r>
        <w:rPr>
          <w:rFonts w:cstheme="minorHAnsi"/>
        </w:rPr>
        <w:t>Two studies have considered sex differences in</w:t>
      </w:r>
      <w:r w:rsidRPr="00EC796E">
        <w:rPr>
          <w:rFonts w:cstheme="minorHAnsi"/>
        </w:rPr>
        <w:t xml:space="preserve"> </w:t>
      </w:r>
      <w:r w:rsidR="00EC796E" w:rsidRPr="00EC796E">
        <w:rPr>
          <w:rFonts w:cstheme="minorHAnsi"/>
        </w:rPr>
        <w:t>health-related quality of life (HRQoL)</w:t>
      </w:r>
      <w:r>
        <w:rPr>
          <w:rFonts w:cstheme="minorHAnsi"/>
        </w:rPr>
        <w:t>. A</w:t>
      </w:r>
      <w:r w:rsidR="00EC796E" w:rsidRPr="00EC796E">
        <w:rPr>
          <w:rFonts w:cstheme="minorHAnsi"/>
        </w:rPr>
        <w:t xml:space="preserve"> French cross-sectional study found both male and female SSc patients (n=379; 16% male) to have mean scores lower than 40 out of 100 on all eight domains of the SF-36 including both physical and mental components </w:t>
      </w:r>
      <w:r w:rsidR="00EC796E">
        <w:rPr>
          <w:rFonts w:cstheme="minorHAnsi"/>
        </w:rPr>
        <w:fldChar w:fldCharType="begin" w:fldLock="1"/>
      </w:r>
      <w:r w:rsidR="004F2239">
        <w:rPr>
          <w:rFonts w:cstheme="minorHAnsi"/>
        </w:rPr>
        <w:instrText>ADDIN CSL_CITATION {"citationItems":[{"id":"ITEM-1","itemData":{"DOI":"10.1371/journal.pone.0017551","ISSN":"1932-6203","abstract":"OBJECTIVES: To assess the association of gender with clinical expression, health-related quality of life (HRQoL), disability, and self-reported symptoms of depression and anxiety in patients with systemic sclerosis (SSc). METHODS: SSc patients fulfilling the American College of Rheumatology and/or the Leroy and Medsger criteria were assessed for clinical symptoms, disability, HRQoL, self-reported symptoms of depression and anxiety by specific measurement scales. RESULTS: Overall, 381 SSc patients (62 males) were included. Mean age and disease duration at the time of evaluation were 55.9 (13.3) and 9.5 (7.8) years, respectively. One-hundred-and-forty-nine (40.4%) patients had diffuse cutaneous SSc (dcSSc). On bivariate analysis, differences were observed between males and females for clinical symptoms and self-reported symptoms of depression and anxiety, however without reaching statistical significance. Indeed, a trend was found for higher body mass index (BMI) (25.0 [4.1] vs 23.0 [4.5], p = 0.013), more frequent dcSSc, echocardiography systolic pulmonary artery pressure &gt;35 mmHg and interstitial lung disease in males than females (54.8% vs 37.2%, p = 0.010; 24.2% vs 10.5%, p = 0.003; and 54.8% vs 41.2%, p = 0.048, respectively), whereas calcinosis and self-reported anxiety symptoms tended to be more frequent in females than males (36.0% vs 21.4%, p = 0.036, and 62.3% vs 43.5%, p = 0.006, respectively). On multivariate analysis, BMI, echocardiography PAP&gt;35 mmHg, and anxiety were the variables most closely associated with gender. CONCLUSIONS: In SSc patients, male gender tends to be associated with diffuse disease and female gender with calcinosis and self-reported symptoms of anxiety. Disease-associated disability and HRQoL were similar in both groups.","author":[{"dropping-particle":"","family":"Nguyen","given":"Christelle","non-dropping-particle":"","parse-names":false,"suffix":""},{"dropping-particle":"","family":"Bérezné","given":"Alice","non-dropping-particle":"","parse-names":false,"suffix":""},{"dropping-particle":"","family":"Baubet","given":"Thierry","non-dropping-particle":"","parse-names":false,"suffix":""},{"dropping-particle":"","family":"Mestre-Stanislas","given":"Caroline","non-dropping-particle":"","parse-names":false,"suffix":""},{"dropping-particle":"","family":"Rannou","given":"François","non-dropping-particle":"","parse-names":false,"suffix":""},{"dropping-particle":"","family":"Papelard","given":"Agathe","non-dropping-particle":"","parse-names":false,"suffix":""},{"dropping-particle":"","family":"Morell-Dubois","given":"Sandrine","non-dropping-particle":"","parse-names":false,"suffix":""},{"dropping-particle":"","family":"Revel","given":"Michel","non-dropping-particle":"","parse-names":false,"suffix":""},{"dropping-particle":"","family":"Guillevin","given":"Loïc","non-dropping-particle":"","parse-names":false,"suffix":""},{"dropping-particle":"","family":"Poiraudeau","given":"Serge","non-dropping-particle":"","parse-names":false,"suffix":""},{"dropping-particle":"","family":"Mouthon","given":"Luc","non-dropping-particle":"","parse-names":false,"suffix":""},{"dropping-particle":"la","family":"Sclérodermie","given":"Groupe Français de Recherche sur","non-dropping-particle":"","parse-names":false,"suffix":""}],"container-title":"PloS one","id":"ITEM-1","issue":"3","issued":{"date-parts":[["2011","3","9"]]},"language":"eng","page":"e17551-e17551","publisher":"Public Library of Science","title":"Association of gender with clinical expression, quality of life, disability, and depression and anxiety in patients with systemic sclerosis","type":"article-journal","volume":"6"},"uris":["http://www.mendeley.com/documents/?uuid=8b261345-51fb-46ab-8239-7d9e6a49c57a"]}],"mendeley":{"formattedCitation":"(63)","plainTextFormattedCitation":"(63)","previouslyFormattedCitation":"(62)"},"properties":{"noteIndex":0},"schema":"https://github.com/citation-style-language/schema/raw/master/csl-citation.json"}</w:instrText>
      </w:r>
      <w:r w:rsidR="00EC796E">
        <w:rPr>
          <w:rFonts w:cstheme="minorHAnsi"/>
        </w:rPr>
        <w:fldChar w:fldCharType="separate"/>
      </w:r>
      <w:r w:rsidR="004F2239" w:rsidRPr="004F2239">
        <w:rPr>
          <w:rFonts w:cstheme="minorHAnsi"/>
          <w:noProof/>
        </w:rPr>
        <w:t>(63)</w:t>
      </w:r>
      <w:r w:rsidR="00EC796E">
        <w:rPr>
          <w:rFonts w:cstheme="minorHAnsi"/>
        </w:rPr>
        <w:fldChar w:fldCharType="end"/>
      </w:r>
      <w:r w:rsidR="00EC796E" w:rsidRPr="00EC796E">
        <w:rPr>
          <w:rFonts w:cstheme="minorHAnsi"/>
        </w:rPr>
        <w:t xml:space="preserve">. This indicates poor HRQoL when compared with normative SF-36 scores, which have been reported to range from 60.3-88.4 </w:t>
      </w:r>
      <w:r w:rsidR="00F10F7B">
        <w:rPr>
          <w:rFonts w:cstheme="minorHAnsi"/>
        </w:rPr>
        <w:fldChar w:fldCharType="begin" w:fldLock="1"/>
      </w:r>
      <w:r w:rsidR="004F2239">
        <w:rPr>
          <w:rFonts w:cstheme="minorHAnsi"/>
        </w:rPr>
        <w:instrText>ADDIN CSL_CITATION {"citationItems":[{"id":"ITEM-1","itemData":{"DOI":"10.1093/pubmed/fdr006","ISSN":"1741-3842","abstract":"The Short Form 36 Health Survey Questionnaire (SF-36) is used to indicate the health status of particular populations, to help with service planning and to measure the impact of clinical and social interventions. Culture-specific data are required to calculate SF-36 norm-based scores. Currently, in the UK normative sources are nearly two decades old, Anglocentric and lack data on the older population. We draw on raw data from the Welsh Health Survey (2007) to provide population norms for the eight SF-36 dimensions for Wales and its regions.We test the SF-36 dimensions for reliability and rating scaling assumptions and construct validity. We compare the Wales’ norms to those reported in existing UK sources and examine the data between countries and by region.The scale is reliable and has content validity. The relationships found between the SF-36 domains and a range of variables known to be related to health also demonstrate construct validity. There are differences in population health norms between England and Wales and between the regions of Wales.The results suggest that it is imperative that the accurate normative data provided in this paper is used in population studies in Wales to provide an indication of the health status of particular populations.","author":[{"dropping-particle":"","family":"Burholt","given":"Vanessa","non-dropping-particle":"","parse-names":false,"suffix":""},{"dropping-particle":"","family":"Nash","given":"Paul","non-dropping-particle":"","parse-names":false,"suffix":""}],"container-title":"Journal of Public Health","id":"ITEM-1","issue":"4","issued":{"date-parts":[["2011","2","9"]]},"page":"587-603","title":"Short Form 36 (SF-36) Health Survey Questionnaire: normative data for Wales","type":"article-journal","volume":"33"},"uris":["http://www.mendeley.com/documents/?uuid=76e32625-f0e9-4795-a5e5-9d7e8faba8f1"]}],"mendeley":{"formattedCitation":"(85)","plainTextFormattedCitation":"(85)","previouslyFormattedCitation":"(84)"},"properties":{"noteIndex":0},"schema":"https://github.com/citation-style-language/schema/raw/master/csl-citation.json"}</w:instrText>
      </w:r>
      <w:r w:rsidR="00F10F7B">
        <w:rPr>
          <w:rFonts w:cstheme="minorHAnsi"/>
        </w:rPr>
        <w:fldChar w:fldCharType="separate"/>
      </w:r>
      <w:r w:rsidR="004F2239" w:rsidRPr="004F2239">
        <w:rPr>
          <w:rFonts w:cstheme="minorHAnsi"/>
          <w:noProof/>
        </w:rPr>
        <w:t>(85)</w:t>
      </w:r>
      <w:r w:rsidR="00F10F7B">
        <w:rPr>
          <w:rFonts w:cstheme="minorHAnsi"/>
        </w:rPr>
        <w:fldChar w:fldCharType="end"/>
      </w:r>
      <w:r w:rsidR="00EC796E">
        <w:rPr>
          <w:rFonts w:cstheme="minorHAnsi"/>
        </w:rPr>
        <w:t xml:space="preserve">. </w:t>
      </w:r>
      <w:r w:rsidR="00EC796E" w:rsidRPr="00EC796E">
        <w:rPr>
          <w:rFonts w:cstheme="minorHAnsi"/>
        </w:rPr>
        <w:t xml:space="preserve">A Chinese cross-sectional study </w:t>
      </w:r>
      <w:r w:rsidR="00F10F7B">
        <w:rPr>
          <w:rFonts w:cstheme="minorHAnsi"/>
        </w:rPr>
        <w:fldChar w:fldCharType="begin" w:fldLock="1"/>
      </w:r>
      <w:r w:rsidR="004F2239">
        <w:rPr>
          <w:rFonts w:cstheme="minorHAnsi"/>
        </w:rPr>
        <w:instrText>ADDIN CSL_CITATION {"citationItems":[{"id":"ITEM-1","itemData":{"DOI":"10.1007/s10067-014-2525-2","ISSN":"1434-9949","abstract":"The objective of the study was to study the functioning and health-related quality of life (HRQoL) in patients with systemic sclerosis (SSc) and its associated factors. Consecutive SSc patients and an equal number of age- and gender-matched healthy controls were recruited for the assessment of functioning and HRQoL by the Health assessment questionnaire disability index (HAQ-DI) and Medical Outcomes Study Short Form 36 (SF-36), respectively. The extent of skin involvement of SSc was assessed by the modified Rodnan skin score (mRSS), and disease severity was assessed by the Medsger severity index. Factors associated with functioning and HRQoL in SSc patients were studied by linear regression. Seventy-eight Chinese SSc patients were studied (87 % women; age 50.2 ± 12.1 years; disease duration 7.8 ± 6.5 years; 81 % limited cutaneous subtype). The median mRSS of the patients was 8 (IQR 0–10). Patients with SSc had significantly higher HAQ-DI (0.69 ± 0.69 vs 0.04 ± 0.18; p &lt; 0.001) but lower SF36 scores (p &lt; 0.05 in all domains) than matched controls. Linear regression revealed that the mRSS was inversely associated with the physical component (beta = −0.39; p = 0.001) and mental component scores (beta = −0.27; p = 0.031) of the SF36 but positively correlated with the HAQ-DI score (beta = 0.51; p &lt; 0.001) adjusted for age, sex, and disease duration. The SF36 and HAQ-DI scores also correlated significantly with the Medsger SSc severity index in the general, peripheral vascular, skin, tendon/joint, and heart domains. SSc patients had impaired physical and social functioning and poorer HRQoL than healthy individuals. The extent of skin involvement, tendon/joint contracture, damage in the heart, and peripheral vascular system were associated with poorer functioning and HRQoL.","author":[{"dropping-particle":"","family":"Chan","given":"P T","non-dropping-particle":"","parse-names":false,"suffix":""},{"dropping-particle":"","family":"Mok","given":"C C","non-dropping-particle":"","parse-names":false,"suffix":""},{"dropping-particle":"","family":"Chan","given":"K L","non-dropping-particle":"","parse-names":false,"suffix":""},{"dropping-particle":"","family":"Ho","given":"L Y","non-dropping-particle":"","parse-names":false,"suffix":""}],"container-title":"Clinical Rheumatology","id":"ITEM-1","issue":"5","issued":{"date-parts":[["2014"]]},"page":"659-666","title":"Functioning and health-related quality of life in Chinese patients with systemic sclerosis: a case–control study","type":"article-journal","volume":"33"},"uris":["http://www.mendeley.com/documents/?uuid=394fd3c0-7fef-4e9e-87ce-f5552854f8aa"]}],"mendeley":{"formattedCitation":"(86)","plainTextFormattedCitation":"(86)","previouslyFormattedCitation":"(85)"},"properties":{"noteIndex":0},"schema":"https://github.com/citation-style-language/schema/raw/master/csl-citation.json"}</w:instrText>
      </w:r>
      <w:r w:rsidR="00F10F7B">
        <w:rPr>
          <w:rFonts w:cstheme="minorHAnsi"/>
        </w:rPr>
        <w:fldChar w:fldCharType="separate"/>
      </w:r>
      <w:r w:rsidR="004F2239" w:rsidRPr="004F2239">
        <w:rPr>
          <w:rFonts w:cstheme="minorHAnsi"/>
          <w:noProof/>
        </w:rPr>
        <w:t>(86)</w:t>
      </w:r>
      <w:r w:rsidR="00F10F7B">
        <w:rPr>
          <w:rFonts w:cstheme="minorHAnsi"/>
        </w:rPr>
        <w:fldChar w:fldCharType="end"/>
      </w:r>
      <w:r w:rsidR="00EC796E" w:rsidRPr="00EC796E">
        <w:rPr>
          <w:rFonts w:cstheme="minorHAnsi"/>
        </w:rPr>
        <w:t xml:space="preserve"> reported there were no </w:t>
      </w:r>
      <w:r>
        <w:rPr>
          <w:rFonts w:cstheme="minorHAnsi"/>
        </w:rPr>
        <w:t>sex</w:t>
      </w:r>
      <w:r w:rsidRPr="00EC796E">
        <w:rPr>
          <w:rFonts w:cstheme="minorHAnsi"/>
        </w:rPr>
        <w:t xml:space="preserve"> </w:t>
      </w:r>
      <w:r w:rsidR="00EC796E" w:rsidRPr="00EC796E">
        <w:rPr>
          <w:rFonts w:cstheme="minorHAnsi"/>
        </w:rPr>
        <w:t xml:space="preserve">differences between SF-36 scores for patients with SSc. However, they did </w:t>
      </w:r>
      <w:r>
        <w:rPr>
          <w:rFonts w:cstheme="minorHAnsi"/>
        </w:rPr>
        <w:t>disaggregate and</w:t>
      </w:r>
      <w:r w:rsidR="00EC796E" w:rsidRPr="00EC796E">
        <w:rPr>
          <w:rFonts w:cstheme="minorHAnsi"/>
        </w:rPr>
        <w:t xml:space="preserve"> report male and female data, and only 13% (10/38) </w:t>
      </w:r>
      <w:r>
        <w:rPr>
          <w:rFonts w:cstheme="minorHAnsi"/>
        </w:rPr>
        <w:t xml:space="preserve">of the sample </w:t>
      </w:r>
      <w:r w:rsidR="00EC796E" w:rsidRPr="00EC796E">
        <w:rPr>
          <w:rFonts w:cstheme="minorHAnsi"/>
        </w:rPr>
        <w:t xml:space="preserve">were male. </w:t>
      </w:r>
    </w:p>
    <w:p w14:paraId="1515AF64" w14:textId="77777777" w:rsidR="00EC796E" w:rsidRPr="00EC796E" w:rsidRDefault="00EC796E" w:rsidP="00EC796E">
      <w:pPr>
        <w:spacing w:line="360" w:lineRule="auto"/>
        <w:jc w:val="both"/>
        <w:rPr>
          <w:rFonts w:cstheme="minorHAnsi"/>
        </w:rPr>
      </w:pPr>
    </w:p>
    <w:p w14:paraId="7BF65C93" w14:textId="44C26ED5" w:rsidR="00EC796E" w:rsidRPr="00EC796E" w:rsidRDefault="00EC796E" w:rsidP="00EC796E">
      <w:pPr>
        <w:spacing w:line="360" w:lineRule="auto"/>
        <w:jc w:val="both"/>
        <w:rPr>
          <w:rFonts w:cstheme="minorHAnsi"/>
        </w:rPr>
      </w:pPr>
      <w:r w:rsidRPr="00EC796E">
        <w:rPr>
          <w:rFonts w:cstheme="minorHAnsi"/>
        </w:rPr>
        <w:t xml:space="preserve">Nguyen et al </w:t>
      </w:r>
      <w:r>
        <w:rPr>
          <w:rFonts w:cstheme="minorHAnsi"/>
        </w:rPr>
        <w:fldChar w:fldCharType="begin" w:fldLock="1"/>
      </w:r>
      <w:r w:rsidR="004F2239">
        <w:rPr>
          <w:rFonts w:cstheme="minorHAnsi"/>
        </w:rPr>
        <w:instrText>ADDIN CSL_CITATION {"citationItems":[{"id":"ITEM-1","itemData":{"DOI":"10.1371/journal.pone.0017551","ISSN":"1932-6203","abstract":"OBJECTIVES: To assess the association of gender with clinical expression, health-related quality of life (HRQoL), disability, and self-reported symptoms of depression and anxiety in patients with systemic sclerosis (SSc). METHODS: SSc patients fulfilling the American College of Rheumatology and/or the Leroy and Medsger criteria were assessed for clinical symptoms, disability, HRQoL, self-reported symptoms of depression and anxiety by specific measurement scales. RESULTS: Overall, 381 SSc patients (62 males) were included. Mean age and disease duration at the time of evaluation were 55.9 (13.3) and 9.5 (7.8) years, respectively. One-hundred-and-forty-nine (40.4%) patients had diffuse cutaneous SSc (dcSSc). On bivariate analysis, differences were observed between males and females for clinical symptoms and self-reported symptoms of depression and anxiety, however without reaching statistical significance. Indeed, a trend was found for higher body mass index (BMI) (25.0 [4.1] vs 23.0 [4.5], p = 0.013), more frequent dcSSc, echocardiography systolic pulmonary artery pressure &gt;35 mmHg and interstitial lung disease in males than females (54.8% vs 37.2%, p = 0.010; 24.2% vs 10.5%, p = 0.003; and 54.8% vs 41.2%, p = 0.048, respectively), whereas calcinosis and self-reported anxiety symptoms tended to be more frequent in females than males (36.0% vs 21.4%, p = 0.036, and 62.3% vs 43.5%, p = 0.006, respectively). On multivariate analysis, BMI, echocardiography PAP&gt;35 mmHg, and anxiety were the variables most closely associated with gender. CONCLUSIONS: In SSc patients, male gender tends to be associated with diffuse disease and female gender with calcinosis and self-reported symptoms of anxiety. Disease-associated disability and HRQoL were similar in both groups.","author":[{"dropping-particle":"","family":"Nguyen","given":"Christelle","non-dropping-particle":"","parse-names":false,"suffix":""},{"dropping-particle":"","family":"Bérezné","given":"Alice","non-dropping-particle":"","parse-names":false,"suffix":""},{"dropping-particle":"","family":"Baubet","given":"Thierry","non-dropping-particle":"","parse-names":false,"suffix":""},{"dropping-particle":"","family":"Mestre-Stanislas","given":"Caroline","non-dropping-particle":"","parse-names":false,"suffix":""},{"dropping-particle":"","family":"Rannou","given":"François","non-dropping-particle":"","parse-names":false,"suffix":""},{"dropping-particle":"","family":"Papelard","given":"Agathe","non-dropping-particle":"","parse-names":false,"suffix":""},{"dropping-particle":"","family":"Morell-Dubois","given":"Sandrine","non-dropping-particle":"","parse-names":false,"suffix":""},{"dropping-particle":"","family":"Revel","given":"Michel","non-dropping-particle":"","parse-names":false,"suffix":""},{"dropping-particle":"","family":"Guillevin","given":"Loïc","non-dropping-particle":"","parse-names":false,"suffix":""},{"dropping-particle":"","family":"Poiraudeau","given":"Serge","non-dropping-particle":"","parse-names":false,"suffix":""},{"dropping-particle":"","family":"Mouthon","given":"Luc","non-dropping-particle":"","parse-names":false,"suffix":""},{"dropping-particle":"la","family":"Sclérodermie","given":"Groupe Français de Recherche sur","non-dropping-particle":"","parse-names":false,"suffix":""}],"container-title":"PloS one","id":"ITEM-1","issue":"3","issued":{"date-parts":[["2011","3","9"]]},"language":"eng","page":"e17551-e17551","publisher":"Public Library of Science","title":"Association of gender with clinical expression, quality of life, disability, and depression and anxiety in patients with systemic sclerosis","type":"article-journal","volume":"6"},"uris":["http://www.mendeley.com/documents/?uuid=8b261345-51fb-46ab-8239-7d9e6a49c57a"]},{"id":"ITEM-2","itemData":{"DOI":"10.1371/journal.pone.0090484","ISSN":"1932-6203","abstract":"OBJECTIVES: To identify clinical, functional and health-related quality of life (HRQoL) correlates of clinically significant symptoms of anxiety and depression in patients with systemic sclerosis (SSc). METHODS: Three-hundred-and-eighty-one patients fulfilling the American College of Rheumatology and/or the Leroy and Medsger criteria for SSc were assessed for visceral involvement, disability and HRQoL (assessed by SF-36). Clinically significant symptoms of anxiety and depression were evaluated with the Hospital Anxiety Depression Scale (HAD) (defined cut-off≥8). RESULTS: 9.2% the patients had limited SSc, 50.5% limited cutaneous SSc (lcSSc), and 40.3% diffuse cutaneous SSc (dcSSc). Overall, 40.4% and 58.8% of the patients had clinically significant symptoms of depression and anxiety, respectively. Compared to patients without clinically significant symptoms of depression, patients with clinically significant symptoms of depression had poorer health status, HRQoL mental and physical component, and greater global disability, hand disability and aesthetic impairment. Compared to patients without clinically significant symptoms of anxiety, patients with clinically significant symptoms of anxiety had poorer SF-36 mental and physical component scores. On multivariable analysis, excluding mental component score of SF-36, variables independently associated with clinically significant symptoms of depression and anxiety were global disability and physical component of SF-36, plus female gender for clinically significant symptoms of anxiety only. Remarkably, patients with and without clinically significant psychiatric symptoms were comparable for all disease-related clinical features assessed. CONCLUSION: High levels of clinically significant symptoms of anxiety and depression are observed among SSc patients. Clinically significant psychiatric symptoms are rather associated with increased disability and altered HRQoL, than with disease-specific organ manifestations.","author":[{"dropping-particle":"","family":"Nguyen","given":"Christelle","non-dropping-particle":"","parse-names":false,"suffix":""},{"dropping-particle":"","family":"Ranque","given":"Brigitte","non-dropping-particle":"","parse-names":false,"suffix":""},{"dropping-particle":"","family":"Baubet","given":"Thierry","non-dropping-particle":"","parse-names":false,"suffix":""},{"dropping-particle":"","family":"Bérezné","given":"Alice","non-dropping-particle":"","parse-names":false,"suffix":""},{"dropping-particle":"","family":"Mestre-Stanislas","given":"Caroline","non-dropping-particle":"","parse-names":false,"suffix":""},{"dropping-particle":"","family":"Rannou","given":"François","non-dropping-particle":"","parse-names":false,"suffix":""},{"dropping-particle":"","family":"Papelard","given":"Agathe","non-dropping-particle":"","parse-names":false,"suffix":""},{"dropping-particle":"","family":"Morell-Dubois","given":"Sandrine","non-dropping-particle":"","parse-names":false,"suffix":""},{"dropping-particle":"","family":"Revel","given":"Michel","non-dropping-particle":"","parse-names":false,"suffix":""},{"dropping-particle":"","family":"Moro","given":"Marie-Rose","non-dropping-particle":"","parse-names":false,"suffix":""},{"dropping-particle":"","family":"Guillevin","given":"Loïc","non-dropping-particle":"","parse-names":false,"suffix":""},{"dropping-particle":"","family":"Poiraudeau","given":"Serge","non-dropping-particle":"","parse-names":false,"suffix":""},{"dropping-particle":"","family":"Mouthon","given":"Luc","non-dropping-particle":"","parse-names":false,"suffix":""},{"dropping-particle":"la","family":"Sclérodermie","given":"Groupe Français de Recherche sur","non-dropping-particle":"","parse-names":false,"suffix":""}],"container-title":"PloS one","id":"ITEM-2","issue":"2","issued":{"date-parts":[["2014","2","28"]]},"language":"eng","page":"e90484-e90484","publisher":"Public Library of Science","title":"Clinical, functional and health-related quality of life correlates of clinically significant symptoms of anxiety and depression in patients with systemic sclerosis: a cross-sectional survey","type":"article-journal","volume":"9"},"uris":["http://www.mendeley.com/documents/?uuid=84f92087-2746-41de-a1f0-4121667921dd"]}],"mendeley":{"formattedCitation":"(63,87)","plainTextFormattedCitation":"(63,87)","previouslyFormattedCitation":"(62,86)"},"properties":{"noteIndex":0},"schema":"https://github.com/citation-style-language/schema/raw/master/csl-citation.json"}</w:instrText>
      </w:r>
      <w:r>
        <w:rPr>
          <w:rFonts w:cstheme="minorHAnsi"/>
        </w:rPr>
        <w:fldChar w:fldCharType="separate"/>
      </w:r>
      <w:r w:rsidR="004F2239" w:rsidRPr="004F2239">
        <w:rPr>
          <w:rFonts w:cstheme="minorHAnsi"/>
          <w:noProof/>
        </w:rPr>
        <w:t>(63,87)</w:t>
      </w:r>
      <w:r>
        <w:rPr>
          <w:rFonts w:cstheme="minorHAnsi"/>
        </w:rPr>
        <w:fldChar w:fldCharType="end"/>
      </w:r>
      <w:r>
        <w:rPr>
          <w:rFonts w:cstheme="minorHAnsi"/>
        </w:rPr>
        <w:t xml:space="preserve"> </w:t>
      </w:r>
      <w:r w:rsidR="0054353B">
        <w:rPr>
          <w:rFonts w:cstheme="minorHAnsi"/>
        </w:rPr>
        <w:t xml:space="preserve">have </w:t>
      </w:r>
      <w:r w:rsidRPr="00EC796E">
        <w:rPr>
          <w:rFonts w:cstheme="minorHAnsi"/>
        </w:rPr>
        <w:t>found anxiety slightly more common in female than male</w:t>
      </w:r>
      <w:r w:rsidR="0054353B">
        <w:rPr>
          <w:rFonts w:cstheme="minorHAnsi"/>
        </w:rPr>
        <w:t xml:space="preserve"> SSc</w:t>
      </w:r>
      <w:r w:rsidRPr="00EC796E">
        <w:rPr>
          <w:rFonts w:cstheme="minorHAnsi"/>
        </w:rPr>
        <w:t xml:space="preserve"> patients (62.3% vs 43.5%)</w:t>
      </w:r>
      <w:r w:rsidR="0054353B" w:rsidRPr="0054353B">
        <w:rPr>
          <w:rFonts w:cstheme="minorHAnsi"/>
        </w:rPr>
        <w:t xml:space="preserve"> </w:t>
      </w:r>
      <w:r w:rsidR="0054353B">
        <w:rPr>
          <w:rFonts w:cstheme="minorHAnsi"/>
        </w:rPr>
        <w:t>as measured by</w:t>
      </w:r>
      <w:r w:rsidR="0054353B" w:rsidRPr="0054353B">
        <w:rPr>
          <w:rFonts w:cstheme="minorHAnsi"/>
        </w:rPr>
        <w:t xml:space="preserve"> the Hospital Anxiety and Depression Scale (HADS) </w:t>
      </w:r>
      <w:r w:rsidR="0054353B" w:rsidRPr="0054353B">
        <w:rPr>
          <w:rFonts w:cstheme="minorHAnsi"/>
        </w:rPr>
        <w:fldChar w:fldCharType="begin" w:fldLock="1"/>
      </w:r>
      <w:r w:rsidR="004F2239">
        <w:rPr>
          <w:rFonts w:cstheme="minorHAnsi"/>
        </w:rPr>
        <w:instrText>ADDIN CSL_CITATION {"citationItems":[{"id":"ITEM-1","itemData":{"DOI":"10.1093/occmed/kqu024","ISSN":"0962-7480","author":[{"dropping-particle":"","family":"Stern","given":"Anna F","non-dropping-particle":"","parse-names":false,"suffix":""}],"container-title":"Occupational Medicine","id":"ITEM-1","issue":"5","issued":{"date-parts":[["2014","6","28"]]},"page":"393-394","title":"The Hospital Anxiety and Depression Scale","type":"article-journal","volume":"64"},"uris":["http://www.mendeley.com/documents/?uuid=41b13460-d9c0-4e97-b40e-7e6a819781fd"]}],"mendeley":{"formattedCitation":"(88)","plainTextFormattedCitation":"(88)","previouslyFormattedCitation":"(87)"},"properties":{"noteIndex":0},"schema":"https://github.com/citation-style-language/schema/raw/master/csl-citation.json"}</w:instrText>
      </w:r>
      <w:r w:rsidR="0054353B" w:rsidRPr="0054353B">
        <w:rPr>
          <w:rFonts w:cstheme="minorHAnsi"/>
        </w:rPr>
        <w:fldChar w:fldCharType="separate"/>
      </w:r>
      <w:r w:rsidR="004F2239" w:rsidRPr="004F2239">
        <w:rPr>
          <w:rFonts w:cstheme="minorHAnsi"/>
          <w:noProof/>
        </w:rPr>
        <w:t>(88)</w:t>
      </w:r>
      <w:r w:rsidR="0054353B" w:rsidRPr="0054353B">
        <w:rPr>
          <w:rFonts w:cstheme="minorHAnsi"/>
        </w:rPr>
        <w:fldChar w:fldCharType="end"/>
      </w:r>
      <w:r w:rsidRPr="00EC796E">
        <w:rPr>
          <w:rFonts w:cstheme="minorHAnsi"/>
        </w:rPr>
        <w:t xml:space="preserve">. However, this finding did not reach statistical significance, and male and female patients did not differ according to levels of depression. A Serbian cross-sectional study </w:t>
      </w:r>
      <w:r w:rsidR="00F10F7B">
        <w:rPr>
          <w:rFonts w:cstheme="minorHAnsi"/>
        </w:rPr>
        <w:fldChar w:fldCharType="begin" w:fldLock="1"/>
      </w:r>
      <w:r w:rsidR="004F2239">
        <w:rPr>
          <w:rFonts w:cstheme="minorHAnsi"/>
        </w:rPr>
        <w:instrText>ADDIN CSL_CITATION {"citationItems":[{"id":"ITEM-1","itemData":{"DOI":"10.1007/s10165-010-0285-7","ISSN":"1439-7609","abstract":"This study aimed  to assess symptoms of depression and anxiety in Serbian patients with systemic sclerosis (SSc) and to estimate the impact of disease severity and socioeconomic factors on development of depression and anxiety in SSc. Thirty-five patients with SSc and 30 age- and gender-matched healthy individuals participated. Symptoms of depression and anxiety were evaluated using the Beck’s depression inventory and Zung’s anxiety self-assessment scale. We estimated the impact of gender, age, economic status, marital status, disease duration, disease subset (limited or diffuse), and some clinical features on development of depressive symptoms and anxiety in patients with SSc. Symptoms of depression were found in 68.6% of patients (compared with 23.3% in the control group), were more frequent in patients with longer disease duration and in female and older patients, and were more common in unemployed and retired patients than in employed individuals. No differences in anxiety  and depressive symptoms was noticed between patients with limited and diffuse SSc  or those with or without restrictive lung disease, pulmonary hypertension, finger-tip ulcers, and heart involvement. Symptoms of depression were associated with severe pain. Symptoms of anxiety were found in 80% of patients compared with 13.3% of healthy individuals and were equally as frequent in patients of different gender, age, socioeconomic status, and disease duration and severity. Symptoms of depression and anxiety are common in Serbian patients with SSc. Depressive symptoms depended mostly on socioeconomic factors, disease duration, and pain intensity, whereas disease severity had no significant impact on development of depressive symptoms and anxiety.","author":[{"dropping-particle":"","family":"Ostojic","given":"Predrag","non-dropping-particle":"","parse-names":false,"suffix":""},{"dropping-particle":"","family":"Zivojinovic","given":"Sladjana","non-dropping-particle":"","parse-names":false,"suffix":""},{"dropping-particle":"","family":"Reza","given":"Tamara","non-dropping-particle":"","parse-names":false,"suffix":""},{"dropping-particle":"","family":"Damjanov","given":"Nemanja","non-dropping-particle":"","parse-names":false,"suffix":""}],"container-title":"Modern Rheumatology","id":"ITEM-1","issue":"4","issued":{"date-parts":[["2010"]]},"page":"353-357","title":"Symptoms of depression and anxiety in Serbian patients with systemic sclerosis: impact of disease severity and socioeconomic factors","type":"article-journal","volume":"20"},"uris":["http://www.mendeley.com/documents/?uuid=b7cdb64b-8bd3-4feb-8685-c72314abd3ef"]}],"mendeley":{"formattedCitation":"(89)","plainTextFormattedCitation":"(89)","previouslyFormattedCitation":"(88)"},"properties":{"noteIndex":0},"schema":"https://github.com/citation-style-language/schema/raw/master/csl-citation.json"}</w:instrText>
      </w:r>
      <w:r w:rsidR="00F10F7B">
        <w:rPr>
          <w:rFonts w:cstheme="minorHAnsi"/>
        </w:rPr>
        <w:fldChar w:fldCharType="separate"/>
      </w:r>
      <w:r w:rsidR="004F2239" w:rsidRPr="004F2239">
        <w:rPr>
          <w:rFonts w:cstheme="minorHAnsi"/>
          <w:noProof/>
        </w:rPr>
        <w:t>(89)</w:t>
      </w:r>
      <w:r w:rsidR="00F10F7B">
        <w:rPr>
          <w:rFonts w:cstheme="minorHAnsi"/>
        </w:rPr>
        <w:fldChar w:fldCharType="end"/>
      </w:r>
      <w:r>
        <w:rPr>
          <w:rFonts w:cstheme="minorHAnsi"/>
        </w:rPr>
        <w:t xml:space="preserve"> </w:t>
      </w:r>
      <w:r w:rsidRPr="00EC796E">
        <w:rPr>
          <w:rFonts w:cstheme="minorHAnsi"/>
        </w:rPr>
        <w:t xml:space="preserve">(n=35, 23% male) did not contain sufficient male patients to statistically compare gender differences, but reported 78% of female patients experienced depression compared to 38% of male patients (three of eight men) according to the Beck Depression Inventory </w:t>
      </w:r>
      <w:r w:rsidR="00F10F7B">
        <w:rPr>
          <w:rFonts w:cstheme="minorHAnsi"/>
        </w:rPr>
        <w:fldChar w:fldCharType="begin" w:fldLock="1"/>
      </w:r>
      <w:r w:rsidR="004F2239">
        <w:rPr>
          <w:rFonts w:cstheme="minorHAnsi"/>
        </w:rPr>
        <w:instrText>ADDIN CSL_CITATION {"citationItems":[{"id":"ITEM-1","itemData":{"author":[{"dropping-particle":"","family":"Beck","given":"AT","non-dropping-particle":"","parse-names":false,"suffix":""},{"dropping-particle":"","family":"Steer","given":"RA","non-dropping-particle":"","parse-names":false,"suffix":""}],"id":"ITEM-1","issued":{"date-parts":[["1987"]]},"publisher":"Psychological Corporation","publisher-place":"New York","title":"BDI, Beck depression inventory: manual","type":"book"},"uris":["http://www.mendeley.com/documents/?uuid=1d098140-486b-48d3-bf5d-ff114e82dfe2"]}],"mendeley":{"formattedCitation":"(90)","plainTextFormattedCitation":"(90)","previouslyFormattedCitation":"(89)"},"properties":{"noteIndex":0},"schema":"https://github.com/citation-style-language/schema/raw/master/csl-citation.json"}</w:instrText>
      </w:r>
      <w:r w:rsidR="00F10F7B">
        <w:rPr>
          <w:rFonts w:cstheme="minorHAnsi"/>
        </w:rPr>
        <w:fldChar w:fldCharType="separate"/>
      </w:r>
      <w:r w:rsidR="004F2239" w:rsidRPr="004F2239">
        <w:rPr>
          <w:rFonts w:cstheme="minorHAnsi"/>
          <w:noProof/>
        </w:rPr>
        <w:t>(90)</w:t>
      </w:r>
      <w:r w:rsidR="00F10F7B">
        <w:rPr>
          <w:rFonts w:cstheme="minorHAnsi"/>
        </w:rPr>
        <w:fldChar w:fldCharType="end"/>
      </w:r>
      <w:r w:rsidRPr="00EC796E">
        <w:rPr>
          <w:rFonts w:cstheme="minorHAnsi"/>
        </w:rPr>
        <w:t xml:space="preserve">, whilst 78% of female patients experienced anxiety compared to 88% of male patients (seven of eight men) according to the Zung’s anxiety self-assessment scale </w:t>
      </w:r>
      <w:r w:rsidR="00F10F7B">
        <w:rPr>
          <w:rFonts w:cstheme="minorHAnsi"/>
        </w:rPr>
        <w:fldChar w:fldCharType="begin" w:fldLock="1"/>
      </w:r>
      <w:r w:rsidR="004F2239">
        <w:rPr>
          <w:rFonts w:cstheme="minorHAnsi"/>
        </w:rPr>
        <w:instrText>ADDIN CSL_CITATION {"citationItems":[{"id":"ITEM-1","itemData":{"DOI":"https://doi.org/10.1016/S0033-3182(71)71479-0","ISSN":"0033-3182","author":[{"dropping-particle":"","family":"Zung","given":"William W K","non-dropping-particle":"","parse-names":false,"suffix":""}],"container-title":"Psychosomatics","id":"ITEM-1","issue":"6","issued":{"date-parts":[["1971"]]},"page":"371-379","title":"A Rating Instrument For Anxiety Disorders","type":"article-journal","volume":"12"},"uris":["http://www.mendeley.com/documents/?uuid=b842deab-82f1-4676-8166-f5f3fa1f43bd"]}],"mendeley":{"formattedCitation":"(91)","plainTextFormattedCitation":"(91)","previouslyFormattedCitation":"(90)"},"properties":{"noteIndex":0},"schema":"https://github.com/citation-style-language/schema/raw/master/csl-citation.json"}</w:instrText>
      </w:r>
      <w:r w:rsidR="00F10F7B">
        <w:rPr>
          <w:rFonts w:cstheme="minorHAnsi"/>
        </w:rPr>
        <w:fldChar w:fldCharType="separate"/>
      </w:r>
      <w:r w:rsidR="004F2239" w:rsidRPr="004F2239">
        <w:rPr>
          <w:rFonts w:cstheme="minorHAnsi"/>
          <w:noProof/>
        </w:rPr>
        <w:t>(91)</w:t>
      </w:r>
      <w:r w:rsidR="00F10F7B">
        <w:rPr>
          <w:rFonts w:cstheme="minorHAnsi"/>
        </w:rPr>
        <w:fldChar w:fldCharType="end"/>
      </w:r>
      <w:r w:rsidRPr="00EC796E">
        <w:rPr>
          <w:rFonts w:cstheme="minorHAnsi"/>
        </w:rPr>
        <w:t>.</w:t>
      </w:r>
    </w:p>
    <w:p w14:paraId="354A7E05" w14:textId="77777777" w:rsidR="00EC796E" w:rsidRPr="00EC796E" w:rsidRDefault="00EC796E" w:rsidP="00EC796E">
      <w:pPr>
        <w:spacing w:line="360" w:lineRule="auto"/>
        <w:jc w:val="both"/>
        <w:rPr>
          <w:rFonts w:cstheme="minorHAnsi"/>
        </w:rPr>
      </w:pPr>
    </w:p>
    <w:p w14:paraId="05D16128" w14:textId="172A7C04" w:rsidR="00EC796E" w:rsidRPr="00EC796E" w:rsidRDefault="00EC796E" w:rsidP="00EC796E">
      <w:pPr>
        <w:spacing w:line="360" w:lineRule="auto"/>
        <w:jc w:val="both"/>
        <w:rPr>
          <w:rFonts w:cstheme="minorHAnsi"/>
        </w:rPr>
      </w:pPr>
      <w:r w:rsidRPr="00EC796E">
        <w:rPr>
          <w:rFonts w:cstheme="minorHAnsi"/>
        </w:rPr>
        <w:t xml:space="preserve">One study </w:t>
      </w:r>
      <w:r w:rsidR="00F10F7B">
        <w:rPr>
          <w:rFonts w:cstheme="minorHAnsi"/>
        </w:rPr>
        <w:fldChar w:fldCharType="begin" w:fldLock="1"/>
      </w:r>
      <w:r w:rsidR="004F2239">
        <w:rPr>
          <w:rFonts w:cstheme="minorHAnsi"/>
        </w:rPr>
        <w:instrText>ADDIN CSL_CITATION {"citationItems":[{"id":"ITEM-1","itemData":{"ISSN":"0392-856X","PMID":"27192123","abstract":"OBJECTIVES Studies have shown a high degree of body image dissatisfaction among patients with systemic sclerosis (SSc). We aimed to identify demographic and phenotypic characteristics that correlate with body image dissatisfaction. METHODS Ninety-eight patients with SSc were recruited from Georgetown University Medical Center 2003-2004. Anonymous surveys collected demographic information (age, race, gender, duration/type of SSc) and assessed degree of body image dissatisfaction on a scale of 0-3 in relation to phenotypic features of SSc (hand contractures, finger ulcers, pigmentation changes, lip wrinkling/thinning, telangiectasias). A composite total distress score was derived. Parametric and nonparametric T tests were used to compare groups. RESULTS Of 98 patients, 86 were female and 12 male. The majority of patients were 30-60 years old. The sample was 62% Caucasian, 27% African American, and the rest identified as \"other\". Twenty-seven percent had limited SSc, 48% diffuse, and 25% \"other\". African American patients had greater total body image dissatisfaction (p=0.002), specifically with respect to digital ulcers, pruritus, and pigmentation changes, than Caucasian participants. Patients with diffuse SSc had greater body image dissatisfaction than those with limited disease (p=0.002). CONCLUSIONS Our results suggest that African American patients with SSc and those with diffuse subtype suffer a higher degree of body image dissatisfaction. Screening for and addressing this issue in SSc patients is prudent. Further study is needed to understand racial differences in body image dissatisfaction among patients with SSc.","author":[{"dropping-particle":"","family":"Nusbaum","given":"Julie S","non-dropping-particle":"","parse-names":false,"suffix":""},{"dropping-particle":"","family":"Gordon","given":"Jessica K","non-dropping-particle":"","parse-names":false,"suffix":""},{"dropping-particle":"","family":"Steen","given":"Virginia D","non-dropping-particle":"","parse-names":false,"suffix":""}],"container-title":"Clinical and experimental rheumatology","id":"ITEM-1","issue":"5","issued":{"date-parts":[["0"]]},"page":"70-73","title":"African American race associated with body image dissatisfaction among patients with systemic sclerosis.","type":"article-journal","volume":"34 Suppl 100"},"uris":["http://www.mendeley.com/documents/?uuid=af0ec9be-3ecb-33a9-9cf4-e6bcecdf4eaf"]}],"mendeley":{"formattedCitation":"(92)","plainTextFormattedCitation":"(92)","previouslyFormattedCitation":"(91)"},"properties":{"noteIndex":0},"schema":"https://github.com/citation-style-language/schema/raw/master/csl-citation.json"}</w:instrText>
      </w:r>
      <w:r w:rsidR="00F10F7B">
        <w:rPr>
          <w:rFonts w:cstheme="minorHAnsi"/>
        </w:rPr>
        <w:fldChar w:fldCharType="separate"/>
      </w:r>
      <w:r w:rsidR="004F2239" w:rsidRPr="004F2239">
        <w:rPr>
          <w:rFonts w:cstheme="minorHAnsi"/>
          <w:noProof/>
        </w:rPr>
        <w:t>(92)</w:t>
      </w:r>
      <w:r w:rsidR="00F10F7B">
        <w:rPr>
          <w:rFonts w:cstheme="minorHAnsi"/>
        </w:rPr>
        <w:fldChar w:fldCharType="end"/>
      </w:r>
      <w:r w:rsidR="0054353B">
        <w:rPr>
          <w:rFonts w:cstheme="minorHAnsi"/>
        </w:rPr>
        <w:t xml:space="preserve"> has</w:t>
      </w:r>
      <w:r w:rsidRPr="00EC796E">
        <w:rPr>
          <w:rFonts w:cstheme="minorHAnsi"/>
        </w:rPr>
        <w:t xml:space="preserve"> focused on body image with participants (n=98; 12% male) completing Likert scales to rate body image dissatisfaction relating to typical features of SSc such as finger ulcers and hand contractures. The authors noted high levels of body image dissatisfaction in both men and </w:t>
      </w:r>
      <w:proofErr w:type="gramStart"/>
      <w:r w:rsidR="00A30693" w:rsidRPr="00EC796E">
        <w:rPr>
          <w:rFonts w:cstheme="minorHAnsi"/>
        </w:rPr>
        <w:t xml:space="preserve">women, </w:t>
      </w:r>
      <w:r w:rsidR="00A30693">
        <w:rPr>
          <w:rFonts w:cstheme="minorHAnsi"/>
        </w:rPr>
        <w:t>but</w:t>
      </w:r>
      <w:proofErr w:type="gramEnd"/>
      <w:r w:rsidRPr="00EC796E">
        <w:rPr>
          <w:rFonts w:cstheme="minorHAnsi"/>
        </w:rPr>
        <w:t xml:space="preserve"> did not include sufficient male patients to compare </w:t>
      </w:r>
      <w:r w:rsidR="00984E61">
        <w:rPr>
          <w:rFonts w:cstheme="minorHAnsi"/>
        </w:rPr>
        <w:t>sex</w:t>
      </w:r>
      <w:r w:rsidR="00984E61" w:rsidRPr="00EC796E">
        <w:rPr>
          <w:rFonts w:cstheme="minorHAnsi"/>
        </w:rPr>
        <w:t xml:space="preserve"> </w:t>
      </w:r>
      <w:r w:rsidRPr="00EC796E">
        <w:rPr>
          <w:rFonts w:cstheme="minorHAnsi"/>
        </w:rPr>
        <w:t xml:space="preserve">differences. </w:t>
      </w:r>
    </w:p>
    <w:p w14:paraId="0804A2ED" w14:textId="791E0B29" w:rsidR="00EC796E" w:rsidRPr="00EC796E" w:rsidRDefault="00EC796E" w:rsidP="00EC796E">
      <w:pPr>
        <w:spacing w:line="360" w:lineRule="auto"/>
        <w:jc w:val="both"/>
        <w:rPr>
          <w:rFonts w:cstheme="minorHAnsi"/>
          <w:b/>
          <w:bCs/>
          <w:u w:val="single"/>
        </w:rPr>
      </w:pPr>
    </w:p>
    <w:p w14:paraId="3C6B6425" w14:textId="098E505B" w:rsidR="00EC796E" w:rsidRDefault="00C509F7" w:rsidP="00EC796E">
      <w:pPr>
        <w:spacing w:line="360" w:lineRule="auto"/>
        <w:jc w:val="both"/>
        <w:rPr>
          <w:rFonts w:cstheme="minorHAnsi"/>
          <w:b/>
          <w:bCs/>
          <w:u w:val="single"/>
        </w:rPr>
      </w:pPr>
      <w:r>
        <w:rPr>
          <w:rFonts w:cstheme="minorHAnsi"/>
          <w:b/>
          <w:bCs/>
          <w:u w:val="single"/>
        </w:rPr>
        <w:t xml:space="preserve">11. </w:t>
      </w:r>
      <w:r w:rsidR="00EC796E" w:rsidRPr="00EC796E">
        <w:rPr>
          <w:rFonts w:cstheme="minorHAnsi"/>
          <w:b/>
          <w:bCs/>
          <w:u w:val="single"/>
        </w:rPr>
        <w:t>Conclusion</w:t>
      </w:r>
    </w:p>
    <w:p w14:paraId="613BDB4B" w14:textId="25E994ED" w:rsidR="00C509F7" w:rsidRPr="00003600" w:rsidRDefault="00984E61" w:rsidP="00EC796E">
      <w:pPr>
        <w:spacing w:line="360" w:lineRule="auto"/>
        <w:jc w:val="both"/>
        <w:rPr>
          <w:rFonts w:cstheme="minorHAnsi"/>
        </w:rPr>
      </w:pPr>
      <w:r>
        <w:rPr>
          <w:rFonts w:cstheme="minorHAnsi"/>
        </w:rPr>
        <w:t xml:space="preserve">This review has drawn together the current evidence on </w:t>
      </w:r>
      <w:r w:rsidRPr="00984E61">
        <w:rPr>
          <w:rFonts w:cstheme="minorHAnsi"/>
        </w:rPr>
        <w:t xml:space="preserve">sex differences in SSc </w:t>
      </w:r>
      <w:r>
        <w:rPr>
          <w:rFonts w:cstheme="minorHAnsi"/>
        </w:rPr>
        <w:t>for the first time</w:t>
      </w:r>
      <w:r w:rsidRPr="00984E61">
        <w:rPr>
          <w:rFonts w:cstheme="minorHAnsi"/>
          <w:bCs/>
        </w:rPr>
        <w:t>.</w:t>
      </w:r>
      <w:r>
        <w:rPr>
          <w:rFonts w:cstheme="minorHAnsi"/>
          <w:bCs/>
        </w:rPr>
        <w:t xml:space="preserve"> </w:t>
      </w:r>
      <w:r>
        <w:rPr>
          <w:rFonts w:cstheme="minorHAnsi"/>
        </w:rPr>
        <w:t>A</w:t>
      </w:r>
      <w:r w:rsidR="00003600">
        <w:rPr>
          <w:rFonts w:cstheme="minorHAnsi"/>
        </w:rPr>
        <w:t xml:space="preserve">lthough SSc is less common in men compared to women, men have a more severe expression of the disease including internal organ-based complications and higher mortality. </w:t>
      </w:r>
      <w:r w:rsidR="005E3D40">
        <w:rPr>
          <w:rFonts w:cstheme="minorHAnsi"/>
        </w:rPr>
        <w:t xml:space="preserve">The higher death male death rate in the general population is probably the most important factor responsible for excess mortality together with a greater prevalence of lung fibrosis. </w:t>
      </w:r>
      <w:r>
        <w:rPr>
          <w:rFonts w:cstheme="minorHAnsi"/>
        </w:rPr>
        <w:t xml:space="preserve">The </w:t>
      </w:r>
      <w:r>
        <w:rPr>
          <w:rFonts w:cstheme="minorHAnsi"/>
        </w:rPr>
        <w:lastRenderedPageBreak/>
        <w:t xml:space="preserve">extant literature shows that although </w:t>
      </w:r>
      <w:r w:rsidR="00003600">
        <w:rPr>
          <w:rFonts w:cstheme="minorHAnsi"/>
        </w:rPr>
        <w:t>p</w:t>
      </w:r>
      <w:r w:rsidR="00003600" w:rsidRPr="00003600">
        <w:rPr>
          <w:rFonts w:cstheme="minorHAnsi"/>
        </w:rPr>
        <w:t xml:space="preserve">athophysiological </w:t>
      </w:r>
      <w:r>
        <w:rPr>
          <w:rFonts w:cstheme="minorHAnsi"/>
        </w:rPr>
        <w:t>sex</w:t>
      </w:r>
      <w:r w:rsidRPr="00003600">
        <w:rPr>
          <w:rFonts w:cstheme="minorHAnsi"/>
        </w:rPr>
        <w:t xml:space="preserve"> </w:t>
      </w:r>
      <w:r w:rsidR="00003600" w:rsidRPr="00003600">
        <w:rPr>
          <w:rFonts w:cstheme="minorHAnsi"/>
        </w:rPr>
        <w:t>differences are present in SSc, behavioural differences (e.g. higher smoking rates in men)</w:t>
      </w:r>
      <w:r w:rsidR="00003600">
        <w:rPr>
          <w:rFonts w:cstheme="minorHAnsi"/>
        </w:rPr>
        <w:t xml:space="preserve"> and occupational exposures</w:t>
      </w:r>
      <w:r w:rsidR="00003600" w:rsidRPr="00003600">
        <w:rPr>
          <w:rFonts w:cstheme="minorHAnsi"/>
        </w:rPr>
        <w:t xml:space="preserve"> </w:t>
      </w:r>
      <w:r>
        <w:rPr>
          <w:rFonts w:cstheme="minorHAnsi"/>
        </w:rPr>
        <w:t>may</w:t>
      </w:r>
      <w:r w:rsidR="00003600">
        <w:rPr>
          <w:rFonts w:cstheme="minorHAnsi"/>
        </w:rPr>
        <w:t xml:space="preserve"> </w:t>
      </w:r>
      <w:r w:rsidR="00003600" w:rsidRPr="00003600">
        <w:rPr>
          <w:rFonts w:cstheme="minorHAnsi"/>
        </w:rPr>
        <w:t xml:space="preserve">contribute to poorer </w:t>
      </w:r>
      <w:r w:rsidR="00003600">
        <w:rPr>
          <w:rFonts w:cstheme="minorHAnsi"/>
        </w:rPr>
        <w:t xml:space="preserve">outcomes in men with SSc. Other important factors include (but are not limited to) a greater prevalence of the disease subset, delayed time to diagnosis, and higher disease activity in early disease in men. </w:t>
      </w:r>
      <w:r w:rsidR="00C509F7">
        <w:rPr>
          <w:rFonts w:cstheme="minorHAnsi"/>
        </w:rPr>
        <w:t xml:space="preserve">SSc carries a significant burden of disease-related morbidity; however, </w:t>
      </w:r>
      <w:r>
        <w:rPr>
          <w:rFonts w:cstheme="minorHAnsi"/>
        </w:rPr>
        <w:t xml:space="preserve">to date, </w:t>
      </w:r>
      <w:r w:rsidR="00C509F7">
        <w:rPr>
          <w:rFonts w:cstheme="minorHAnsi"/>
        </w:rPr>
        <w:t>n</w:t>
      </w:r>
      <w:r w:rsidR="00C509F7" w:rsidRPr="00EC796E">
        <w:rPr>
          <w:rFonts w:cstheme="minorHAnsi"/>
        </w:rPr>
        <w:t xml:space="preserve">o qualitative studies to date have focussed on gender differences </w:t>
      </w:r>
      <w:r w:rsidR="00C509F7">
        <w:rPr>
          <w:rFonts w:cstheme="minorHAnsi"/>
        </w:rPr>
        <w:t>in</w:t>
      </w:r>
      <w:r w:rsidR="00C509F7" w:rsidRPr="00EC796E">
        <w:rPr>
          <w:rFonts w:cstheme="minorHAnsi"/>
        </w:rPr>
        <w:t xml:space="preserve"> SSc.</w:t>
      </w:r>
      <w:r w:rsidR="00C509F7">
        <w:rPr>
          <w:rFonts w:cstheme="minorHAnsi"/>
        </w:rPr>
        <w:t xml:space="preserve"> Future research is required to understand gender differences in SSc including to </w:t>
      </w:r>
      <w:r w:rsidR="00C509F7" w:rsidRPr="00C509F7">
        <w:rPr>
          <w:rFonts w:cstheme="minorHAnsi"/>
        </w:rPr>
        <w:t>understand</w:t>
      </w:r>
      <w:r w:rsidR="00AB16C1">
        <w:rPr>
          <w:rFonts w:cstheme="minorHAnsi"/>
        </w:rPr>
        <w:t xml:space="preserve"> </w:t>
      </w:r>
      <w:r w:rsidR="00C509F7" w:rsidRPr="00C509F7">
        <w:rPr>
          <w:rFonts w:cstheme="minorHAnsi"/>
        </w:rPr>
        <w:t xml:space="preserve">the experiences and support preferences of men </w:t>
      </w:r>
      <w:r w:rsidR="00C509F7">
        <w:rPr>
          <w:rFonts w:cstheme="minorHAnsi"/>
        </w:rPr>
        <w:t>to inform</w:t>
      </w:r>
      <w:r w:rsidR="00C509F7" w:rsidRPr="00C509F7">
        <w:rPr>
          <w:rFonts w:cstheme="minorHAnsi"/>
        </w:rPr>
        <w:t xml:space="preserve"> clinical </w:t>
      </w:r>
      <w:r w:rsidR="00104A84" w:rsidRPr="00C509F7">
        <w:rPr>
          <w:rFonts w:cstheme="minorHAnsi"/>
        </w:rPr>
        <w:t>practice and</w:t>
      </w:r>
      <w:r w:rsidR="00C509F7" w:rsidRPr="00C509F7">
        <w:rPr>
          <w:rFonts w:cstheme="minorHAnsi"/>
        </w:rPr>
        <w:t xml:space="preserve"> contribute to the development of appropriate and effective care tailored to men with SSc.</w:t>
      </w:r>
    </w:p>
    <w:p w14:paraId="2BD666F9" w14:textId="2FB403EC" w:rsidR="00314346" w:rsidRDefault="00314346" w:rsidP="00A66545">
      <w:pPr>
        <w:spacing w:line="360" w:lineRule="auto"/>
        <w:jc w:val="both"/>
        <w:rPr>
          <w:rFonts w:cstheme="minorHAnsi"/>
        </w:rPr>
      </w:pPr>
    </w:p>
    <w:p w14:paraId="28073DCB" w14:textId="33186341" w:rsidR="00A30693" w:rsidRDefault="00A30693" w:rsidP="00A66545">
      <w:pPr>
        <w:spacing w:line="360" w:lineRule="auto"/>
        <w:jc w:val="both"/>
        <w:rPr>
          <w:rFonts w:cstheme="minorHAnsi"/>
        </w:rPr>
      </w:pPr>
    </w:p>
    <w:p w14:paraId="49A47DD1" w14:textId="467BA686" w:rsidR="00A85E99" w:rsidRDefault="00A85E99" w:rsidP="00A66545">
      <w:pPr>
        <w:spacing w:line="360" w:lineRule="auto"/>
        <w:jc w:val="both"/>
        <w:rPr>
          <w:rFonts w:cstheme="minorHAnsi"/>
        </w:rPr>
      </w:pPr>
    </w:p>
    <w:p w14:paraId="10B0363A" w14:textId="531D16DA" w:rsidR="00A85E99" w:rsidRDefault="00A85E99" w:rsidP="00A66545">
      <w:pPr>
        <w:spacing w:line="360" w:lineRule="auto"/>
        <w:jc w:val="both"/>
        <w:rPr>
          <w:rFonts w:cstheme="minorHAnsi"/>
        </w:rPr>
      </w:pPr>
    </w:p>
    <w:p w14:paraId="1E02837C" w14:textId="617B012A" w:rsidR="00A85E99" w:rsidRDefault="00A85E99" w:rsidP="00A66545">
      <w:pPr>
        <w:spacing w:line="360" w:lineRule="auto"/>
        <w:jc w:val="both"/>
        <w:rPr>
          <w:rFonts w:cstheme="minorHAnsi"/>
        </w:rPr>
      </w:pPr>
    </w:p>
    <w:p w14:paraId="46E88F49" w14:textId="62CDB3FE" w:rsidR="00A85E99" w:rsidRDefault="00A85E99" w:rsidP="00A66545">
      <w:pPr>
        <w:spacing w:line="360" w:lineRule="auto"/>
        <w:jc w:val="both"/>
        <w:rPr>
          <w:rFonts w:cstheme="minorHAnsi"/>
        </w:rPr>
      </w:pPr>
    </w:p>
    <w:p w14:paraId="087EF443" w14:textId="096D71C7" w:rsidR="00A85E99" w:rsidRDefault="00A85E99" w:rsidP="00A66545">
      <w:pPr>
        <w:spacing w:line="360" w:lineRule="auto"/>
        <w:jc w:val="both"/>
        <w:rPr>
          <w:rFonts w:cstheme="minorHAnsi"/>
        </w:rPr>
      </w:pPr>
    </w:p>
    <w:p w14:paraId="46B2A50D" w14:textId="4E72C1AF" w:rsidR="00A85E99" w:rsidRDefault="00A85E99" w:rsidP="00A66545">
      <w:pPr>
        <w:spacing w:line="360" w:lineRule="auto"/>
        <w:jc w:val="both"/>
        <w:rPr>
          <w:rFonts w:cstheme="minorHAnsi"/>
        </w:rPr>
      </w:pPr>
    </w:p>
    <w:p w14:paraId="237D27E0" w14:textId="136F72ED" w:rsidR="00A85E99" w:rsidRDefault="00A85E99" w:rsidP="00A66545">
      <w:pPr>
        <w:spacing w:line="360" w:lineRule="auto"/>
        <w:jc w:val="both"/>
        <w:rPr>
          <w:rFonts w:cstheme="minorHAnsi"/>
        </w:rPr>
      </w:pPr>
    </w:p>
    <w:p w14:paraId="3598AA91" w14:textId="3CD4468E" w:rsidR="00A85E99" w:rsidRDefault="00A85E99" w:rsidP="00A66545">
      <w:pPr>
        <w:spacing w:line="360" w:lineRule="auto"/>
        <w:jc w:val="both"/>
        <w:rPr>
          <w:rFonts w:cstheme="minorHAnsi"/>
        </w:rPr>
      </w:pPr>
    </w:p>
    <w:p w14:paraId="36A3932C" w14:textId="3C51D3CE" w:rsidR="00A85E99" w:rsidRDefault="00A85E99" w:rsidP="00A66545">
      <w:pPr>
        <w:spacing w:line="360" w:lineRule="auto"/>
        <w:jc w:val="both"/>
        <w:rPr>
          <w:rFonts w:cstheme="minorHAnsi"/>
        </w:rPr>
      </w:pPr>
    </w:p>
    <w:p w14:paraId="2A3750FE" w14:textId="6B7D17A9" w:rsidR="00A85E99" w:rsidRDefault="00A85E99" w:rsidP="00A66545">
      <w:pPr>
        <w:spacing w:line="360" w:lineRule="auto"/>
        <w:jc w:val="both"/>
        <w:rPr>
          <w:rFonts w:cstheme="minorHAnsi"/>
        </w:rPr>
      </w:pPr>
    </w:p>
    <w:p w14:paraId="3901AB13" w14:textId="100CDB56" w:rsidR="00104A84" w:rsidRDefault="00104A84" w:rsidP="00A66545">
      <w:pPr>
        <w:spacing w:line="360" w:lineRule="auto"/>
        <w:jc w:val="both"/>
        <w:rPr>
          <w:rFonts w:cstheme="minorHAnsi"/>
        </w:rPr>
      </w:pPr>
    </w:p>
    <w:p w14:paraId="58472724" w14:textId="3CB5730F" w:rsidR="00104A84" w:rsidRDefault="00104A84" w:rsidP="00A66545">
      <w:pPr>
        <w:spacing w:line="360" w:lineRule="auto"/>
        <w:jc w:val="both"/>
        <w:rPr>
          <w:rFonts w:cstheme="minorHAnsi"/>
        </w:rPr>
      </w:pPr>
    </w:p>
    <w:p w14:paraId="180BDE45" w14:textId="1A5AAC0D" w:rsidR="00104A84" w:rsidRDefault="00104A84" w:rsidP="00A66545">
      <w:pPr>
        <w:spacing w:line="360" w:lineRule="auto"/>
        <w:jc w:val="both"/>
        <w:rPr>
          <w:rFonts w:cstheme="minorHAnsi"/>
        </w:rPr>
      </w:pPr>
    </w:p>
    <w:p w14:paraId="23871DEE" w14:textId="1193F793" w:rsidR="00104A84" w:rsidRDefault="00104A84" w:rsidP="00A66545">
      <w:pPr>
        <w:spacing w:line="360" w:lineRule="auto"/>
        <w:jc w:val="both"/>
        <w:rPr>
          <w:rFonts w:cstheme="minorHAnsi"/>
        </w:rPr>
      </w:pPr>
    </w:p>
    <w:p w14:paraId="748D7A25" w14:textId="7293E309" w:rsidR="00104A84" w:rsidRDefault="00104A84" w:rsidP="00A66545">
      <w:pPr>
        <w:spacing w:line="360" w:lineRule="auto"/>
        <w:jc w:val="both"/>
        <w:rPr>
          <w:rFonts w:cstheme="minorHAnsi"/>
        </w:rPr>
      </w:pPr>
    </w:p>
    <w:p w14:paraId="2E79CB61" w14:textId="117C0C80" w:rsidR="00104A84" w:rsidRDefault="00104A84" w:rsidP="00A66545">
      <w:pPr>
        <w:spacing w:line="360" w:lineRule="auto"/>
        <w:jc w:val="both"/>
        <w:rPr>
          <w:rFonts w:cstheme="minorHAnsi"/>
        </w:rPr>
      </w:pPr>
    </w:p>
    <w:p w14:paraId="5EF8502F" w14:textId="7728F210" w:rsidR="00104A84" w:rsidRDefault="00104A84" w:rsidP="00A66545">
      <w:pPr>
        <w:spacing w:line="360" w:lineRule="auto"/>
        <w:jc w:val="both"/>
        <w:rPr>
          <w:rFonts w:cstheme="minorHAnsi"/>
        </w:rPr>
      </w:pPr>
    </w:p>
    <w:p w14:paraId="78DB4B97" w14:textId="0FEFE2C2" w:rsidR="00104A84" w:rsidRDefault="00104A84" w:rsidP="00A66545">
      <w:pPr>
        <w:spacing w:line="360" w:lineRule="auto"/>
        <w:jc w:val="both"/>
        <w:rPr>
          <w:rFonts w:cstheme="minorHAnsi"/>
        </w:rPr>
      </w:pPr>
    </w:p>
    <w:p w14:paraId="00DAEC8B" w14:textId="5581D6BF" w:rsidR="00104A84" w:rsidRDefault="00104A84" w:rsidP="00A66545">
      <w:pPr>
        <w:spacing w:line="360" w:lineRule="auto"/>
        <w:jc w:val="both"/>
        <w:rPr>
          <w:rFonts w:cstheme="minorHAnsi"/>
        </w:rPr>
      </w:pPr>
    </w:p>
    <w:p w14:paraId="71183E6B" w14:textId="4A1F7154" w:rsidR="004218C8" w:rsidRDefault="004218C8" w:rsidP="00A66545">
      <w:pPr>
        <w:spacing w:line="360" w:lineRule="auto"/>
        <w:jc w:val="both"/>
        <w:rPr>
          <w:rFonts w:cstheme="minorHAnsi"/>
        </w:rPr>
      </w:pPr>
    </w:p>
    <w:p w14:paraId="69898513" w14:textId="77777777" w:rsidR="0085406B" w:rsidRPr="009400CF" w:rsidRDefault="009400CF" w:rsidP="00A66545">
      <w:pPr>
        <w:spacing w:line="360" w:lineRule="auto"/>
        <w:jc w:val="both"/>
        <w:rPr>
          <w:rFonts w:cstheme="minorHAnsi"/>
          <w:b/>
          <w:bCs/>
          <w:u w:val="single"/>
        </w:rPr>
      </w:pPr>
      <w:r w:rsidRPr="009400CF">
        <w:rPr>
          <w:rFonts w:cstheme="minorHAnsi"/>
          <w:b/>
          <w:bCs/>
          <w:u w:val="single"/>
        </w:rPr>
        <w:lastRenderedPageBreak/>
        <w:t xml:space="preserve">References </w:t>
      </w:r>
    </w:p>
    <w:p w14:paraId="462BD4AE" w14:textId="7C2C1B7D" w:rsidR="004F2239" w:rsidRPr="004F2239" w:rsidRDefault="0085406B" w:rsidP="004F2239">
      <w:pPr>
        <w:widowControl w:val="0"/>
        <w:autoSpaceDE w:val="0"/>
        <w:autoSpaceDN w:val="0"/>
        <w:adjustRightInd w:val="0"/>
        <w:spacing w:line="360" w:lineRule="auto"/>
        <w:ind w:left="640" w:hanging="640"/>
        <w:rPr>
          <w:rFonts w:ascii="Calibri" w:hAnsi="Calibri" w:cs="Calibri"/>
          <w:noProof/>
        </w:rPr>
      </w:pPr>
      <w:r w:rsidRPr="009400CF">
        <w:rPr>
          <w:rFonts w:cstheme="minorHAnsi"/>
        </w:rPr>
        <w:fldChar w:fldCharType="begin" w:fldLock="1"/>
      </w:r>
      <w:r w:rsidRPr="009400CF">
        <w:rPr>
          <w:rFonts w:cstheme="minorHAnsi"/>
        </w:rPr>
        <w:instrText xml:space="preserve">ADDIN Mendeley Bibliography CSL_BIBLIOGRAPHY </w:instrText>
      </w:r>
      <w:r w:rsidRPr="009400CF">
        <w:rPr>
          <w:rFonts w:cstheme="minorHAnsi"/>
        </w:rPr>
        <w:fldChar w:fldCharType="separate"/>
      </w:r>
      <w:r w:rsidR="004F2239" w:rsidRPr="004F2239">
        <w:rPr>
          <w:rFonts w:ascii="Calibri" w:hAnsi="Calibri" w:cs="Calibri"/>
          <w:noProof/>
        </w:rPr>
        <w:t xml:space="preserve">1. </w:t>
      </w:r>
      <w:r w:rsidR="004F2239" w:rsidRPr="004F2239">
        <w:rPr>
          <w:rFonts w:ascii="Calibri" w:hAnsi="Calibri" w:cs="Calibri"/>
          <w:noProof/>
        </w:rPr>
        <w:tab/>
        <w:t xml:space="preserve">Denton CP, Khanna DK. Systemic sclerosis. Lancet. 2017;390(10103):1685–99. </w:t>
      </w:r>
    </w:p>
    <w:p w14:paraId="1A8AF94B"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 </w:t>
      </w:r>
      <w:r w:rsidRPr="004F2239">
        <w:rPr>
          <w:rFonts w:ascii="Calibri" w:hAnsi="Calibri" w:cs="Calibri"/>
          <w:noProof/>
        </w:rPr>
        <w:tab/>
        <w:t xml:space="preserve">Hughes M, Herrick AL. Systemic sclerosis. Br J Hosp Med. 2019;80(9):530–6. </w:t>
      </w:r>
    </w:p>
    <w:p w14:paraId="608A832B"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 </w:t>
      </w:r>
      <w:r w:rsidRPr="004F2239">
        <w:rPr>
          <w:rFonts w:ascii="Calibri" w:hAnsi="Calibri" w:cs="Calibri"/>
          <w:noProof/>
        </w:rPr>
        <w:tab/>
        <w:t>Henry TW, Mendoza FA, Jimenez SA. Role of microRNA in the pathogenesis of systemic sclerosis tissue fibrosis and vasculopathy. Autoimmun Rev [Internet]. 2019;18(11):102396. Available from: http://www.sciencedirect.com/science/article/pii/S1568997219302034</w:t>
      </w:r>
    </w:p>
    <w:p w14:paraId="3CD6E90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 </w:t>
      </w:r>
      <w:r w:rsidRPr="004F2239">
        <w:rPr>
          <w:rFonts w:ascii="Calibri" w:hAnsi="Calibri" w:cs="Calibri"/>
          <w:noProof/>
        </w:rPr>
        <w:tab/>
        <w:t>Medsger Jr. TA, Masi A. Epidemiology of Systemic Sclerosis (Scleroderma). Ann Intern Med [Internet]. 1971 May 1;74(5):714–21. Available from: https://doi.org/10.7326/0003-4819-74-5-714</w:t>
      </w:r>
    </w:p>
    <w:p w14:paraId="1BB78F29"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 </w:t>
      </w:r>
      <w:r w:rsidRPr="004F2239">
        <w:rPr>
          <w:rFonts w:ascii="Calibri" w:hAnsi="Calibri" w:cs="Calibri"/>
          <w:noProof/>
        </w:rPr>
        <w:tab/>
        <w:t>Michet Jr C, McKenna C, Elveback L, Kaslow R, Kurland L. Epidemiology of Systemic Lupus Erythematosus and Other Connective Tissue Diseases in Rochester, Minnesota, 1950 Through 1979. Mayo Clin Proc [Internet]. 1985;60(2):105–13. Available from: http://www.sciencedirect.com/science/article/pii/S0025619612602948</w:t>
      </w:r>
    </w:p>
    <w:p w14:paraId="6BFBDFE6"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 </w:t>
      </w:r>
      <w:r w:rsidRPr="004F2239">
        <w:rPr>
          <w:rFonts w:ascii="Calibri" w:hAnsi="Calibri" w:cs="Calibri"/>
          <w:noProof/>
        </w:rPr>
        <w:tab/>
        <w:t xml:space="preserve">Silman A. Epidemiology of scleroderma. Curr Opin Rheumatol. 1991;3:967-72. </w:t>
      </w:r>
    </w:p>
    <w:p w14:paraId="38C969C0"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 </w:t>
      </w:r>
      <w:r w:rsidRPr="004F2239">
        <w:rPr>
          <w:rFonts w:ascii="Calibri" w:hAnsi="Calibri" w:cs="Calibri"/>
          <w:noProof/>
        </w:rPr>
        <w:tab/>
        <w:t>Geirsson AJ, Steinsson K, Guthmundsson S, Sigurthsson V. Systemic sclerosis in Iceland. A nationwide epidemiological study. Ann Rheum Dis [Internet]. 1994 Aug;53(8):502–5. Available from: https://www.ncbi.nlm.nih.gov/pubmed/7944633</w:t>
      </w:r>
    </w:p>
    <w:p w14:paraId="21EAB38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 </w:t>
      </w:r>
      <w:r w:rsidRPr="004F2239">
        <w:rPr>
          <w:rFonts w:ascii="Calibri" w:hAnsi="Calibri" w:cs="Calibri"/>
          <w:noProof/>
        </w:rPr>
        <w:tab/>
        <w:t>Chandran G, Ahern MJ, Smith M, Roberts-Thomson PJ. A study of scleroderma in South Australia: prevalence, subset characteristics and nailfold capillaroscopy. Aust N Z J Med [Internet]. 1995 Dec 1;25(6):688–94. Available from: https://doi.org/10.1111/j.1445-5994.1995.tb02854.x</w:t>
      </w:r>
    </w:p>
    <w:p w14:paraId="43F54404"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9. </w:t>
      </w:r>
      <w:r w:rsidRPr="004F2239">
        <w:rPr>
          <w:rFonts w:ascii="Calibri" w:hAnsi="Calibri" w:cs="Calibri"/>
          <w:noProof/>
        </w:rPr>
        <w:tab/>
        <w:t>Arnett FC, Howard RF, Tan F, Moulds JM, Bias WB, Durban E, et al. Increased prevalence of systemic sclerosis in a native american tribe in oklahoma. Association with an amerindian HLA haplotype. Arthritis Rheum [Internet]. 1996 Aug 1;39(8):1362–70. Available from: https://doi.org/10.1002/art.1780390814</w:t>
      </w:r>
    </w:p>
    <w:p w14:paraId="333F135D"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0. </w:t>
      </w:r>
      <w:r w:rsidRPr="004F2239">
        <w:rPr>
          <w:rFonts w:ascii="Calibri" w:hAnsi="Calibri" w:cs="Calibri"/>
          <w:noProof/>
        </w:rPr>
        <w:tab/>
        <w:t>Englert H, Small-McMahon J, Davis K, O’Connor H, Chambers P, Brooks P. Systemic sclerosis prevalence and mortality in Sydney 1974-88. Aust N Z J Med [Internet]. 1999 Feb 1;29(1):42–50. Available from: https://doi.org/10.1111/j.1445-5994.1999.tb01587.x</w:t>
      </w:r>
    </w:p>
    <w:p w14:paraId="15D69C5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1. </w:t>
      </w:r>
      <w:r w:rsidRPr="004F2239">
        <w:rPr>
          <w:rFonts w:ascii="Calibri" w:hAnsi="Calibri" w:cs="Calibri"/>
          <w:noProof/>
        </w:rPr>
        <w:tab/>
        <w:t xml:space="preserve">Mayes M. Scleroderma epidemiology. Rheum Dis Clin North Am. 2006;22(4):751-64. </w:t>
      </w:r>
    </w:p>
    <w:p w14:paraId="6537BED8"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2. </w:t>
      </w:r>
      <w:r w:rsidRPr="004F2239">
        <w:rPr>
          <w:rFonts w:ascii="Calibri" w:hAnsi="Calibri" w:cs="Calibri"/>
          <w:noProof/>
        </w:rPr>
        <w:tab/>
        <w:t xml:space="preserve">Abbot S, Bossingham D, Proudman S, de Costa C, Ho-Huynh A. Risk factors for the </w:t>
      </w:r>
      <w:r w:rsidRPr="004F2239">
        <w:rPr>
          <w:rFonts w:ascii="Calibri" w:hAnsi="Calibri" w:cs="Calibri"/>
          <w:noProof/>
        </w:rPr>
        <w:lastRenderedPageBreak/>
        <w:t>development of systemic sclerosis: a systematic review of the literature. Rheumatol Adv Pract [Internet]. 2018 Oct 11;2(2). Available from: https://doi.org/10.1093/rap/rky041</w:t>
      </w:r>
    </w:p>
    <w:p w14:paraId="26A1422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3. </w:t>
      </w:r>
      <w:r w:rsidRPr="004F2239">
        <w:rPr>
          <w:rFonts w:ascii="Calibri" w:hAnsi="Calibri" w:cs="Calibri"/>
          <w:noProof/>
        </w:rPr>
        <w:tab/>
        <w:t>Tamaki T, Mori S, Takehara K. Epidemiological study of patients with systemic sclerosis in Tokyo. Arch Dermatol Res [Internet]. 1991;283(6):366–71. Available from: https://doi.org/10.1007/BF00371817</w:t>
      </w:r>
    </w:p>
    <w:p w14:paraId="1372C7C7"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4. </w:t>
      </w:r>
      <w:r w:rsidRPr="004F2239">
        <w:rPr>
          <w:rFonts w:ascii="Calibri" w:hAnsi="Calibri" w:cs="Calibri"/>
          <w:noProof/>
        </w:rPr>
        <w:tab/>
        <w:t>Silman A, Jannini S, Symmons D, Bacon P. AN EPIDEMIOLOGICAL STUDY OF SCLERODERMA IN THE WEST MIDLANDS. Rheumatology [Internet]. 1988 Aug 1;27(4):286–90. Available from: https://doi.org/10.1093/rheumatology/27.4.286</w:t>
      </w:r>
    </w:p>
    <w:p w14:paraId="3566E453"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5. </w:t>
      </w:r>
      <w:r w:rsidRPr="004F2239">
        <w:rPr>
          <w:rFonts w:ascii="Calibri" w:hAnsi="Calibri" w:cs="Calibri"/>
          <w:noProof/>
        </w:rPr>
        <w:tab/>
        <w:t>Allcock RJ, Forrest I, Corris PA, Crook PR, Griffiths ID. A study of the prevalence of systemic sclerosis in northeast England. Rheumatology (Oxford) [Internet]. 2004 May [cited 2016 Jun 20];43(5):596–602. Available from: http://www.ncbi.nlm.nih.gov/pubmed/14872101</w:t>
      </w:r>
    </w:p>
    <w:p w14:paraId="4752257C"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6. </w:t>
      </w:r>
      <w:r w:rsidRPr="004F2239">
        <w:rPr>
          <w:rFonts w:ascii="Calibri" w:hAnsi="Calibri" w:cs="Calibri"/>
          <w:noProof/>
        </w:rPr>
        <w:tab/>
        <w:t>Royle JG, Lanyon PC, Grainge MJ, Abhishek A, Pearce FA. The incidence, prevalence, and survival of systemic sclerosis in the UK Clinical Practice Research Datalink. Clin Rheumatol [Internet]. 2018;37(8):2103–11. Available from: https://doi.org/10.1007/s10067-018-4182-3</w:t>
      </w:r>
    </w:p>
    <w:p w14:paraId="3574DE03"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7. </w:t>
      </w:r>
      <w:r w:rsidRPr="004F2239">
        <w:rPr>
          <w:rFonts w:ascii="Calibri" w:hAnsi="Calibri" w:cs="Calibri"/>
          <w:noProof/>
        </w:rPr>
        <w:tab/>
        <w:t>Mayes MD, Lacey J V, Beebe-Dimmer J, Gillespie BW, Cooper B, Laing TJ, et al. Prevalence, incidence, survival, and disease characteristics of systemic sclerosis in a large US population. Arthritis Rheum [Internet]. 2003 Aug [cited 2016 Jun 20];48(8):2246–55. Available from: http://www.ncbi.nlm.nih.gov/pubmed/12905479</w:t>
      </w:r>
    </w:p>
    <w:p w14:paraId="5F75FC5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8. </w:t>
      </w:r>
      <w:r w:rsidRPr="004F2239">
        <w:rPr>
          <w:rFonts w:ascii="Calibri" w:hAnsi="Calibri" w:cs="Calibri"/>
          <w:noProof/>
        </w:rPr>
        <w:tab/>
        <w:t>Gelber AC, Manno RL, Shah AA, Woods A, Le EN, Boin F, et al. Race and association with disease manifestations and mortality in scleroderma: a 20-year experience at the Johns Hopkins Scleroderma Center and review of the literature. Medicine (Baltimore) [Internet]. 2013 Jul [cited 2016 Jun 20];92(4):191–205. Available from: http://www.ncbi.nlm.nih.gov/pubmed/23793108</w:t>
      </w:r>
    </w:p>
    <w:p w14:paraId="4C5F95D6"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19. </w:t>
      </w:r>
      <w:r w:rsidRPr="004F2239">
        <w:rPr>
          <w:rFonts w:ascii="Calibri" w:hAnsi="Calibri" w:cs="Calibri"/>
          <w:noProof/>
        </w:rPr>
        <w:tab/>
        <w:t>Nietert PJ, Silver RM. Patterns of hospital admissions and emergency room visits among patients with scleroderma in South Carolina, USA. J Rheumatol [Internet]. 2003 Jun 1;30(6):1238 LP – 1243. Available from: http://www.jrheum.org/content/30/6/1238.abstract</w:t>
      </w:r>
    </w:p>
    <w:p w14:paraId="0A041DF8"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0. </w:t>
      </w:r>
      <w:r w:rsidRPr="004F2239">
        <w:rPr>
          <w:rFonts w:ascii="Calibri" w:hAnsi="Calibri" w:cs="Calibri"/>
          <w:noProof/>
        </w:rPr>
        <w:tab/>
        <w:t xml:space="preserve">D’Amico F, Skarmoutsou E, Mazzarino MC. The Sex Bias in Systemic Sclerosis: on the Possible Mechanisms Underlying the Female Disease Preponderance. Clin Rev Allergy </w:t>
      </w:r>
      <w:r w:rsidRPr="004F2239">
        <w:rPr>
          <w:rFonts w:ascii="Calibri" w:hAnsi="Calibri" w:cs="Calibri"/>
          <w:noProof/>
        </w:rPr>
        <w:lastRenderedPageBreak/>
        <w:t>Immunol [Internet]. 2014;47(3):334–43. Available from: https://doi.org/10.1007/s12016-013-8392-9</w:t>
      </w:r>
    </w:p>
    <w:p w14:paraId="5AFE63CC"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1. </w:t>
      </w:r>
      <w:r w:rsidRPr="004F2239">
        <w:rPr>
          <w:rFonts w:ascii="Calibri" w:hAnsi="Calibri" w:cs="Calibri"/>
          <w:noProof/>
        </w:rPr>
        <w:tab/>
        <w:t>Ciaffi J, van Leeuwen NM, Schoones JW, Huizinga TWJ, de Vries-Bouwstra JK. Sex hormones and sex hormone-targeting therapies in systemic sclerosis: A systematic literature review. Semin Arthritis Rheum [Internet]. 2019; Available from: http://www.sciencedirect.com/science/article/pii/S0049017219302987</w:t>
      </w:r>
    </w:p>
    <w:p w14:paraId="6C47657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2. </w:t>
      </w:r>
      <w:r w:rsidRPr="004F2239">
        <w:rPr>
          <w:rFonts w:ascii="Calibri" w:hAnsi="Calibri" w:cs="Calibri"/>
          <w:noProof/>
        </w:rPr>
        <w:tab/>
        <w:t>Scorza R, Caronni M, Bazzi S, Nador F, L B, Antoniolli R, et al. Post-Menopause is the Main Risk Factor for Developing Isolated Pulmonary Hypertension in Systemic Sclerosis. Ann N Y Acad Sci [Internet]. 2002 Jun 1;966(1):238–46. Available from: https://doi.org/10.1111/j.1749-6632.2002.tb04221.x</w:t>
      </w:r>
    </w:p>
    <w:p w14:paraId="0A0D918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3. </w:t>
      </w:r>
      <w:r w:rsidRPr="004F2239">
        <w:rPr>
          <w:rFonts w:ascii="Calibri" w:hAnsi="Calibri" w:cs="Calibri"/>
          <w:noProof/>
        </w:rPr>
        <w:tab/>
        <w:t>Vinet É, Bernatsky S, Hudson M, Pineau CA, Baron M, Group  the CSR. Effect of menopause on the modified Rodnan skin score in systemic sclerosis. Arthritis Res Ther [Internet]. 2014;16(3):R130. Available from: https://doi.org/10.1186/ar4587</w:t>
      </w:r>
    </w:p>
    <w:p w14:paraId="4595B4F3"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4. </w:t>
      </w:r>
      <w:r w:rsidRPr="004F2239">
        <w:rPr>
          <w:rFonts w:ascii="Calibri" w:hAnsi="Calibri" w:cs="Calibri"/>
          <w:noProof/>
        </w:rPr>
        <w:tab/>
        <w:t>Avouac J, Pezet S, Gonzalez V, Baudoin L, Cauvet A, Ruiz B, et al. Estrogens counteract the profibrotic effects of TGFGF-β and their inhibition exacerbates experimental dermal fibrosis. J Invest Dermatol [Internet]. 2019 Sep 25; Available from: https://doi.org/10.1016/j.jid.2019.07.719</w:t>
      </w:r>
    </w:p>
    <w:p w14:paraId="1B4BA93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5. </w:t>
      </w:r>
      <w:r w:rsidRPr="004F2239">
        <w:rPr>
          <w:rFonts w:ascii="Calibri" w:hAnsi="Calibri" w:cs="Calibri"/>
          <w:noProof/>
        </w:rPr>
        <w:tab/>
        <w:t>Baker Frost D, Wolf B, Peoples C, Fike J, Silver K, Laffoon M, et al. Estradiol levels are elevated in older men with diffuse cutaneous SSc and are associated with decreased survival. Arthritis Res Ther [Internet]. 2019 Apr 2;21(1):85. Available from: https://www.ncbi.nlm.nih.gov/pubmed/30940202</w:t>
      </w:r>
    </w:p>
    <w:p w14:paraId="40A876A1"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6. </w:t>
      </w:r>
      <w:r w:rsidRPr="004F2239">
        <w:rPr>
          <w:rFonts w:ascii="Calibri" w:hAnsi="Calibri" w:cs="Calibri"/>
          <w:noProof/>
        </w:rPr>
        <w:tab/>
        <w:t>Perković D, Martinović Kaliterna D, Jurišić Z, Lalovac M, Radić M. Androgens in post-menopausal patients with systemic sclerosis. Rheumatology [Internet]. 2014 Dec 17;54(4):744–6. Available from: https://doi.org/10.1093/rheumatology/keu432</w:t>
      </w:r>
    </w:p>
    <w:p w14:paraId="19DBE6CB"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7. </w:t>
      </w:r>
      <w:r w:rsidRPr="004F2239">
        <w:rPr>
          <w:rFonts w:ascii="Calibri" w:hAnsi="Calibri" w:cs="Calibri"/>
          <w:noProof/>
        </w:rPr>
        <w:tab/>
        <w:t>Seminog OO, Seminog AB, Yeates D, Goldacre MJ. Associations between Klinefelter’s syndrome and autoimmune diseases: English national record linkage studies. Autoimmunity [Internet]. 2015 Feb 17;48(2):125–8. Available from: https://doi.org/10.3109/08916934.2014.968918</w:t>
      </w:r>
    </w:p>
    <w:p w14:paraId="2431A73B"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28. </w:t>
      </w:r>
      <w:r w:rsidRPr="004F2239">
        <w:rPr>
          <w:rFonts w:ascii="Calibri" w:hAnsi="Calibri" w:cs="Calibri"/>
          <w:noProof/>
        </w:rPr>
        <w:tab/>
        <w:t>Selmi C, Feghali-Bostwick CA, Lleo A, Lombardi SA, De Santis M, Cavaciocchi F, et al. X chromosome gene methylation in peripheral lymphocytes from monozygotic twins discordant for scleroderma. Clin Exp Immunol [Internet]. 2012 Sep;169(3):253–62. Available from: https://www.ncbi.nlm.nih.gov/pubmed/22861365</w:t>
      </w:r>
    </w:p>
    <w:p w14:paraId="1FE93FBA"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lastRenderedPageBreak/>
        <w:t xml:space="preserve">29. </w:t>
      </w:r>
      <w:r w:rsidRPr="004F2239">
        <w:rPr>
          <w:rFonts w:ascii="Calibri" w:hAnsi="Calibri" w:cs="Calibri"/>
          <w:noProof/>
        </w:rPr>
        <w:tab/>
        <w:t>Broen JCA, Wolvers-Tettero ILM, Geurts-van Bon L, Vonk MC, Coenen MJH, Lafyatis R, et al. Skewed X chromosomal inactivation impacts T regulatory cell function in systemic sclerosis. Ann Rheum Dis [Internet]. 2010 Dec 1;69(12):2213 LP – 2216. Available from: http://ard.bmj.com/content/69/12/2213.abstract</w:t>
      </w:r>
    </w:p>
    <w:p w14:paraId="523E8C60"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0. </w:t>
      </w:r>
      <w:r w:rsidRPr="004F2239">
        <w:rPr>
          <w:rFonts w:ascii="Calibri" w:hAnsi="Calibri" w:cs="Calibri"/>
          <w:noProof/>
        </w:rPr>
        <w:tab/>
        <w:t>Dieudé P, Bouaziz M, Guedj M, Riemekasten G, Airò P, Müller M, et al. Evidence of the contribution of the X chromosome to systemic sclerosis susceptibility: Association with the functional IRAK1 196Phe/532Ser haplotype. Arthritis Rheum [Internet]. 2011 Dec 1;63(12):3979–87. Available from: https://doi.org/10.1002/art.30640</w:t>
      </w:r>
    </w:p>
    <w:p w14:paraId="449C157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1. </w:t>
      </w:r>
      <w:r w:rsidRPr="004F2239">
        <w:rPr>
          <w:rFonts w:ascii="Calibri" w:hAnsi="Calibri" w:cs="Calibri"/>
          <w:noProof/>
        </w:rPr>
        <w:tab/>
        <w:t xml:space="preserve">Carreira PE, Carmona L, Joven BE, Loza E, Andreu J, Riemekasten G, et al. Gender differences in early systemic sclerosis patients: a report from the EULAR scleroderma trials and research group (EUSTAR) database. Clin Exp Rheumatol. 2018;36 Suppl 1(4):68–75. </w:t>
      </w:r>
    </w:p>
    <w:p w14:paraId="32F15BB7"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2. </w:t>
      </w:r>
      <w:r w:rsidRPr="004F2239">
        <w:rPr>
          <w:rFonts w:ascii="Calibri" w:hAnsi="Calibri" w:cs="Calibri"/>
          <w:noProof/>
        </w:rPr>
        <w:tab/>
        <w:t>Carmona FD, Cénit MC, Diaz-Gallo L-M, Broen JCA, Simeón CP, Carreira PE, et al. New insight on the Xq28 association with systemic sclerosis. Ann Rheum Dis [Internet]. 2013 Dec 1;72(12):2032 LP – 2038. Available from: http://ard.bmj.com/content/72/12/2032.abstract</w:t>
      </w:r>
    </w:p>
    <w:p w14:paraId="7058464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3. </w:t>
      </w:r>
      <w:r w:rsidRPr="004F2239">
        <w:rPr>
          <w:rFonts w:ascii="Calibri" w:hAnsi="Calibri" w:cs="Calibri"/>
          <w:noProof/>
        </w:rPr>
        <w:tab/>
        <w:t>Vreca M, Andjelkovic M, Tosic N, Zekovic A, Damjanov N, Pavlovic S, et al. Impact of alterations in X-linked IRAK1gene and miR-146a on susceptibility and clinical manifestations in patients with systemic sclerosis. Immunol Lett [Internet]. 2018;204:1–8. Available from: http://www.sciencedirect.com/science/article/pii/S0165247818302992</w:t>
      </w:r>
    </w:p>
    <w:p w14:paraId="058C3676"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4. </w:t>
      </w:r>
      <w:r w:rsidRPr="004F2239">
        <w:rPr>
          <w:rFonts w:ascii="Calibri" w:hAnsi="Calibri" w:cs="Calibri"/>
          <w:noProof/>
        </w:rPr>
        <w:tab/>
        <w:t>Granel B, Allanore Y, Chevillard C, Arnaud V, Marquet S, Weiller P-J, et al. IL13RA2 gene polymorphisms are associated with systemic sclerosis. J Rheumatol [Internet]. 2006 Oct 1;33(10):2015 LP – 2019. Available from: http://www.jrheum.org/content/33/10/2015.abstract</w:t>
      </w:r>
    </w:p>
    <w:p w14:paraId="6F11F04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5. </w:t>
      </w:r>
      <w:r w:rsidRPr="004F2239">
        <w:rPr>
          <w:rFonts w:ascii="Calibri" w:hAnsi="Calibri" w:cs="Calibri"/>
          <w:noProof/>
        </w:rPr>
        <w:tab/>
        <w:t>Liang Y, Tsoi LC, Xing X, Beamer MA, Swindell WR, Sarkar MK, et al. A gene network regulated by the transcription factor VGLL3 as a promoter of sex-biased autoimmune diseases. Nat Immunol [Internet]. 2016 Dec 19;18:152. Available from: https://doi.org/10.1038/ni.3643</w:t>
      </w:r>
    </w:p>
    <w:p w14:paraId="1E3CDD5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6. </w:t>
      </w:r>
      <w:r w:rsidRPr="004F2239">
        <w:rPr>
          <w:rFonts w:ascii="Calibri" w:hAnsi="Calibri" w:cs="Calibri"/>
          <w:noProof/>
        </w:rPr>
        <w:tab/>
        <w:t xml:space="preserve">Launay D, Hebbar M, Hatron PY, Michon-Pasturel U, Queyrel V, Hachulla E, et al. Relationship between parity and clinical and biological features in patients with systemic sclerosis. J Rheumatol [Internet]. 2001 Mar 1;28(3):509 LP – 513. Available </w:t>
      </w:r>
      <w:r w:rsidRPr="004F2239">
        <w:rPr>
          <w:rFonts w:ascii="Calibri" w:hAnsi="Calibri" w:cs="Calibri"/>
          <w:noProof/>
        </w:rPr>
        <w:lastRenderedPageBreak/>
        <w:t>from: http://www.jrheum.org/content/28/3/509.abstract</w:t>
      </w:r>
    </w:p>
    <w:p w14:paraId="2003455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7. </w:t>
      </w:r>
      <w:r w:rsidRPr="004F2239">
        <w:rPr>
          <w:rFonts w:ascii="Calibri" w:hAnsi="Calibri" w:cs="Calibri"/>
          <w:noProof/>
        </w:rPr>
        <w:tab/>
        <w:t>Steen VD, Powell DL, Medsger Jr. TA. Clinical correlations and prognosis based on serum autoantibodies in patients with systemic sclerosis. Arthritis Rheum [Internet]. 1988 Feb 1;31(2):196–203. Available from: https://doi.org/10.1002/art.1780310207</w:t>
      </w:r>
    </w:p>
    <w:p w14:paraId="3888F1ED"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8. </w:t>
      </w:r>
      <w:r w:rsidRPr="004F2239">
        <w:rPr>
          <w:rFonts w:ascii="Calibri" w:hAnsi="Calibri" w:cs="Calibri"/>
          <w:noProof/>
        </w:rPr>
        <w:tab/>
        <w:t>Steen VD. Autoantibodies in Systemic Sclerosis. Semin Arthritis Rheum [Internet]. 2005 Aug [cited 2018 Mar 28];35(1):35–42. Available from: http://www.ncbi.nlm.nih.gov/pubmed/16084222</w:t>
      </w:r>
    </w:p>
    <w:p w14:paraId="78B5F593"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39. </w:t>
      </w:r>
      <w:r w:rsidRPr="004F2239">
        <w:rPr>
          <w:rFonts w:ascii="Calibri" w:hAnsi="Calibri" w:cs="Calibri"/>
          <w:noProof/>
        </w:rPr>
        <w:tab/>
        <w:t>Krzyszczak ME, Li Y, Ross SJ, Ceribelli A, Chan EKL, Bubb MR, et al. Gender and ethnicity differences in the prevalence of scleroderma-related autoantibodies. Clin Rheumatol [Internet]. 2011/04/27. 2011 Oct;30(10):1333–9. Available from: https://www.ncbi.nlm.nih.gov/pubmed/21523365</w:t>
      </w:r>
    </w:p>
    <w:p w14:paraId="779AF87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0. </w:t>
      </w:r>
      <w:r w:rsidRPr="004F2239">
        <w:rPr>
          <w:rFonts w:ascii="Calibri" w:hAnsi="Calibri" w:cs="Calibri"/>
          <w:noProof/>
        </w:rPr>
        <w:tab/>
        <w:t>Motegi S, Toki S, Yamada K, Uchiyama A, Ishikawa O. Demographic and clinical features of systemic sclerosis patients with anti-RNA polymerase III antibodies. J Dermatol [Internet]. 2015 Feb 1;42(2):189–92. Available from: https://doi.org/10.1111/1346-8138.12722</w:t>
      </w:r>
    </w:p>
    <w:p w14:paraId="0F3BEFCA"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1. </w:t>
      </w:r>
      <w:r w:rsidRPr="004F2239">
        <w:rPr>
          <w:rFonts w:ascii="Calibri" w:hAnsi="Calibri" w:cs="Calibri"/>
          <w:noProof/>
        </w:rPr>
        <w:tab/>
        <w:t>Freire M, Rivera A, Sopeña B, Tolosa Vilella C, Guillén-Del Castillo A, Colunga Argüelles D, et al. Clinical and epidemiological differences between men and women with systemic sclerosis: a study in a Spanish systemic sclerosis cohort and literature review. Clin Exp Rheumatol [Internet]. [cited 2018 Jan 18];35 Suppl 106(4):89–97. Available from: http://www.ncbi.nlm.nih.gov/pubmed/28980905</w:t>
      </w:r>
    </w:p>
    <w:p w14:paraId="096ACF29"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2. </w:t>
      </w:r>
      <w:r w:rsidRPr="004F2239">
        <w:rPr>
          <w:rFonts w:ascii="Calibri" w:hAnsi="Calibri" w:cs="Calibri"/>
          <w:noProof/>
        </w:rPr>
        <w:tab/>
        <w:t>Salazar GA, Assassi S, Wigley F, Hummers L, Varga J, Hinchcliff M, et al. Antinuclear antibody-negative systemic sclerosis. Semin Arthritis Rheum [Internet]. 2014/11/28. 2015 Jun;44(6):680–6. Available from: https://www.ncbi.nlm.nih.gov/pubmed/25578738</w:t>
      </w:r>
    </w:p>
    <w:p w14:paraId="619A02E7"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3. </w:t>
      </w:r>
      <w:r w:rsidRPr="004F2239">
        <w:rPr>
          <w:rFonts w:ascii="Calibri" w:hAnsi="Calibri" w:cs="Calibri"/>
          <w:noProof/>
        </w:rPr>
        <w:tab/>
        <w:t>Delisle VC, Hudson M, Baron M, Thombs BD, And The Canadian Scleroderma Research Group A. Sex and time to diagnosis in systemic sclerosis: an updated analysis of 1,129 patients from the Canadian scleroderma research group registry. Clin Exp Rheumatol [Internet]. [cited 2019 Feb 28];32(6 Suppl 86):S-10-4. Available from: http://www.ncbi.nlm.nih.gov/pubmed/24144459</w:t>
      </w:r>
    </w:p>
    <w:p w14:paraId="6C6E3BCC"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4. </w:t>
      </w:r>
      <w:r w:rsidRPr="004F2239">
        <w:rPr>
          <w:rFonts w:ascii="Calibri" w:hAnsi="Calibri" w:cs="Calibri"/>
          <w:noProof/>
        </w:rPr>
        <w:tab/>
        <w:t>Hudson M, Thombs B, Baron M, Group TCSR. Time to diagnosis in systemic sclerosis: Is sex a factor? Arthritis Care Res (Hoboken) [Internet]. 2009 Feb 15;61(2):274–8. Available from: https://doi.org/10.1002/art.24284</w:t>
      </w:r>
    </w:p>
    <w:p w14:paraId="5BF8DFD1"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lastRenderedPageBreak/>
        <w:t xml:space="preserve">45. </w:t>
      </w:r>
      <w:r w:rsidRPr="004F2239">
        <w:rPr>
          <w:rFonts w:ascii="Calibri" w:hAnsi="Calibri" w:cs="Calibri"/>
          <w:noProof/>
        </w:rPr>
        <w:tab/>
        <w:t>Peoples C, Medsger TA, Lucas M, Rosario BL, Feghali-Bostwick CA. Gender differences in systemic sclerosis: relationship to clinical features, serologic status and outcomes. J Scleroderma Relat Disord [Internet]. 2016 May 1;1(2):204–12. Available from: https://doi.org/10.5301/jsrd.5000209</w:t>
      </w:r>
    </w:p>
    <w:p w14:paraId="75AF458A"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6. </w:t>
      </w:r>
      <w:r w:rsidRPr="004F2239">
        <w:rPr>
          <w:rFonts w:ascii="Calibri" w:hAnsi="Calibri" w:cs="Calibri"/>
          <w:noProof/>
        </w:rPr>
        <w:tab/>
        <w:t>Panopoulos ST, Bournia V-K, Sfikakis PP. Is vasculopathy associated with systemic sclerosis more severe in men? J Rheumatol [Internet]. 2013 Jan [cited 2015 Sep 10];40(1):46–51. Available from: http://www.ncbi.nlm.nih.gov/pubmed/23118107</w:t>
      </w:r>
    </w:p>
    <w:p w14:paraId="600BBF8F"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7. </w:t>
      </w:r>
      <w:r w:rsidRPr="004F2239">
        <w:rPr>
          <w:rFonts w:ascii="Calibri" w:hAnsi="Calibri" w:cs="Calibri"/>
          <w:noProof/>
        </w:rPr>
        <w:tab/>
        <w:t>Marie I. Systemic sclerosis and exposure to heavy metals. Autoimmun Rev [Internet]. 2019;18(1):62–72. Available from: http://www.sciencedirect.com/science/article/pii/S1568997218302623</w:t>
      </w:r>
    </w:p>
    <w:p w14:paraId="3DC0B7AD"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8. </w:t>
      </w:r>
      <w:r w:rsidRPr="004F2239">
        <w:rPr>
          <w:rFonts w:ascii="Calibri" w:hAnsi="Calibri" w:cs="Calibri"/>
          <w:noProof/>
        </w:rPr>
        <w:tab/>
        <w:t>Marie I, Gehanno J-F, Bubenheim M, Duval-Modeste A-B, Joly P, Dominique S, et al. Systemic sclerosis and exposure to heavy metals: A case control study of 100 patients and 300 controls. Autoimmun Rev [Internet]. 2017;16(3):223–30. Available from: http://www.sciencedirect.com/science/article/pii/S1568997217300149</w:t>
      </w:r>
    </w:p>
    <w:p w14:paraId="255342D0"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49. </w:t>
      </w:r>
      <w:r w:rsidRPr="004F2239">
        <w:rPr>
          <w:rFonts w:ascii="Calibri" w:hAnsi="Calibri" w:cs="Calibri"/>
          <w:noProof/>
        </w:rPr>
        <w:tab/>
        <w:t xml:space="preserve">Tiev KP, Diot E, Clerson P, Dupuis-Siméon F, Hachulla E, Hatron PY, et al. Clinical features of scleroderma patients with or without prior or current ischemic digital ulcers: Post-hoc analysis of a nationwide multicenter cohort (ItinérAIR-Sclérodermie). J Rheumatol. 2009;36(7):1470–6. </w:t>
      </w:r>
    </w:p>
    <w:p w14:paraId="0636ECAC"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0. </w:t>
      </w:r>
      <w:r w:rsidRPr="004F2239">
        <w:rPr>
          <w:rFonts w:ascii="Calibri" w:hAnsi="Calibri" w:cs="Calibri"/>
          <w:noProof/>
        </w:rPr>
        <w:tab/>
        <w:t>Manfredi A, Sebastiani M, Carraro V, Iudici M, Bocci M, Vukatana G, et al. Prediction risk chart for scleroderma digital ulcers: a composite predictive model based on capillaroscopic, demographic and clinico-serological parameters. Clin Hemorheol Microcirc [Internet]. 2015 Jan [cited 2015 Sep 10];59(2):133–43. Available from: http://www.ncbi.nlm.nih.gov/pubmed/24464851</w:t>
      </w:r>
    </w:p>
    <w:p w14:paraId="0422446D"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1. </w:t>
      </w:r>
      <w:r w:rsidRPr="004F2239">
        <w:rPr>
          <w:rFonts w:ascii="Calibri" w:hAnsi="Calibri" w:cs="Calibri"/>
          <w:noProof/>
        </w:rPr>
        <w:tab/>
        <w:t>Sebastiani M, Manfredi A, Colaci M, D’amico R, Malagoli V, Giuggioli D, et al. Capillaroscopic skin ulcer risk index: a new prognostic tool for digital skin ulcer development in systemic sclerosis patients. Arthritis Rheum [Internet]. 2009 May 15 [cited 2015 Aug 6];61(5):688–94. Available from: http://www.ncbi.nlm.nih.gov/pubmed/19405007</w:t>
      </w:r>
    </w:p>
    <w:p w14:paraId="31A7B715"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2. </w:t>
      </w:r>
      <w:r w:rsidRPr="004F2239">
        <w:rPr>
          <w:rFonts w:ascii="Calibri" w:hAnsi="Calibri" w:cs="Calibri"/>
          <w:noProof/>
        </w:rPr>
        <w:tab/>
        <w:t>Mecoli CA, Shah AA, Boin F, Wigley FM, Hummers LK. Vascular complications in systemic sclerosis: a prospective cohort study. Clin Rheumatol [Internet]. 2018;37(9):2429–37. Available from: https://doi.org/10.1007/s10067-018-4148-5</w:t>
      </w:r>
    </w:p>
    <w:p w14:paraId="0A275DED"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3. </w:t>
      </w:r>
      <w:r w:rsidRPr="004F2239">
        <w:rPr>
          <w:rFonts w:ascii="Calibri" w:hAnsi="Calibri" w:cs="Calibri"/>
          <w:noProof/>
        </w:rPr>
        <w:tab/>
        <w:t xml:space="preserve">Hughes M, Herrick AL. Digital ulcers in systemic sclerosis. Rheumatology [Internet]. </w:t>
      </w:r>
      <w:r w:rsidRPr="004F2239">
        <w:rPr>
          <w:rFonts w:ascii="Calibri" w:hAnsi="Calibri" w:cs="Calibri"/>
          <w:noProof/>
        </w:rPr>
        <w:lastRenderedPageBreak/>
        <w:t>2017 Jan [cited 2017 May 1];56(1):14–25. Available from: http://www.ncbi.nlm.nih.gov/pubmed/27094599</w:t>
      </w:r>
    </w:p>
    <w:p w14:paraId="234AF08A"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4. </w:t>
      </w:r>
      <w:r w:rsidRPr="004F2239">
        <w:rPr>
          <w:rFonts w:ascii="Calibri" w:hAnsi="Calibri" w:cs="Calibri"/>
          <w:noProof/>
        </w:rPr>
        <w:tab/>
        <w:t xml:space="preserve">Khimdas S, Harding S, Bonner A, Zummer B, Baron M, Pope J. Associations with digital ulcers in a large cohort of systemic sclerosis: Results from the canadian scleroderma research group registry. Arthritis Care Res. 2011;63(1):142–9. </w:t>
      </w:r>
    </w:p>
    <w:p w14:paraId="0CFAB4C1"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5. </w:t>
      </w:r>
      <w:r w:rsidRPr="004F2239">
        <w:rPr>
          <w:rFonts w:ascii="Calibri" w:hAnsi="Calibri" w:cs="Calibri"/>
          <w:noProof/>
        </w:rPr>
        <w:tab/>
        <w:t>Xu D, Li M-T, Hou Y, Wang Q, Hu C-J, Song N, et al. Clinical characteristics of systemic sclerosis patients with digital ulcers in China. Clin Exp Rheumatol [Internet]. 2015 Jan [cited 2015 Aug 3];31(2 Suppl 76):46–9. Available from: http://www.ncbi.nlm.nih.gov/pubmed/23910609</w:t>
      </w:r>
    </w:p>
    <w:p w14:paraId="08F502B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6. </w:t>
      </w:r>
      <w:r w:rsidRPr="004F2239">
        <w:rPr>
          <w:rFonts w:ascii="Calibri" w:hAnsi="Calibri" w:cs="Calibri"/>
          <w:noProof/>
        </w:rPr>
        <w:tab/>
        <w:t xml:space="preserve">Hughes M, Herrick AL. Raynaud’s phenomenon. Best Pract Res Clin Rheumatol. 2016;30(1). </w:t>
      </w:r>
    </w:p>
    <w:p w14:paraId="3A750B14"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7. </w:t>
      </w:r>
      <w:r w:rsidRPr="004F2239">
        <w:rPr>
          <w:rFonts w:ascii="Calibri" w:hAnsi="Calibri" w:cs="Calibri"/>
          <w:noProof/>
        </w:rPr>
        <w:tab/>
        <w:t>Pauling JD, Shipley JA, Hart DJ, McGrogan A, McHugh NJ. Use of Laser Speckle Contrast Imaging to Assess Digital Microvascular Function in Primary Raynaud Phenomenon and Systemic Sclerosis: A Comparison Using the Raynaud Condition Score Diary. J Rheumatol [Internet]. 2015 Jul [cited 2019 Feb 28];42(7):1163–8. Available from: http://www.jrheum.org/lookup/doi/10.3899/jrheum.141437</w:t>
      </w:r>
    </w:p>
    <w:p w14:paraId="3736E2BF"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8. </w:t>
      </w:r>
      <w:r w:rsidRPr="004F2239">
        <w:rPr>
          <w:rFonts w:ascii="Calibri" w:hAnsi="Calibri" w:cs="Calibri"/>
          <w:noProof/>
        </w:rPr>
        <w:tab/>
        <w:t>Allanore Y, Denton CP, Krieg T, Cornelisse P, Rosenberg D, Schwierin B, et al. Clinical characteristics and predictors of gangrene in patients with systemic sclerosis and digital ulcers in the Digital Ulcer Outcome Registry: a prospective, observational cohort. Ann Rheum Dis [Internet]. 2016 Sep 1;75(9):1736 LP – 1740. Available from: http://ard.bmj.com/content/75/9/1736.abstract</w:t>
      </w:r>
    </w:p>
    <w:p w14:paraId="4FA5831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59. </w:t>
      </w:r>
      <w:r w:rsidRPr="004F2239">
        <w:rPr>
          <w:rFonts w:ascii="Calibri" w:hAnsi="Calibri" w:cs="Calibri"/>
          <w:noProof/>
        </w:rPr>
        <w:tab/>
        <w:t>Allanore Y, Meune C, Vonk MC, Airo P, Hachulla E, Caramaschi P, et al. Prevalence and factors associated with left ventricular dysfunction in the EULAR Scleroderma Trial and Research group (EUSTAR) database of patients with systemic sclerosis. Ann Rheum Dis [Internet]. 2010 Jan 1;69(01):218 LP – 221. Available from: http://ard.bmj.com/content/69/01/218.abstract</w:t>
      </w:r>
    </w:p>
    <w:p w14:paraId="1BA3E58D"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0. </w:t>
      </w:r>
      <w:r w:rsidRPr="004F2239">
        <w:rPr>
          <w:rFonts w:ascii="Calibri" w:hAnsi="Calibri" w:cs="Calibri"/>
          <w:noProof/>
        </w:rPr>
        <w:tab/>
        <w:t>Elhai M, Avouac J, Walker UA, Matucci-Cerinic M, Riemekasten G, Airò P, et al. A gender gap in primary and secondary heart dysfunctions in systemic sclerosis: a EUSTAR prospective study. Ann Rheum Dis [Internet]. 2016 Jan [cited 2016 Jun 20];75(1):163–9. Available from: http://www.ncbi.nlm.nih.gov/pubmed/25342760</w:t>
      </w:r>
    </w:p>
    <w:p w14:paraId="79AA08EB"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1. </w:t>
      </w:r>
      <w:r w:rsidRPr="004F2239">
        <w:rPr>
          <w:rFonts w:ascii="Calibri" w:hAnsi="Calibri" w:cs="Calibri"/>
          <w:noProof/>
        </w:rPr>
        <w:tab/>
        <w:t xml:space="preserve">Sanz Pérez I, Martínez Valle F, Guillén-del-Castillo A, Roque Pérez A, Cuéllar Calàbria H, Pizzi MN, et al. Subclinical cardiovascular disease and Systemic Sclerosis: A </w:t>
      </w:r>
      <w:r w:rsidRPr="004F2239">
        <w:rPr>
          <w:rFonts w:ascii="Calibri" w:hAnsi="Calibri" w:cs="Calibri"/>
          <w:noProof/>
        </w:rPr>
        <w:lastRenderedPageBreak/>
        <w:t>comparison between risk charts, quantification of coronary calcium and carotid ultrasonography. Autoimmun Rev [Internet]. 2018;17(9):900–5. Available from: http://www.sciencedirect.com/science/article/pii/S1568997218301605</w:t>
      </w:r>
    </w:p>
    <w:p w14:paraId="0B251024"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2. </w:t>
      </w:r>
      <w:r w:rsidRPr="004F2239">
        <w:rPr>
          <w:rFonts w:ascii="Calibri" w:hAnsi="Calibri" w:cs="Calibri"/>
          <w:noProof/>
        </w:rPr>
        <w:tab/>
        <w:t>Zanatta E, Famoso G, Boscain F, Montisci R, Pigatto E, Polito P, et al. Nailfold avascular score and coronary microvascular dysfunction in systemic sclerosis: A newsworthy association. Autoimmun Rev [Internet]. 2019;18(2):177–83. Available from: http://www.sciencedirect.com/science/article/pii/S156899721830288X</w:t>
      </w:r>
    </w:p>
    <w:p w14:paraId="27E8F6CB"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3. </w:t>
      </w:r>
      <w:r w:rsidRPr="004F2239">
        <w:rPr>
          <w:rFonts w:ascii="Calibri" w:hAnsi="Calibri" w:cs="Calibri"/>
          <w:noProof/>
        </w:rPr>
        <w:tab/>
        <w:t>Nguyen C, Bérezné A, Baubet T, Mestre-Stanislas C, Rannou F, Papelard A, et al. Association of gender with clinical expression, quality of life, disability, and depression and anxiety in patients with systemic sclerosis. PLoS One [Internet]. 2011 Mar 9;6(3):e17551–e17551. Available from: https://www.ncbi.nlm.nih.gov/pubmed/21408076</w:t>
      </w:r>
    </w:p>
    <w:p w14:paraId="2F5088B0"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4. </w:t>
      </w:r>
      <w:r w:rsidRPr="004F2239">
        <w:rPr>
          <w:rFonts w:ascii="Calibri" w:hAnsi="Calibri" w:cs="Calibri"/>
          <w:noProof/>
        </w:rPr>
        <w:tab/>
        <w:t>Winstone TA, Assayag D, Wilcox PG, Dunne J V, Hague CJ, Leipsic J, et al. Predictors of Mortality and Progression in Scleroderma-Associated Interstitial Lung Disease: A Systematic Review. Chest [Internet]. 2014 Aug 1;146(2):422–36. Available from: https://doi.org/10.1378/chest.13-2626</w:t>
      </w:r>
    </w:p>
    <w:p w14:paraId="3F989198"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5. </w:t>
      </w:r>
      <w:r w:rsidRPr="004F2239">
        <w:rPr>
          <w:rFonts w:ascii="Calibri" w:hAnsi="Calibri" w:cs="Calibri"/>
          <w:noProof/>
        </w:rPr>
        <w:tab/>
        <w:t>Moll M, Christmann RB, Zhang Y, Whitfield ML, Wang YM, Rice L, et al. Patients with systemic sclerosis-associated pulmonary arterial hypertension express a genomic signature distinct from patients with interstitial lung disease. J Scleroderma Relat Disord [Internet]. 2018 Mar 22;3(3):242–8. Available from: https://doi.org/10.1177/2397198318764780</w:t>
      </w:r>
    </w:p>
    <w:p w14:paraId="5B163CE6"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6. </w:t>
      </w:r>
      <w:r w:rsidRPr="004F2239">
        <w:rPr>
          <w:rFonts w:ascii="Calibri" w:hAnsi="Calibri" w:cs="Calibri"/>
          <w:noProof/>
        </w:rPr>
        <w:tab/>
        <w:t>Hussein H, Lee P, Chau C, Johnson SR. The effect of male sex on survival in systemic sclerosis. J Rheumatol [Internet]. 2014 Nov [cited 2016 Jun 20];41(11):2193–200. Available from: http://www.ncbi.nlm.nih.gov/pubmed/25274896</w:t>
      </w:r>
    </w:p>
    <w:p w14:paraId="7F2B24BC"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7. </w:t>
      </w:r>
      <w:r w:rsidRPr="004F2239">
        <w:rPr>
          <w:rFonts w:ascii="Calibri" w:hAnsi="Calibri" w:cs="Calibri"/>
          <w:noProof/>
        </w:rPr>
        <w:tab/>
        <w:t>Mihai C, Antic M, Dobrota R, Bonderman D, Chadha-Boreham H, Coghlan JG, et al. Factors associated with disease progression in early-diagnosed pulmonary arterial hypertension associated with systemic sclerosis: longitudinal data from the DETECT cohort. Ann Rheum Dis [Internet]. 2018 Jan 1;77(1):128 LP – 132. Available from: http://ard.bmj.com/content/77/1/128.abstract</w:t>
      </w:r>
    </w:p>
    <w:p w14:paraId="352D30B1"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8. </w:t>
      </w:r>
      <w:r w:rsidRPr="004F2239">
        <w:rPr>
          <w:rFonts w:ascii="Calibri" w:hAnsi="Calibri" w:cs="Calibri"/>
          <w:noProof/>
        </w:rPr>
        <w:tab/>
        <w:t xml:space="preserve">Beretta L, Caronni M, Origgi A, Ponti A, Santaniello A, Scorza R. Hormone replacement therapy may prevent the development of isolated pulmonary hypertension in patients with systemic sclerosis and limited cutaneous involvement. Scand J </w:t>
      </w:r>
      <w:r w:rsidRPr="004F2239">
        <w:rPr>
          <w:rFonts w:ascii="Calibri" w:hAnsi="Calibri" w:cs="Calibri"/>
          <w:noProof/>
        </w:rPr>
        <w:lastRenderedPageBreak/>
        <w:t xml:space="preserve">Rheumatol. 2006;35(6):468–71. </w:t>
      </w:r>
    </w:p>
    <w:p w14:paraId="21B1BB76"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69. </w:t>
      </w:r>
      <w:r w:rsidRPr="004F2239">
        <w:rPr>
          <w:rFonts w:ascii="Calibri" w:hAnsi="Calibri" w:cs="Calibri"/>
          <w:noProof/>
        </w:rPr>
        <w:tab/>
        <w:t>Pasarikovski CR, Granton JT, Roos AM, Sadeghi S, Kron AT, Thenganatt J, et al. Sex disparities in systemic sclerosis-associated pulmonary arterial hypertension: a cohort study. Arthritis Res Ther [Internet]. 2016 Jan 27;18:30. Available from: https://www.ncbi.nlm.nih.gov/pubmed/26819137</w:t>
      </w:r>
    </w:p>
    <w:p w14:paraId="3A716A7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0. </w:t>
      </w:r>
      <w:r w:rsidRPr="004F2239">
        <w:rPr>
          <w:rFonts w:ascii="Calibri" w:hAnsi="Calibri" w:cs="Calibri"/>
          <w:noProof/>
        </w:rPr>
        <w:tab/>
        <w:t>Zanatta E, Polito P, Favaro M, Larosa M, Marson P, Cozzi F, et al. Therapy of scleroderma renal crisis: State of the art. Autoimmun Rev [Internet]. 2018;17(9):882–9. Available from: http://www.sciencedirect.com/science/article/pii/S1568997218301575</w:t>
      </w:r>
    </w:p>
    <w:p w14:paraId="2C0D6351"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1. </w:t>
      </w:r>
      <w:r w:rsidRPr="004F2239">
        <w:rPr>
          <w:rFonts w:ascii="Calibri" w:hAnsi="Calibri" w:cs="Calibri"/>
          <w:noProof/>
        </w:rPr>
        <w:tab/>
        <w:t>Blagojevic J, Legendre P, Matucci-Cerinic M, Mouthon L. Is there today a place for corticosteroids in the treatment of scleroderma? Autoimmun Rev [Internet]. 2019;102403. Available from: http://www.sciencedirect.com/science/article/pii/S1568997219302101</w:t>
      </w:r>
    </w:p>
    <w:p w14:paraId="18A7F458"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2. </w:t>
      </w:r>
      <w:r w:rsidRPr="004F2239">
        <w:rPr>
          <w:rFonts w:ascii="Calibri" w:hAnsi="Calibri" w:cs="Calibri"/>
          <w:noProof/>
        </w:rPr>
        <w:tab/>
        <w:t>Jaeger VK, Wirz EG, Allanore Y, Rossbach P, Riemekasten G, Hachulla E, et al. Incidences and Risk Factors of Organ Manifestations in the Early Course of Systemic Sclerosis: A Longitudinal EUSTAR Study. PLoS One [Internet]. 2016 Oct 5;11(10):e0163894–e0163894. Available from: https://www.ncbi.nlm.nih.gov/pubmed/27706206</w:t>
      </w:r>
    </w:p>
    <w:p w14:paraId="7E55863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3. </w:t>
      </w:r>
      <w:r w:rsidRPr="004F2239">
        <w:rPr>
          <w:rFonts w:ascii="Calibri" w:hAnsi="Calibri" w:cs="Calibri"/>
          <w:noProof/>
        </w:rPr>
        <w:tab/>
        <w:t xml:space="preserve">Karamanolis G, Denaxas K, Panopoulos ST, Bournia K, Zorbala A, Kamberoglou D, et al. Severe oesophageal disease and its associations with systemic sclerosis. Clin Exp Rheumatol. 2017;35 Suppl 1(4):82–5. </w:t>
      </w:r>
    </w:p>
    <w:p w14:paraId="320BF428"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4. </w:t>
      </w:r>
      <w:r w:rsidRPr="004F2239">
        <w:rPr>
          <w:rFonts w:ascii="Calibri" w:hAnsi="Calibri" w:cs="Calibri"/>
          <w:noProof/>
        </w:rPr>
        <w:tab/>
        <w:t>John G, Allanore Y, Polito P, Piantoni S, Fredi M, Avouac J, et al. The limited cutaneous form of systemic sclerosis is associated with urinary incontinence: an international multicentre study. Rheumatology [Internet]. 2017 Aug 1;56(11):1874–83. Available from: https://doi.org/10.1093/rheumatology/kex230</w:t>
      </w:r>
    </w:p>
    <w:p w14:paraId="0FA27149"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5. </w:t>
      </w:r>
      <w:r w:rsidRPr="004F2239">
        <w:rPr>
          <w:rFonts w:ascii="Calibri" w:hAnsi="Calibri" w:cs="Calibri"/>
          <w:noProof/>
        </w:rPr>
        <w:tab/>
        <w:t>Loucks J, Pope JE. Osteoporosis in scleroderma. Semin Arthritis Rheum [Internet]. 2005;34(4):678–82. Available from: http://www.sciencedirect.com/science/article/pii/S0049017204001829</w:t>
      </w:r>
    </w:p>
    <w:p w14:paraId="65E0AD5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6. </w:t>
      </w:r>
      <w:r w:rsidRPr="004F2239">
        <w:rPr>
          <w:rFonts w:ascii="Calibri" w:hAnsi="Calibri" w:cs="Calibri"/>
          <w:noProof/>
        </w:rPr>
        <w:tab/>
        <w:t xml:space="preserve">YUEN SAIYAN, ROCHWERG B, OUIMET J, POPE JE. Patients with Scleroderma May Have Increased Risk of Osteoporosis. A Comparison to Rheumatoid Arthritis and Noninflammatory Musculoskeletal Conditions. J Rheumatol [Internet]. 2008 Jun 1;35(6):1073 LP – 1078. Available from: </w:t>
      </w:r>
      <w:r w:rsidRPr="004F2239">
        <w:rPr>
          <w:rFonts w:ascii="Calibri" w:hAnsi="Calibri" w:cs="Calibri"/>
          <w:noProof/>
        </w:rPr>
        <w:lastRenderedPageBreak/>
        <w:t>http://www.jrheum.org/content/35/6/1073.abstract</w:t>
      </w:r>
    </w:p>
    <w:p w14:paraId="77661EA4"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7. </w:t>
      </w:r>
      <w:r w:rsidRPr="004F2239">
        <w:rPr>
          <w:rFonts w:ascii="Calibri" w:hAnsi="Calibri" w:cs="Calibri"/>
          <w:noProof/>
        </w:rPr>
        <w:tab/>
        <w:t>Mok CC, Chan PT, Chan KL, Ma KM. Prevalence and risk factors of low bone mineral density in Chinese patients with systemic sclerosis: a case–control study. Rheumatology [Internet]. 2012 Sep 23;52(2):296–303. Available from: https://doi.org/10.1093/rheumatology/kes240</w:t>
      </w:r>
    </w:p>
    <w:p w14:paraId="23B28373"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8. </w:t>
      </w:r>
      <w:r w:rsidRPr="004F2239">
        <w:rPr>
          <w:rFonts w:ascii="Calibri" w:hAnsi="Calibri" w:cs="Calibri"/>
          <w:noProof/>
        </w:rPr>
        <w:tab/>
        <w:t>Marot M, Valéry A, Esteve E, Bens G, Müller A, Rist S, et al. Prevalence and predictive factors of osteoporosis in systemic sclerosis patients: a case-control study. Oncotarget [Internet]. 2015 Apr 12;6(17):14865–73. Available from: https://www.ncbi.nlm.nih.gov/pubmed/25944694</w:t>
      </w:r>
    </w:p>
    <w:p w14:paraId="12698EA6"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79. </w:t>
      </w:r>
      <w:r w:rsidRPr="004F2239">
        <w:rPr>
          <w:rFonts w:ascii="Calibri" w:hAnsi="Calibri" w:cs="Calibri"/>
          <w:noProof/>
        </w:rPr>
        <w:tab/>
        <w:t>Lai C-C, Wang S-H, Chen W-S, Liu C-J, Chen T-J, Lee P-C, et al. Increased risk of osteoporotic fractures in patients with systemic sclerosis: a nationwide population-based study. Ann Rheum Dis [Internet]. 2015 Jul 1;74(7):1347 LP – 1352. Available from: http://ard.bmj.com/content/74/7/1347.abstract</w:t>
      </w:r>
    </w:p>
    <w:p w14:paraId="76922ECC"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0. </w:t>
      </w:r>
      <w:r w:rsidRPr="004F2239">
        <w:rPr>
          <w:rFonts w:ascii="Calibri" w:hAnsi="Calibri" w:cs="Calibri"/>
          <w:noProof/>
        </w:rPr>
        <w:tab/>
        <w:t>Hoffmann-Vold A-M, Molberg Ø, Midtvedt Ø, Garen T, Gran JT. Survival and Causes of Death in an Unselected and Complete Cohort of Norwegian Patients with Systemic Sclerosis. J Rheumatol [Internet]. 2013 Jul 1;40(7):1127 LP – 1133. Available from: http://www.jrheum.org/content/40/7/1127.abstract</w:t>
      </w:r>
    </w:p>
    <w:p w14:paraId="611A46A9"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1. </w:t>
      </w:r>
      <w:r w:rsidRPr="004F2239">
        <w:rPr>
          <w:rFonts w:ascii="Calibri" w:hAnsi="Calibri" w:cs="Calibri"/>
          <w:noProof/>
        </w:rPr>
        <w:tab/>
        <w:t>Panopoulos S, Bournia V-K, Konstantonis G, Fragiadaki K, Sfikakis PP, Tektonidou MG. Predictors of morbidity and mortality in early systemic sclerosis: Long-term follow-up data from a single-centre inception cohort. Autoimmun Rev [Internet]. 2018;17(8):816–20. Available from: http://www.sciencedirect.com/science/article/pii/S1568997218301307</w:t>
      </w:r>
    </w:p>
    <w:p w14:paraId="4815B9A7"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2. </w:t>
      </w:r>
      <w:r w:rsidRPr="004F2239">
        <w:rPr>
          <w:rFonts w:ascii="Calibri" w:hAnsi="Calibri" w:cs="Calibri"/>
          <w:noProof/>
        </w:rPr>
        <w:tab/>
        <w:t>Strickland G, Pauling J, Cavill C, Shaddick G, McHugh N. Mortality in systemic sclerosis—a single centre study from the UK. Clin Rheumatol [Internet]. 2013;32(10):1533–9. Available from: https://doi.org/10.1007/s10067-013-2289-0</w:t>
      </w:r>
    </w:p>
    <w:p w14:paraId="048029F7"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3. </w:t>
      </w:r>
      <w:r w:rsidRPr="004F2239">
        <w:rPr>
          <w:rFonts w:ascii="Calibri" w:hAnsi="Calibri" w:cs="Calibri"/>
          <w:noProof/>
        </w:rPr>
        <w:tab/>
        <w:t>Lefèvre G, Dauchet L, Hachulla E, Montani D, Sobanski V, Lambert M, et al. Survival and Prognostic Factors in Systemic Sclerosis–Associated Pulmonary Hypertension: A Systematic Review and Meta-Analysis. Arthritis Rheum [Internet]. 2013 Sep 1;65(9):2412–23. Available from: https://doi.org/10.1002/art.38029</w:t>
      </w:r>
    </w:p>
    <w:p w14:paraId="43D6AA98"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4. </w:t>
      </w:r>
      <w:r w:rsidRPr="004F2239">
        <w:rPr>
          <w:rFonts w:ascii="Calibri" w:hAnsi="Calibri" w:cs="Calibri"/>
          <w:noProof/>
        </w:rPr>
        <w:tab/>
        <w:t xml:space="preserve">Launay D, Sitbon O, Hachulla E, Mouthon L, Gressin V, Rottat L, et al. Survival in systemic sclerosis-associated pulmonary arterial hypertension in the modern management era. Ann Rheum Dis [Internet]. 2013 Dec 1;72(12):1940 LP – 1946. </w:t>
      </w:r>
      <w:r w:rsidRPr="004F2239">
        <w:rPr>
          <w:rFonts w:ascii="Calibri" w:hAnsi="Calibri" w:cs="Calibri"/>
          <w:noProof/>
        </w:rPr>
        <w:lastRenderedPageBreak/>
        <w:t>Available from: http://ard.bmj.com/content/72/12/1940.abstract</w:t>
      </w:r>
    </w:p>
    <w:p w14:paraId="1D5B5619"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5. </w:t>
      </w:r>
      <w:r w:rsidRPr="004F2239">
        <w:rPr>
          <w:rFonts w:ascii="Calibri" w:hAnsi="Calibri" w:cs="Calibri"/>
          <w:noProof/>
        </w:rPr>
        <w:tab/>
        <w:t>Burholt V, Nash P. Short Form 36 (SF-36) Health Survey Questionnaire: normative data for Wales. J Public Health (Bangkok) [Internet]. 2011 Feb 9;33(4):587–603. Available from: https://doi.org/10.1093/pubmed/fdr006</w:t>
      </w:r>
    </w:p>
    <w:p w14:paraId="5402BE7E"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6. </w:t>
      </w:r>
      <w:r w:rsidRPr="004F2239">
        <w:rPr>
          <w:rFonts w:ascii="Calibri" w:hAnsi="Calibri" w:cs="Calibri"/>
          <w:noProof/>
        </w:rPr>
        <w:tab/>
        <w:t>Chan PT, Mok CC, Chan KL, Ho LY. Functioning and health-related quality of life in Chinese patients with systemic sclerosis: a case–control study. Clin Rheumatol [Internet]. 2014;33(5):659–66. Available from: https://doi.org/10.1007/s10067-014-2525-2</w:t>
      </w:r>
    </w:p>
    <w:p w14:paraId="0852D792"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7. </w:t>
      </w:r>
      <w:r w:rsidRPr="004F2239">
        <w:rPr>
          <w:rFonts w:ascii="Calibri" w:hAnsi="Calibri" w:cs="Calibri"/>
          <w:noProof/>
        </w:rPr>
        <w:tab/>
        <w:t>Nguyen C, Ranque B, Baubet T, Bérezné A, Mestre-Stanislas C, Rannou F, et al. Clinical, functional and health-related quality of life correlates of clinically significant symptoms of anxiety and depression in patients with systemic sclerosis: a cross-sectional survey. PLoS One [Internet]. 2014 Feb 28;9(2):e90484–e90484. Available from: https://www.ncbi.nlm.nih.gov/pubmed/24587375</w:t>
      </w:r>
    </w:p>
    <w:p w14:paraId="6D24AFD0"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8. </w:t>
      </w:r>
      <w:r w:rsidRPr="004F2239">
        <w:rPr>
          <w:rFonts w:ascii="Calibri" w:hAnsi="Calibri" w:cs="Calibri"/>
          <w:noProof/>
        </w:rPr>
        <w:tab/>
        <w:t>Stern AF. The Hospital Anxiety and Depression Scale. Occup Med (Chic Ill) [Internet]. 2014 Jun 28;64(5):393–4. Available from: https://doi.org/10.1093/occmed/kqu024</w:t>
      </w:r>
    </w:p>
    <w:p w14:paraId="3379AC1C"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89. </w:t>
      </w:r>
      <w:r w:rsidRPr="004F2239">
        <w:rPr>
          <w:rFonts w:ascii="Calibri" w:hAnsi="Calibri" w:cs="Calibri"/>
          <w:noProof/>
        </w:rPr>
        <w:tab/>
        <w:t>Ostojic P, Zivojinovic S, Reza T, Damjanov N. Symptoms of depression and anxiety in Serbian patients with systemic sclerosis: impact of disease severity and socioeconomic factors. Mod Rheumatol [Internet]. 2010;20(4):353–7. Available from: https://doi.org/10.1007/s10165-010-0285-7</w:t>
      </w:r>
    </w:p>
    <w:p w14:paraId="5DCC773A"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90. </w:t>
      </w:r>
      <w:r w:rsidRPr="004F2239">
        <w:rPr>
          <w:rFonts w:ascii="Calibri" w:hAnsi="Calibri" w:cs="Calibri"/>
          <w:noProof/>
        </w:rPr>
        <w:tab/>
        <w:t xml:space="preserve">Beck A, Steer R. BDI, Beck depression inventory: manual. New York: Psychological Corporation; 1987. </w:t>
      </w:r>
    </w:p>
    <w:p w14:paraId="0806C9BC"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91. </w:t>
      </w:r>
      <w:r w:rsidRPr="004F2239">
        <w:rPr>
          <w:rFonts w:ascii="Calibri" w:hAnsi="Calibri" w:cs="Calibri"/>
          <w:noProof/>
        </w:rPr>
        <w:tab/>
        <w:t>Zung WWK. A Rating Instrument For Anxiety Disorders. Psychosomatics [Internet]. 1971;12(6):371–9. Available from: http://www.sciencedirect.com/science/article/pii/S0033318271714790</w:t>
      </w:r>
    </w:p>
    <w:p w14:paraId="0775E6B9" w14:textId="77777777" w:rsidR="004F2239" w:rsidRPr="004F2239" w:rsidRDefault="004F2239" w:rsidP="004F2239">
      <w:pPr>
        <w:widowControl w:val="0"/>
        <w:autoSpaceDE w:val="0"/>
        <w:autoSpaceDN w:val="0"/>
        <w:adjustRightInd w:val="0"/>
        <w:spacing w:line="360" w:lineRule="auto"/>
        <w:ind w:left="640" w:hanging="640"/>
        <w:rPr>
          <w:rFonts w:ascii="Calibri" w:hAnsi="Calibri" w:cs="Calibri"/>
          <w:noProof/>
        </w:rPr>
      </w:pPr>
      <w:r w:rsidRPr="004F2239">
        <w:rPr>
          <w:rFonts w:ascii="Calibri" w:hAnsi="Calibri" w:cs="Calibri"/>
          <w:noProof/>
        </w:rPr>
        <w:t xml:space="preserve">92. </w:t>
      </w:r>
      <w:r w:rsidRPr="004F2239">
        <w:rPr>
          <w:rFonts w:ascii="Calibri" w:hAnsi="Calibri" w:cs="Calibri"/>
          <w:noProof/>
        </w:rPr>
        <w:tab/>
        <w:t>Nusbaum JS, Gordon JK, Steen VD. African American race associated with body image dissatisfaction among patients with systemic sclerosis. Clin Exp Rheumatol [Internet]. [cited 2018 May 28];34 Suppl 100(5):70–3. Available from: http://www.ncbi.nlm.nih.gov/pubmed/27192123</w:t>
      </w:r>
    </w:p>
    <w:p w14:paraId="45D5DFCD" w14:textId="70772D8E" w:rsidR="00F10F7B" w:rsidRDefault="0085406B" w:rsidP="003851C2">
      <w:pPr>
        <w:widowControl w:val="0"/>
        <w:autoSpaceDE w:val="0"/>
        <w:autoSpaceDN w:val="0"/>
        <w:adjustRightInd w:val="0"/>
        <w:spacing w:line="360" w:lineRule="auto"/>
        <w:ind w:left="640" w:hanging="640"/>
        <w:rPr>
          <w:rFonts w:cstheme="minorHAnsi"/>
        </w:rPr>
      </w:pPr>
      <w:r w:rsidRPr="009400CF">
        <w:rPr>
          <w:rFonts w:cstheme="minorHAnsi"/>
        </w:rPr>
        <w:fldChar w:fldCharType="end"/>
      </w:r>
    </w:p>
    <w:p w14:paraId="636A2F68" w14:textId="40720C33" w:rsidR="001D7C3B" w:rsidRPr="009400CF" w:rsidRDefault="001D7C3B" w:rsidP="0086293D">
      <w:pPr>
        <w:widowControl w:val="0"/>
        <w:autoSpaceDE w:val="0"/>
        <w:autoSpaceDN w:val="0"/>
        <w:adjustRightInd w:val="0"/>
        <w:spacing w:line="360" w:lineRule="auto"/>
        <w:rPr>
          <w:rFonts w:cstheme="minorHAnsi"/>
        </w:rPr>
      </w:pPr>
    </w:p>
    <w:sectPr w:rsidR="001D7C3B" w:rsidRPr="009400CF" w:rsidSect="00C454D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1193D"/>
    <w:multiLevelType w:val="hybridMultilevel"/>
    <w:tmpl w:val="D6CA8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CD7065"/>
    <w:multiLevelType w:val="hybridMultilevel"/>
    <w:tmpl w:val="F4B0C3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17A6"/>
    <w:rsid w:val="00003600"/>
    <w:rsid w:val="00011249"/>
    <w:rsid w:val="00016D5B"/>
    <w:rsid w:val="00047529"/>
    <w:rsid w:val="00060A09"/>
    <w:rsid w:val="000627B6"/>
    <w:rsid w:val="00080B69"/>
    <w:rsid w:val="000D5722"/>
    <w:rsid w:val="00104A84"/>
    <w:rsid w:val="00113B85"/>
    <w:rsid w:val="0012074B"/>
    <w:rsid w:val="00141A3C"/>
    <w:rsid w:val="00141B64"/>
    <w:rsid w:val="00143CBA"/>
    <w:rsid w:val="00155D3D"/>
    <w:rsid w:val="0017599F"/>
    <w:rsid w:val="00176614"/>
    <w:rsid w:val="001C753E"/>
    <w:rsid w:val="001D0810"/>
    <w:rsid w:val="001D7C3B"/>
    <w:rsid w:val="001E64C6"/>
    <w:rsid w:val="001E6CD0"/>
    <w:rsid w:val="002175A1"/>
    <w:rsid w:val="00224BE0"/>
    <w:rsid w:val="00264509"/>
    <w:rsid w:val="0029094A"/>
    <w:rsid w:val="00295DE0"/>
    <w:rsid w:val="002B09DB"/>
    <w:rsid w:val="002C772B"/>
    <w:rsid w:val="003026B2"/>
    <w:rsid w:val="00314346"/>
    <w:rsid w:val="00330948"/>
    <w:rsid w:val="00354C1C"/>
    <w:rsid w:val="003639F6"/>
    <w:rsid w:val="003851C2"/>
    <w:rsid w:val="003B61D3"/>
    <w:rsid w:val="003D1452"/>
    <w:rsid w:val="003E6E1C"/>
    <w:rsid w:val="00401008"/>
    <w:rsid w:val="00402197"/>
    <w:rsid w:val="004218C8"/>
    <w:rsid w:val="00444528"/>
    <w:rsid w:val="00451EA6"/>
    <w:rsid w:val="00480DB8"/>
    <w:rsid w:val="00491390"/>
    <w:rsid w:val="004A21E6"/>
    <w:rsid w:val="004C446A"/>
    <w:rsid w:val="004D5D56"/>
    <w:rsid w:val="004F2239"/>
    <w:rsid w:val="005030BB"/>
    <w:rsid w:val="005074F6"/>
    <w:rsid w:val="0054353B"/>
    <w:rsid w:val="00556644"/>
    <w:rsid w:val="00583304"/>
    <w:rsid w:val="005942CC"/>
    <w:rsid w:val="005A6646"/>
    <w:rsid w:val="005C2918"/>
    <w:rsid w:val="005E3D40"/>
    <w:rsid w:val="00625C2F"/>
    <w:rsid w:val="00643705"/>
    <w:rsid w:val="006452B5"/>
    <w:rsid w:val="00653940"/>
    <w:rsid w:val="006A0F80"/>
    <w:rsid w:val="006B2752"/>
    <w:rsid w:val="006D4E43"/>
    <w:rsid w:val="00701455"/>
    <w:rsid w:val="007066CC"/>
    <w:rsid w:val="007317F2"/>
    <w:rsid w:val="00733622"/>
    <w:rsid w:val="0073457E"/>
    <w:rsid w:val="007803E2"/>
    <w:rsid w:val="00791CBC"/>
    <w:rsid w:val="007E2712"/>
    <w:rsid w:val="0080106C"/>
    <w:rsid w:val="00804F84"/>
    <w:rsid w:val="00812CA4"/>
    <w:rsid w:val="00813DEA"/>
    <w:rsid w:val="00815EB6"/>
    <w:rsid w:val="008245FD"/>
    <w:rsid w:val="0084365F"/>
    <w:rsid w:val="00843939"/>
    <w:rsid w:val="00850D06"/>
    <w:rsid w:val="0085406B"/>
    <w:rsid w:val="00854F38"/>
    <w:rsid w:val="0086293D"/>
    <w:rsid w:val="00864163"/>
    <w:rsid w:val="00866EFD"/>
    <w:rsid w:val="00884C29"/>
    <w:rsid w:val="008866CE"/>
    <w:rsid w:val="0088784D"/>
    <w:rsid w:val="008A0204"/>
    <w:rsid w:val="008D10A3"/>
    <w:rsid w:val="008E77D9"/>
    <w:rsid w:val="008F69E6"/>
    <w:rsid w:val="009146B2"/>
    <w:rsid w:val="009400CF"/>
    <w:rsid w:val="00957FB0"/>
    <w:rsid w:val="00964129"/>
    <w:rsid w:val="00984E61"/>
    <w:rsid w:val="0099307E"/>
    <w:rsid w:val="009D66DD"/>
    <w:rsid w:val="009E330A"/>
    <w:rsid w:val="009F24AD"/>
    <w:rsid w:val="009F7EA6"/>
    <w:rsid w:val="00A203C4"/>
    <w:rsid w:val="00A30693"/>
    <w:rsid w:val="00A3335E"/>
    <w:rsid w:val="00A35768"/>
    <w:rsid w:val="00A66545"/>
    <w:rsid w:val="00A85E99"/>
    <w:rsid w:val="00AB16C1"/>
    <w:rsid w:val="00AC3C28"/>
    <w:rsid w:val="00AC70D9"/>
    <w:rsid w:val="00AD4054"/>
    <w:rsid w:val="00AE4333"/>
    <w:rsid w:val="00AF0868"/>
    <w:rsid w:val="00B0166D"/>
    <w:rsid w:val="00B509AC"/>
    <w:rsid w:val="00B53127"/>
    <w:rsid w:val="00B64693"/>
    <w:rsid w:val="00B822B0"/>
    <w:rsid w:val="00BA076F"/>
    <w:rsid w:val="00BD15D9"/>
    <w:rsid w:val="00BE5FA7"/>
    <w:rsid w:val="00BF23F5"/>
    <w:rsid w:val="00C256DE"/>
    <w:rsid w:val="00C454D7"/>
    <w:rsid w:val="00C509F7"/>
    <w:rsid w:val="00C64FDC"/>
    <w:rsid w:val="00CA26C8"/>
    <w:rsid w:val="00CD0441"/>
    <w:rsid w:val="00CE2610"/>
    <w:rsid w:val="00CE6D4E"/>
    <w:rsid w:val="00D2128B"/>
    <w:rsid w:val="00D33805"/>
    <w:rsid w:val="00D501C1"/>
    <w:rsid w:val="00D5603E"/>
    <w:rsid w:val="00D61B9A"/>
    <w:rsid w:val="00D62253"/>
    <w:rsid w:val="00D807AB"/>
    <w:rsid w:val="00D84171"/>
    <w:rsid w:val="00D84941"/>
    <w:rsid w:val="00D97D72"/>
    <w:rsid w:val="00DB33B0"/>
    <w:rsid w:val="00DC6DEF"/>
    <w:rsid w:val="00DF34DE"/>
    <w:rsid w:val="00DF63EC"/>
    <w:rsid w:val="00E11960"/>
    <w:rsid w:val="00E13753"/>
    <w:rsid w:val="00E173A4"/>
    <w:rsid w:val="00E41020"/>
    <w:rsid w:val="00E5350E"/>
    <w:rsid w:val="00E60908"/>
    <w:rsid w:val="00E77990"/>
    <w:rsid w:val="00E82660"/>
    <w:rsid w:val="00E857DA"/>
    <w:rsid w:val="00E86C1A"/>
    <w:rsid w:val="00E916F4"/>
    <w:rsid w:val="00EA17A6"/>
    <w:rsid w:val="00EA6025"/>
    <w:rsid w:val="00EB540B"/>
    <w:rsid w:val="00EC796E"/>
    <w:rsid w:val="00F003A8"/>
    <w:rsid w:val="00F10F7B"/>
    <w:rsid w:val="00F1389F"/>
    <w:rsid w:val="00F24E0D"/>
    <w:rsid w:val="00F26E4D"/>
    <w:rsid w:val="00F42005"/>
    <w:rsid w:val="00F62FDB"/>
    <w:rsid w:val="00F8229E"/>
    <w:rsid w:val="00F90C2C"/>
    <w:rsid w:val="00FE3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CE9FF"/>
  <w15:docId w15:val="{88FE91C6-E434-4567-9B09-66B8484A1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1960"/>
  </w:style>
  <w:style w:type="paragraph" w:styleId="Heading1">
    <w:name w:val="heading 1"/>
    <w:basedOn w:val="Normal"/>
    <w:link w:val="Heading1Char"/>
    <w:uiPriority w:val="9"/>
    <w:qFormat/>
    <w:rsid w:val="0017599F"/>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03E2"/>
    <w:rPr>
      <w:color w:val="0563C1" w:themeColor="hyperlink"/>
      <w:u w:val="single"/>
    </w:rPr>
  </w:style>
  <w:style w:type="character" w:customStyle="1" w:styleId="UnresolvedMention1">
    <w:name w:val="Unresolved Mention1"/>
    <w:basedOn w:val="DefaultParagraphFont"/>
    <w:uiPriority w:val="99"/>
    <w:semiHidden/>
    <w:unhideWhenUsed/>
    <w:rsid w:val="007803E2"/>
    <w:rPr>
      <w:color w:val="605E5C"/>
      <w:shd w:val="clear" w:color="auto" w:fill="E1DFDD"/>
    </w:rPr>
  </w:style>
  <w:style w:type="paragraph" w:styleId="BalloonText">
    <w:name w:val="Balloon Text"/>
    <w:basedOn w:val="Normal"/>
    <w:link w:val="BalloonTextChar"/>
    <w:uiPriority w:val="99"/>
    <w:semiHidden/>
    <w:unhideWhenUsed/>
    <w:rsid w:val="0084393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393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43CBA"/>
    <w:rPr>
      <w:sz w:val="16"/>
      <w:szCs w:val="16"/>
    </w:rPr>
  </w:style>
  <w:style w:type="paragraph" w:styleId="CommentText">
    <w:name w:val="annotation text"/>
    <w:basedOn w:val="Normal"/>
    <w:link w:val="CommentTextChar"/>
    <w:uiPriority w:val="99"/>
    <w:semiHidden/>
    <w:unhideWhenUsed/>
    <w:rsid w:val="00143CBA"/>
    <w:rPr>
      <w:sz w:val="20"/>
      <w:szCs w:val="20"/>
    </w:rPr>
  </w:style>
  <w:style w:type="character" w:customStyle="1" w:styleId="CommentTextChar">
    <w:name w:val="Comment Text Char"/>
    <w:basedOn w:val="DefaultParagraphFont"/>
    <w:link w:val="CommentText"/>
    <w:uiPriority w:val="99"/>
    <w:semiHidden/>
    <w:rsid w:val="00143CBA"/>
    <w:rPr>
      <w:sz w:val="20"/>
      <w:szCs w:val="20"/>
    </w:rPr>
  </w:style>
  <w:style w:type="paragraph" w:styleId="CommentSubject">
    <w:name w:val="annotation subject"/>
    <w:basedOn w:val="CommentText"/>
    <w:next w:val="CommentText"/>
    <w:link w:val="CommentSubjectChar"/>
    <w:uiPriority w:val="99"/>
    <w:semiHidden/>
    <w:unhideWhenUsed/>
    <w:rsid w:val="00143CBA"/>
    <w:rPr>
      <w:b/>
      <w:bCs/>
    </w:rPr>
  </w:style>
  <w:style w:type="character" w:customStyle="1" w:styleId="CommentSubjectChar">
    <w:name w:val="Comment Subject Char"/>
    <w:basedOn w:val="CommentTextChar"/>
    <w:link w:val="CommentSubject"/>
    <w:uiPriority w:val="99"/>
    <w:semiHidden/>
    <w:rsid w:val="00143CBA"/>
    <w:rPr>
      <w:b/>
      <w:bCs/>
      <w:sz w:val="20"/>
      <w:szCs w:val="20"/>
    </w:rPr>
  </w:style>
  <w:style w:type="table" w:customStyle="1" w:styleId="TableGrid1">
    <w:name w:val="Table Grid1"/>
    <w:basedOn w:val="TableNormal"/>
    <w:next w:val="TableGrid"/>
    <w:uiPriority w:val="39"/>
    <w:rsid w:val="00EC796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C79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C3C28"/>
    <w:rPr>
      <w:i/>
      <w:iCs/>
    </w:rPr>
  </w:style>
  <w:style w:type="character" w:styleId="Strong">
    <w:name w:val="Strong"/>
    <w:basedOn w:val="DefaultParagraphFont"/>
    <w:uiPriority w:val="22"/>
    <w:qFormat/>
    <w:rsid w:val="00AC3C28"/>
    <w:rPr>
      <w:b/>
      <w:bCs/>
    </w:rPr>
  </w:style>
  <w:style w:type="character" w:customStyle="1" w:styleId="Heading1Char">
    <w:name w:val="Heading 1 Char"/>
    <w:basedOn w:val="DefaultParagraphFont"/>
    <w:link w:val="Heading1"/>
    <w:uiPriority w:val="9"/>
    <w:rsid w:val="0017599F"/>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17599F"/>
  </w:style>
  <w:style w:type="paragraph" w:styleId="ListParagraph">
    <w:name w:val="List Paragraph"/>
    <w:basedOn w:val="Normal"/>
    <w:uiPriority w:val="34"/>
    <w:qFormat/>
    <w:rsid w:val="00F26E4D"/>
    <w:pPr>
      <w:ind w:left="720"/>
      <w:contextualSpacing/>
    </w:pPr>
  </w:style>
  <w:style w:type="character" w:customStyle="1" w:styleId="apple-converted-space">
    <w:name w:val="apple-converted-space"/>
    <w:basedOn w:val="DefaultParagraphFont"/>
    <w:rsid w:val="005E3D40"/>
  </w:style>
  <w:style w:type="character" w:styleId="UnresolvedMention">
    <w:name w:val="Unresolved Mention"/>
    <w:basedOn w:val="DefaultParagraphFont"/>
    <w:uiPriority w:val="99"/>
    <w:semiHidden/>
    <w:unhideWhenUsed/>
    <w:rsid w:val="00480D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375494">
      <w:bodyDiv w:val="1"/>
      <w:marLeft w:val="0"/>
      <w:marRight w:val="0"/>
      <w:marTop w:val="0"/>
      <w:marBottom w:val="0"/>
      <w:divBdr>
        <w:top w:val="none" w:sz="0" w:space="0" w:color="auto"/>
        <w:left w:val="none" w:sz="0" w:space="0" w:color="auto"/>
        <w:bottom w:val="none" w:sz="0" w:space="0" w:color="auto"/>
        <w:right w:val="none" w:sz="0" w:space="0" w:color="auto"/>
      </w:divBdr>
      <w:divsChild>
        <w:div w:id="164521651">
          <w:marLeft w:val="0"/>
          <w:marRight w:val="0"/>
          <w:marTop w:val="34"/>
          <w:marBottom w:val="34"/>
          <w:divBdr>
            <w:top w:val="none" w:sz="0" w:space="0" w:color="auto"/>
            <w:left w:val="none" w:sz="0" w:space="0" w:color="auto"/>
            <w:bottom w:val="none" w:sz="0" w:space="0" w:color="auto"/>
            <w:right w:val="none" w:sz="0" w:space="0" w:color="auto"/>
          </w:divBdr>
        </w:div>
      </w:divsChild>
    </w:div>
    <w:div w:id="305163350">
      <w:bodyDiv w:val="1"/>
      <w:marLeft w:val="0"/>
      <w:marRight w:val="0"/>
      <w:marTop w:val="0"/>
      <w:marBottom w:val="0"/>
      <w:divBdr>
        <w:top w:val="none" w:sz="0" w:space="0" w:color="auto"/>
        <w:left w:val="none" w:sz="0" w:space="0" w:color="auto"/>
        <w:bottom w:val="none" w:sz="0" w:space="0" w:color="auto"/>
        <w:right w:val="none" w:sz="0" w:space="0" w:color="auto"/>
      </w:divBdr>
    </w:div>
    <w:div w:id="389689870">
      <w:bodyDiv w:val="1"/>
      <w:marLeft w:val="0"/>
      <w:marRight w:val="0"/>
      <w:marTop w:val="0"/>
      <w:marBottom w:val="0"/>
      <w:divBdr>
        <w:top w:val="none" w:sz="0" w:space="0" w:color="auto"/>
        <w:left w:val="none" w:sz="0" w:space="0" w:color="auto"/>
        <w:bottom w:val="none" w:sz="0" w:space="0" w:color="auto"/>
        <w:right w:val="none" w:sz="0" w:space="0" w:color="auto"/>
      </w:divBdr>
    </w:div>
    <w:div w:id="395202173">
      <w:bodyDiv w:val="1"/>
      <w:marLeft w:val="0"/>
      <w:marRight w:val="0"/>
      <w:marTop w:val="0"/>
      <w:marBottom w:val="0"/>
      <w:divBdr>
        <w:top w:val="none" w:sz="0" w:space="0" w:color="auto"/>
        <w:left w:val="none" w:sz="0" w:space="0" w:color="auto"/>
        <w:bottom w:val="none" w:sz="0" w:space="0" w:color="auto"/>
        <w:right w:val="none" w:sz="0" w:space="0" w:color="auto"/>
      </w:divBdr>
    </w:div>
    <w:div w:id="425883357">
      <w:bodyDiv w:val="1"/>
      <w:marLeft w:val="0"/>
      <w:marRight w:val="0"/>
      <w:marTop w:val="0"/>
      <w:marBottom w:val="0"/>
      <w:divBdr>
        <w:top w:val="none" w:sz="0" w:space="0" w:color="auto"/>
        <w:left w:val="none" w:sz="0" w:space="0" w:color="auto"/>
        <w:bottom w:val="none" w:sz="0" w:space="0" w:color="auto"/>
        <w:right w:val="none" w:sz="0" w:space="0" w:color="auto"/>
      </w:divBdr>
      <w:divsChild>
        <w:div w:id="2104715569">
          <w:marLeft w:val="0"/>
          <w:marRight w:val="0"/>
          <w:marTop w:val="0"/>
          <w:marBottom w:val="0"/>
          <w:divBdr>
            <w:top w:val="none" w:sz="0" w:space="0" w:color="auto"/>
            <w:left w:val="none" w:sz="0" w:space="0" w:color="auto"/>
            <w:bottom w:val="none" w:sz="0" w:space="0" w:color="auto"/>
            <w:right w:val="none" w:sz="0" w:space="0" w:color="auto"/>
          </w:divBdr>
          <w:divsChild>
            <w:div w:id="1964116425">
              <w:marLeft w:val="0"/>
              <w:marRight w:val="0"/>
              <w:marTop w:val="0"/>
              <w:marBottom w:val="0"/>
              <w:divBdr>
                <w:top w:val="none" w:sz="0" w:space="0" w:color="auto"/>
                <w:left w:val="none" w:sz="0" w:space="0" w:color="auto"/>
                <w:bottom w:val="none" w:sz="0" w:space="0" w:color="auto"/>
                <w:right w:val="none" w:sz="0" w:space="0" w:color="auto"/>
              </w:divBdr>
              <w:divsChild>
                <w:div w:id="206340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655515">
      <w:bodyDiv w:val="1"/>
      <w:marLeft w:val="0"/>
      <w:marRight w:val="0"/>
      <w:marTop w:val="0"/>
      <w:marBottom w:val="0"/>
      <w:divBdr>
        <w:top w:val="none" w:sz="0" w:space="0" w:color="auto"/>
        <w:left w:val="none" w:sz="0" w:space="0" w:color="auto"/>
        <w:bottom w:val="none" w:sz="0" w:space="0" w:color="auto"/>
        <w:right w:val="none" w:sz="0" w:space="0" w:color="auto"/>
      </w:divBdr>
      <w:divsChild>
        <w:div w:id="878666942">
          <w:marLeft w:val="0"/>
          <w:marRight w:val="0"/>
          <w:marTop w:val="0"/>
          <w:marBottom w:val="0"/>
          <w:divBdr>
            <w:top w:val="none" w:sz="0" w:space="0" w:color="auto"/>
            <w:left w:val="none" w:sz="0" w:space="0" w:color="auto"/>
            <w:bottom w:val="none" w:sz="0" w:space="0" w:color="auto"/>
            <w:right w:val="none" w:sz="0" w:space="0" w:color="auto"/>
          </w:divBdr>
        </w:div>
        <w:div w:id="2141920225">
          <w:marLeft w:val="0"/>
          <w:marRight w:val="0"/>
          <w:marTop w:val="0"/>
          <w:marBottom w:val="0"/>
          <w:divBdr>
            <w:top w:val="none" w:sz="0" w:space="0" w:color="auto"/>
            <w:left w:val="none" w:sz="0" w:space="0" w:color="auto"/>
            <w:bottom w:val="none" w:sz="0" w:space="0" w:color="auto"/>
            <w:right w:val="none" w:sz="0" w:space="0" w:color="auto"/>
          </w:divBdr>
        </w:div>
      </w:divsChild>
    </w:div>
    <w:div w:id="612633750">
      <w:bodyDiv w:val="1"/>
      <w:marLeft w:val="0"/>
      <w:marRight w:val="0"/>
      <w:marTop w:val="0"/>
      <w:marBottom w:val="0"/>
      <w:divBdr>
        <w:top w:val="none" w:sz="0" w:space="0" w:color="auto"/>
        <w:left w:val="none" w:sz="0" w:space="0" w:color="auto"/>
        <w:bottom w:val="none" w:sz="0" w:space="0" w:color="auto"/>
        <w:right w:val="none" w:sz="0" w:space="0" w:color="auto"/>
      </w:divBdr>
    </w:div>
    <w:div w:id="822358687">
      <w:bodyDiv w:val="1"/>
      <w:marLeft w:val="0"/>
      <w:marRight w:val="0"/>
      <w:marTop w:val="0"/>
      <w:marBottom w:val="0"/>
      <w:divBdr>
        <w:top w:val="none" w:sz="0" w:space="0" w:color="auto"/>
        <w:left w:val="none" w:sz="0" w:space="0" w:color="auto"/>
        <w:bottom w:val="none" w:sz="0" w:space="0" w:color="auto"/>
        <w:right w:val="none" w:sz="0" w:space="0" w:color="auto"/>
      </w:divBdr>
    </w:div>
    <w:div w:id="1021395309">
      <w:bodyDiv w:val="1"/>
      <w:marLeft w:val="0"/>
      <w:marRight w:val="0"/>
      <w:marTop w:val="0"/>
      <w:marBottom w:val="0"/>
      <w:divBdr>
        <w:top w:val="none" w:sz="0" w:space="0" w:color="auto"/>
        <w:left w:val="none" w:sz="0" w:space="0" w:color="auto"/>
        <w:bottom w:val="none" w:sz="0" w:space="0" w:color="auto"/>
        <w:right w:val="none" w:sz="0" w:space="0" w:color="auto"/>
      </w:divBdr>
    </w:div>
    <w:div w:id="1060598336">
      <w:bodyDiv w:val="1"/>
      <w:marLeft w:val="0"/>
      <w:marRight w:val="0"/>
      <w:marTop w:val="0"/>
      <w:marBottom w:val="0"/>
      <w:divBdr>
        <w:top w:val="none" w:sz="0" w:space="0" w:color="auto"/>
        <w:left w:val="none" w:sz="0" w:space="0" w:color="auto"/>
        <w:bottom w:val="none" w:sz="0" w:space="0" w:color="auto"/>
        <w:right w:val="none" w:sz="0" w:space="0" w:color="auto"/>
      </w:divBdr>
    </w:div>
    <w:div w:id="1071344652">
      <w:bodyDiv w:val="1"/>
      <w:marLeft w:val="0"/>
      <w:marRight w:val="0"/>
      <w:marTop w:val="0"/>
      <w:marBottom w:val="0"/>
      <w:divBdr>
        <w:top w:val="none" w:sz="0" w:space="0" w:color="auto"/>
        <w:left w:val="none" w:sz="0" w:space="0" w:color="auto"/>
        <w:bottom w:val="none" w:sz="0" w:space="0" w:color="auto"/>
        <w:right w:val="none" w:sz="0" w:space="0" w:color="auto"/>
      </w:divBdr>
    </w:div>
    <w:div w:id="1161654360">
      <w:bodyDiv w:val="1"/>
      <w:marLeft w:val="0"/>
      <w:marRight w:val="0"/>
      <w:marTop w:val="0"/>
      <w:marBottom w:val="0"/>
      <w:divBdr>
        <w:top w:val="none" w:sz="0" w:space="0" w:color="auto"/>
        <w:left w:val="none" w:sz="0" w:space="0" w:color="auto"/>
        <w:bottom w:val="none" w:sz="0" w:space="0" w:color="auto"/>
        <w:right w:val="none" w:sz="0" w:space="0" w:color="auto"/>
      </w:divBdr>
    </w:div>
    <w:div w:id="1169825957">
      <w:bodyDiv w:val="1"/>
      <w:marLeft w:val="0"/>
      <w:marRight w:val="0"/>
      <w:marTop w:val="0"/>
      <w:marBottom w:val="0"/>
      <w:divBdr>
        <w:top w:val="none" w:sz="0" w:space="0" w:color="auto"/>
        <w:left w:val="none" w:sz="0" w:space="0" w:color="auto"/>
        <w:bottom w:val="none" w:sz="0" w:space="0" w:color="auto"/>
        <w:right w:val="none" w:sz="0" w:space="0" w:color="auto"/>
      </w:divBdr>
    </w:div>
    <w:div w:id="1172649671">
      <w:bodyDiv w:val="1"/>
      <w:marLeft w:val="0"/>
      <w:marRight w:val="0"/>
      <w:marTop w:val="0"/>
      <w:marBottom w:val="0"/>
      <w:divBdr>
        <w:top w:val="none" w:sz="0" w:space="0" w:color="auto"/>
        <w:left w:val="none" w:sz="0" w:space="0" w:color="auto"/>
        <w:bottom w:val="none" w:sz="0" w:space="0" w:color="auto"/>
        <w:right w:val="none" w:sz="0" w:space="0" w:color="auto"/>
      </w:divBdr>
    </w:div>
    <w:div w:id="1221094515">
      <w:bodyDiv w:val="1"/>
      <w:marLeft w:val="0"/>
      <w:marRight w:val="0"/>
      <w:marTop w:val="0"/>
      <w:marBottom w:val="0"/>
      <w:divBdr>
        <w:top w:val="none" w:sz="0" w:space="0" w:color="auto"/>
        <w:left w:val="none" w:sz="0" w:space="0" w:color="auto"/>
        <w:bottom w:val="none" w:sz="0" w:space="0" w:color="auto"/>
        <w:right w:val="none" w:sz="0" w:space="0" w:color="auto"/>
      </w:divBdr>
    </w:div>
    <w:div w:id="1399206354">
      <w:bodyDiv w:val="1"/>
      <w:marLeft w:val="0"/>
      <w:marRight w:val="0"/>
      <w:marTop w:val="0"/>
      <w:marBottom w:val="0"/>
      <w:divBdr>
        <w:top w:val="none" w:sz="0" w:space="0" w:color="auto"/>
        <w:left w:val="none" w:sz="0" w:space="0" w:color="auto"/>
        <w:bottom w:val="none" w:sz="0" w:space="0" w:color="auto"/>
        <w:right w:val="none" w:sz="0" w:space="0" w:color="auto"/>
      </w:divBdr>
    </w:div>
    <w:div w:id="1472823126">
      <w:bodyDiv w:val="1"/>
      <w:marLeft w:val="0"/>
      <w:marRight w:val="0"/>
      <w:marTop w:val="0"/>
      <w:marBottom w:val="0"/>
      <w:divBdr>
        <w:top w:val="none" w:sz="0" w:space="0" w:color="auto"/>
        <w:left w:val="none" w:sz="0" w:space="0" w:color="auto"/>
        <w:bottom w:val="none" w:sz="0" w:space="0" w:color="auto"/>
        <w:right w:val="none" w:sz="0" w:space="0" w:color="auto"/>
      </w:divBdr>
    </w:div>
    <w:div w:id="1519272080">
      <w:bodyDiv w:val="1"/>
      <w:marLeft w:val="0"/>
      <w:marRight w:val="0"/>
      <w:marTop w:val="0"/>
      <w:marBottom w:val="0"/>
      <w:divBdr>
        <w:top w:val="none" w:sz="0" w:space="0" w:color="auto"/>
        <w:left w:val="none" w:sz="0" w:space="0" w:color="auto"/>
        <w:bottom w:val="none" w:sz="0" w:space="0" w:color="auto"/>
        <w:right w:val="none" w:sz="0" w:space="0" w:color="auto"/>
      </w:divBdr>
    </w:div>
    <w:div w:id="1534998463">
      <w:bodyDiv w:val="1"/>
      <w:marLeft w:val="0"/>
      <w:marRight w:val="0"/>
      <w:marTop w:val="0"/>
      <w:marBottom w:val="0"/>
      <w:divBdr>
        <w:top w:val="none" w:sz="0" w:space="0" w:color="auto"/>
        <w:left w:val="none" w:sz="0" w:space="0" w:color="auto"/>
        <w:bottom w:val="none" w:sz="0" w:space="0" w:color="auto"/>
        <w:right w:val="none" w:sz="0" w:space="0" w:color="auto"/>
      </w:divBdr>
    </w:div>
    <w:div w:id="1588728783">
      <w:bodyDiv w:val="1"/>
      <w:marLeft w:val="0"/>
      <w:marRight w:val="0"/>
      <w:marTop w:val="0"/>
      <w:marBottom w:val="0"/>
      <w:divBdr>
        <w:top w:val="none" w:sz="0" w:space="0" w:color="auto"/>
        <w:left w:val="none" w:sz="0" w:space="0" w:color="auto"/>
        <w:bottom w:val="none" w:sz="0" w:space="0" w:color="auto"/>
        <w:right w:val="none" w:sz="0" w:space="0" w:color="auto"/>
      </w:divBdr>
    </w:div>
    <w:div w:id="1806655136">
      <w:bodyDiv w:val="1"/>
      <w:marLeft w:val="0"/>
      <w:marRight w:val="0"/>
      <w:marTop w:val="0"/>
      <w:marBottom w:val="0"/>
      <w:divBdr>
        <w:top w:val="none" w:sz="0" w:space="0" w:color="auto"/>
        <w:left w:val="none" w:sz="0" w:space="0" w:color="auto"/>
        <w:bottom w:val="none" w:sz="0" w:space="0" w:color="auto"/>
        <w:right w:val="none" w:sz="0" w:space="0" w:color="auto"/>
      </w:divBdr>
    </w:div>
    <w:div w:id="1811435617">
      <w:bodyDiv w:val="1"/>
      <w:marLeft w:val="0"/>
      <w:marRight w:val="0"/>
      <w:marTop w:val="0"/>
      <w:marBottom w:val="0"/>
      <w:divBdr>
        <w:top w:val="none" w:sz="0" w:space="0" w:color="auto"/>
        <w:left w:val="none" w:sz="0" w:space="0" w:color="auto"/>
        <w:bottom w:val="none" w:sz="0" w:space="0" w:color="auto"/>
        <w:right w:val="none" w:sz="0" w:space="0" w:color="auto"/>
      </w:divBdr>
    </w:div>
    <w:div w:id="1858806332">
      <w:bodyDiv w:val="1"/>
      <w:marLeft w:val="0"/>
      <w:marRight w:val="0"/>
      <w:marTop w:val="0"/>
      <w:marBottom w:val="0"/>
      <w:divBdr>
        <w:top w:val="none" w:sz="0" w:space="0" w:color="auto"/>
        <w:left w:val="none" w:sz="0" w:space="0" w:color="auto"/>
        <w:bottom w:val="none" w:sz="0" w:space="0" w:color="auto"/>
        <w:right w:val="none" w:sz="0" w:space="0" w:color="auto"/>
      </w:divBdr>
    </w:div>
    <w:div w:id="1886212242">
      <w:bodyDiv w:val="1"/>
      <w:marLeft w:val="0"/>
      <w:marRight w:val="0"/>
      <w:marTop w:val="0"/>
      <w:marBottom w:val="0"/>
      <w:divBdr>
        <w:top w:val="none" w:sz="0" w:space="0" w:color="auto"/>
        <w:left w:val="none" w:sz="0" w:space="0" w:color="auto"/>
        <w:bottom w:val="none" w:sz="0" w:space="0" w:color="auto"/>
        <w:right w:val="none" w:sz="0" w:space="0" w:color="auto"/>
      </w:divBdr>
    </w:div>
    <w:div w:id="2105223353">
      <w:bodyDiv w:val="1"/>
      <w:marLeft w:val="0"/>
      <w:marRight w:val="0"/>
      <w:marTop w:val="0"/>
      <w:marBottom w:val="0"/>
      <w:divBdr>
        <w:top w:val="none" w:sz="0" w:space="0" w:color="auto"/>
        <w:left w:val="none" w:sz="0" w:space="0" w:color="auto"/>
        <w:bottom w:val="none" w:sz="0" w:space="0" w:color="auto"/>
        <w:right w:val="none" w:sz="0" w:space="0" w:color="auto"/>
      </w:divBdr>
    </w:div>
    <w:div w:id="2110348064">
      <w:bodyDiv w:val="1"/>
      <w:marLeft w:val="0"/>
      <w:marRight w:val="0"/>
      <w:marTop w:val="0"/>
      <w:marBottom w:val="0"/>
      <w:divBdr>
        <w:top w:val="none" w:sz="0" w:space="0" w:color="auto"/>
        <w:left w:val="none" w:sz="0" w:space="0" w:color="auto"/>
        <w:bottom w:val="none" w:sz="0" w:space="0" w:color="auto"/>
        <w:right w:val="none" w:sz="0" w:space="0" w:color="auto"/>
      </w:divBdr>
    </w:div>
    <w:div w:id="214284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Michael.hughes-6@postgrad.manche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6E87131C6E01149B92C08BDE3DAD285" ma:contentTypeVersion="11" ma:contentTypeDescription="Create a new document." ma:contentTypeScope="" ma:versionID="f5be2dc31166cd167b7a9c003473d5ac">
  <xsd:schema xmlns:xsd="http://www.w3.org/2001/XMLSchema" xmlns:xs="http://www.w3.org/2001/XMLSchema" xmlns:p="http://schemas.microsoft.com/office/2006/metadata/properties" xmlns:ns3="a6b74a24-0929-4331-b68d-6dc2f138fc9f" xmlns:ns4="83464fbe-6045-496c-aadd-77a7be186b3d" targetNamespace="http://schemas.microsoft.com/office/2006/metadata/properties" ma:root="true" ma:fieldsID="769bbf5c2133166f5068ca614135517b" ns3:_="" ns4:_="">
    <xsd:import namespace="a6b74a24-0929-4331-b68d-6dc2f138fc9f"/>
    <xsd:import namespace="83464fbe-6045-496c-aadd-77a7be186b3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b74a24-0929-4331-b68d-6dc2f138fc9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3464fbe-6045-496c-aadd-77a7be186b3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145BF-C761-4B71-BFFE-44D1B2D74C4F}">
  <ds:schemaRefs>
    <ds:schemaRef ds:uri="http://schemas.microsoft.com/sharepoint/v3/contenttype/forms"/>
  </ds:schemaRefs>
</ds:datastoreItem>
</file>

<file path=customXml/itemProps2.xml><?xml version="1.0" encoding="utf-8"?>
<ds:datastoreItem xmlns:ds="http://schemas.openxmlformats.org/officeDocument/2006/customXml" ds:itemID="{DA624AF3-3BB9-4B5D-B37C-BA05C394AD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b74a24-0929-4331-b68d-6dc2f138fc9f"/>
    <ds:schemaRef ds:uri="83464fbe-6045-496c-aadd-77a7be186b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5151DB-103D-475B-8F5E-6DFB2899A40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941352A-C4AD-7D46-A318-988691886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4</Pages>
  <Words>80622</Words>
  <Characters>459550</Characters>
  <Application>Microsoft Office Word</Application>
  <DocSecurity>0</DocSecurity>
  <Lines>3829</Lines>
  <Paragraphs>1078</Paragraphs>
  <ScaleCrop>false</ScaleCrop>
  <HeadingPairs>
    <vt:vector size="2" baseType="variant">
      <vt:variant>
        <vt:lpstr>Title</vt:lpstr>
      </vt:variant>
      <vt:variant>
        <vt:i4>1</vt:i4>
      </vt:variant>
    </vt:vector>
  </HeadingPairs>
  <TitlesOfParts>
    <vt:vector size="1" baseType="lpstr">
      <vt:lpstr/>
    </vt:vector>
  </TitlesOfParts>
  <Company>Royal United Hospitals Bath Foundation Trust</Company>
  <LinksUpToDate>false</LinksUpToDate>
  <CharactersWithSpaces>53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Hughes</dc:creator>
  <cp:lastModifiedBy>Michael Hughes</cp:lastModifiedBy>
  <cp:revision>17</cp:revision>
  <cp:lastPrinted>2019-07-10T02:49:00Z</cp:lastPrinted>
  <dcterms:created xsi:type="dcterms:W3CDTF">2019-10-29T02:52:00Z</dcterms:created>
  <dcterms:modified xsi:type="dcterms:W3CDTF">2019-11-03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eminars-in-arthritis-and-rheumatism</vt:lpwstr>
  </property>
  <property fmtid="{D5CDD505-2E9C-101B-9397-08002B2CF9AE}" pid="17" name="Mendeley Recent Style Name 7_1">
    <vt:lpwstr>Seminars in Arthritis and Rheumatism</vt:lpwstr>
  </property>
  <property fmtid="{D5CDD505-2E9C-101B-9397-08002B2CF9AE}" pid="18" name="Mendeley Recent Style Id 8_1">
    <vt:lpwstr>http://www.zotero.org/styles/the-lancet-infectious-diseases</vt:lpwstr>
  </property>
  <property fmtid="{D5CDD505-2E9C-101B-9397-08002B2CF9AE}" pid="19" name="Mendeley Recent Style Name 8_1">
    <vt:lpwstr>The Lancet Infectious Diseas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819606-7db8-3c43-8537-1ec1d6270166</vt:lpwstr>
  </property>
  <property fmtid="{D5CDD505-2E9C-101B-9397-08002B2CF9AE}" pid="24" name="Mendeley Citation Style_1">
    <vt:lpwstr>http://www.zotero.org/styles/vancouver</vt:lpwstr>
  </property>
  <property fmtid="{D5CDD505-2E9C-101B-9397-08002B2CF9AE}" pid="25" name="ContentTypeId">
    <vt:lpwstr>0x01010036E87131C6E01149B92C08BDE3DAD285</vt:lpwstr>
  </property>
</Properties>
</file>